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EE5DDA" w14:textId="5DBD3C47" w:rsidR="00F64162" w:rsidRPr="008E0FF1" w:rsidRDefault="00F64162" w:rsidP="008E0FF1">
      <w:pPr>
        <w:spacing w:before="120" w:after="0" w:line="276" w:lineRule="auto"/>
        <w:jc w:val="center"/>
        <w:outlineLvl w:val="0"/>
        <w:rPr>
          <w:rFonts w:ascii="Times New Roman" w:eastAsia="Times New Roman" w:hAnsi="Times New Roman" w:cs="Times New Roman"/>
          <w:b/>
          <w:bCs/>
          <w:i/>
          <w:iCs/>
          <w:noProof w:val="0"/>
          <w:sz w:val="28"/>
          <w:szCs w:val="28"/>
          <w:lang w:val="en" w:eastAsia="en-ID"/>
        </w:rPr>
      </w:pPr>
      <w:r w:rsidRPr="00F64162">
        <w:rPr>
          <w:rFonts w:ascii="Times New Roman" w:eastAsia="Times New Roman" w:hAnsi="Times New Roman" w:cs="Times New Roman"/>
          <w:b/>
          <w:bCs/>
          <w:noProof w:val="0"/>
          <w:sz w:val="28"/>
          <w:szCs w:val="28"/>
          <w:lang w:val="en" w:eastAsia="en-ID"/>
        </w:rPr>
        <w:t xml:space="preserve">Apakah Audit Fee Meningkatkan Kualitas Audit? Sebuah </w:t>
      </w:r>
      <w:r w:rsidRPr="008E0FF1">
        <w:rPr>
          <w:rFonts w:ascii="Times New Roman" w:eastAsia="Times New Roman" w:hAnsi="Times New Roman" w:cs="Times New Roman"/>
          <w:b/>
          <w:bCs/>
          <w:i/>
          <w:noProof w:val="0"/>
          <w:sz w:val="28"/>
          <w:szCs w:val="28"/>
          <w:lang w:val="en" w:eastAsia="en-ID"/>
        </w:rPr>
        <w:t>Systematic Literature Review</w:t>
      </w:r>
    </w:p>
    <w:p w14:paraId="6B937D9D" w14:textId="77777777" w:rsidR="00F64162" w:rsidRPr="00F64162" w:rsidRDefault="00F64162" w:rsidP="00F64162">
      <w:pPr>
        <w:spacing w:after="0" w:line="276" w:lineRule="auto"/>
        <w:rPr>
          <w:rFonts w:ascii="Times New Roman" w:eastAsia="Times New Roman" w:hAnsi="Times New Roman" w:cs="Times New Roman"/>
          <w:noProof w:val="0"/>
          <w:sz w:val="24"/>
          <w:szCs w:val="24"/>
          <w:lang w:val="en" w:eastAsia="en-ID"/>
        </w:rPr>
      </w:pPr>
      <w:bookmarkStart w:id="0" w:name="_GoBack"/>
      <w:bookmarkEnd w:id="0"/>
    </w:p>
    <w:p w14:paraId="1446CEF9" w14:textId="47CB8665" w:rsidR="00F64162" w:rsidRPr="00CD01E9" w:rsidRDefault="00F64162" w:rsidP="00F64162">
      <w:pPr>
        <w:spacing w:after="0" w:line="276" w:lineRule="auto"/>
        <w:jc w:val="center"/>
        <w:rPr>
          <w:rFonts w:ascii="Times New Roman" w:eastAsia="Times New Roman" w:hAnsi="Times New Roman" w:cs="Times New Roman"/>
          <w:b/>
          <w:bCs/>
          <w:noProof w:val="0"/>
          <w:sz w:val="24"/>
          <w:szCs w:val="24"/>
          <w:vertAlign w:val="superscript"/>
          <w:lang w:val="en" w:eastAsia="en-ID"/>
        </w:rPr>
      </w:pPr>
      <w:r w:rsidRPr="00CD01E9">
        <w:rPr>
          <w:rFonts w:ascii="Times New Roman" w:eastAsia="Times New Roman" w:hAnsi="Times New Roman" w:cs="Times New Roman"/>
          <w:b/>
          <w:bCs/>
          <w:noProof w:val="0"/>
          <w:sz w:val="24"/>
          <w:szCs w:val="24"/>
          <w:lang w:val="en" w:eastAsia="en-ID"/>
        </w:rPr>
        <w:t>Muhamad Ivo Nizar Ramadhani</w:t>
      </w:r>
    </w:p>
    <w:p w14:paraId="7B7EDF53" w14:textId="65EFBB3D" w:rsidR="00F64162" w:rsidRPr="008E0FF1" w:rsidRDefault="00F64162" w:rsidP="00F64162">
      <w:pPr>
        <w:spacing w:after="0" w:line="276" w:lineRule="auto"/>
        <w:jc w:val="center"/>
        <w:rPr>
          <w:rFonts w:ascii="Times New Roman" w:eastAsia="Times New Roman" w:hAnsi="Times New Roman" w:cs="Times New Roman"/>
          <w:noProof w:val="0"/>
          <w:sz w:val="20"/>
          <w:szCs w:val="18"/>
          <w:lang w:val="en" w:eastAsia="en-ID"/>
        </w:rPr>
      </w:pPr>
      <w:r w:rsidRPr="008E0FF1">
        <w:rPr>
          <w:rFonts w:ascii="Times New Roman" w:eastAsia="Times New Roman" w:hAnsi="Times New Roman" w:cs="Times New Roman"/>
          <w:noProof w:val="0"/>
          <w:sz w:val="20"/>
          <w:szCs w:val="18"/>
          <w:lang w:val="en" w:eastAsia="en-ID"/>
        </w:rPr>
        <w:t>Departemen Akuntansi, Fakultas Ekonomi dan Bisnis, Universitas Negeri Malang</w:t>
      </w:r>
    </w:p>
    <w:p w14:paraId="4D4A6E2F" w14:textId="73A92705" w:rsidR="00F64162" w:rsidRPr="008E0FF1" w:rsidRDefault="00F64162" w:rsidP="00F64162">
      <w:pPr>
        <w:spacing w:after="0" w:line="276" w:lineRule="auto"/>
        <w:jc w:val="center"/>
        <w:rPr>
          <w:rFonts w:ascii="Times New Roman" w:eastAsia="Times New Roman" w:hAnsi="Times New Roman" w:cs="Times New Roman"/>
          <w:i/>
          <w:noProof w:val="0"/>
          <w:sz w:val="20"/>
          <w:szCs w:val="20"/>
          <w:lang w:val="en" w:eastAsia="en-ID"/>
        </w:rPr>
      </w:pPr>
      <w:r w:rsidRPr="008E0FF1">
        <w:rPr>
          <w:rFonts w:ascii="Times New Roman" w:eastAsia="Times New Roman" w:hAnsi="Times New Roman" w:cs="Times New Roman"/>
          <w:i/>
          <w:noProof w:val="0"/>
          <w:sz w:val="20"/>
          <w:szCs w:val="20"/>
          <w:lang w:val="en" w:eastAsia="en-ID"/>
        </w:rPr>
        <w:t xml:space="preserve"> Penulis</w:t>
      </w:r>
      <w:r w:rsidR="008E0FF1" w:rsidRPr="008E0FF1">
        <w:rPr>
          <w:rFonts w:ascii="Times New Roman" w:eastAsia="Times New Roman" w:hAnsi="Times New Roman" w:cs="Times New Roman"/>
          <w:i/>
          <w:noProof w:val="0"/>
          <w:sz w:val="20"/>
          <w:szCs w:val="20"/>
          <w:lang w:val="en" w:eastAsia="en-ID"/>
        </w:rPr>
        <w:t xml:space="preserve"> Korespondensi</w:t>
      </w:r>
      <w:r w:rsidRPr="008E0FF1">
        <w:rPr>
          <w:rFonts w:ascii="Times New Roman" w:eastAsia="Times New Roman" w:hAnsi="Times New Roman" w:cs="Times New Roman"/>
          <w:i/>
          <w:noProof w:val="0"/>
          <w:sz w:val="20"/>
          <w:szCs w:val="20"/>
          <w:lang w:val="en" w:eastAsia="en-ID"/>
        </w:rPr>
        <w:t xml:space="preserve">: </w:t>
      </w:r>
      <w:hyperlink r:id="rId8">
        <w:r w:rsidRPr="008E0FF1">
          <w:rPr>
            <w:rFonts w:ascii="Times New Roman" w:eastAsia="Times New Roman" w:hAnsi="Times New Roman" w:cs="Times New Roman"/>
            <w:i/>
            <w:noProof w:val="0"/>
            <w:color w:val="1155CC"/>
            <w:sz w:val="20"/>
            <w:szCs w:val="20"/>
            <w:u w:val="single"/>
            <w:lang w:val="en" w:eastAsia="en-ID"/>
          </w:rPr>
          <w:t>muhamad.ivo.2504218@students.um.ac.id</w:t>
        </w:r>
      </w:hyperlink>
    </w:p>
    <w:p w14:paraId="0F31922A" w14:textId="77777777" w:rsidR="008E0FF1" w:rsidRPr="008E0FF1" w:rsidRDefault="008E0FF1" w:rsidP="008E0FF1">
      <w:pPr>
        <w:spacing w:before="100" w:beforeAutospacing="1" w:after="100" w:afterAutospacing="1" w:line="240" w:lineRule="auto"/>
        <w:rPr>
          <w:rFonts w:ascii="Times New Roman" w:eastAsia="Times New Roman" w:hAnsi="Times New Roman" w:cs="Times New Roman"/>
          <w:i/>
          <w:noProof w:val="0"/>
          <w:sz w:val="20"/>
          <w:szCs w:val="24"/>
          <w:lang w:val="en-US"/>
        </w:rPr>
      </w:pPr>
      <w:r w:rsidRPr="008E0FF1">
        <w:rPr>
          <w:rFonts w:ascii="Times New Roman" w:eastAsia="Times New Roman" w:hAnsi="Times New Roman" w:cs="Times New Roman"/>
          <w:b/>
          <w:bCs/>
          <w:i/>
          <w:noProof w:val="0"/>
          <w:sz w:val="20"/>
          <w:szCs w:val="24"/>
          <w:lang w:val="en-US"/>
        </w:rPr>
        <w:t>Abstract.</w:t>
      </w:r>
      <w:r w:rsidRPr="008E0FF1">
        <w:rPr>
          <w:rFonts w:ascii="Times New Roman" w:eastAsia="Times New Roman" w:hAnsi="Times New Roman" w:cs="Times New Roman"/>
          <w:i/>
          <w:noProof w:val="0"/>
          <w:sz w:val="20"/>
          <w:szCs w:val="24"/>
          <w:lang w:val="en-US"/>
        </w:rPr>
        <w:t xml:space="preserve"> This study aims to map the development of research on audit fees and audit quality in Indonesia through a Systematic Literature Review (SLR) approach. The study examined 103 articles published in SINTA-accredited national journals during the 2020–2026 period. The articles were analyzed to identify publication trends, methodological characteristics, analytical techniques, variable patterns, and empirical findings regarding the relationship between audit fees and audit quality. The review results indicate that research on audit fees and audit quality is still dominated by quantitative approaches with direct testing models, particularly using logistic regression analysis. Empirically, the effect of audit fees on audit quality does not demonstrate a fully consistent pattern. Audit fees may positively contribute to audit quality when they reflect increased audit effort, resource allocation, and the expansion of audit procedures. However, such influence may become insignificant or problematic when it is not supported by auditor independence, audit firm reputation, audit committee effectiveness, quality control, and adequate corporate governance. Theoretically, audit fees should be understood as a contingent variable within the frameworks of agency theory, signaling theory, legitimacy theory, and stakeholder theory. These findings indicate that future research should shift from testing direct relationships toward models that explain when, why, and through what mechanisms audit fees influence audit quality.</w:t>
      </w:r>
    </w:p>
    <w:p w14:paraId="4CA179DE" w14:textId="5F8ADF63" w:rsidR="008E0FF1" w:rsidRDefault="008E0FF1" w:rsidP="008E0FF1">
      <w:pPr>
        <w:spacing w:before="100" w:beforeAutospacing="1" w:after="100" w:afterAutospacing="1" w:line="240" w:lineRule="auto"/>
        <w:rPr>
          <w:rFonts w:ascii="Times New Roman" w:eastAsia="Times New Roman" w:hAnsi="Times New Roman" w:cs="Times New Roman"/>
          <w:b/>
          <w:bCs/>
          <w:noProof w:val="0"/>
          <w:sz w:val="20"/>
          <w:szCs w:val="24"/>
          <w:lang w:val="en" w:eastAsia="en-ID"/>
        </w:rPr>
      </w:pPr>
      <w:r w:rsidRPr="008E0FF1">
        <w:rPr>
          <w:rFonts w:ascii="Times New Roman" w:eastAsia="Times New Roman" w:hAnsi="Times New Roman" w:cs="Times New Roman"/>
          <w:b/>
          <w:bCs/>
          <w:i/>
          <w:noProof w:val="0"/>
          <w:sz w:val="20"/>
          <w:szCs w:val="24"/>
          <w:lang w:val="en-US"/>
        </w:rPr>
        <w:t>Keywords:</w:t>
      </w:r>
      <w:r w:rsidRPr="008E0FF1">
        <w:rPr>
          <w:rFonts w:ascii="Times New Roman" w:eastAsia="Times New Roman" w:hAnsi="Times New Roman" w:cs="Times New Roman"/>
          <w:i/>
          <w:noProof w:val="0"/>
          <w:sz w:val="20"/>
          <w:szCs w:val="24"/>
          <w:lang w:val="en-US"/>
        </w:rPr>
        <w:t xml:space="preserve"> Audit Fee; Audit Quality; Systematic Literature Review; Corporate Governance; Auditor Independence.</w:t>
      </w:r>
    </w:p>
    <w:p w14:paraId="08B39A59" w14:textId="6C69CE86" w:rsidR="004E59DF" w:rsidRDefault="00E351AE" w:rsidP="008E0FF1">
      <w:pPr>
        <w:tabs>
          <w:tab w:val="left" w:pos="265"/>
          <w:tab w:val="center" w:pos="4513"/>
        </w:tabs>
        <w:spacing w:after="0" w:line="240" w:lineRule="auto"/>
        <w:rPr>
          <w:rFonts w:ascii="Times New Roman" w:hAnsi="Times New Roman" w:cs="Times New Roman"/>
          <w:iCs/>
          <w:sz w:val="20"/>
          <w:szCs w:val="20"/>
        </w:rPr>
      </w:pPr>
      <w:r w:rsidRPr="008E0FF1">
        <w:rPr>
          <w:rFonts w:ascii="Times New Roman" w:eastAsia="Times New Roman" w:hAnsi="Times New Roman" w:cs="Times New Roman"/>
          <w:b/>
          <w:bCs/>
          <w:noProof w:val="0"/>
          <w:sz w:val="20"/>
          <w:szCs w:val="20"/>
          <w:lang w:val="en" w:eastAsia="en-ID"/>
        </w:rPr>
        <w:t>ABSTRAK</w:t>
      </w:r>
      <w:r w:rsidR="008E0FF1" w:rsidRPr="008E0FF1">
        <w:rPr>
          <w:rFonts w:ascii="Times New Roman" w:eastAsia="Times New Roman" w:hAnsi="Times New Roman" w:cs="Times New Roman"/>
          <w:b/>
          <w:bCs/>
          <w:noProof w:val="0"/>
          <w:sz w:val="20"/>
          <w:szCs w:val="20"/>
          <w:lang w:val="en" w:eastAsia="en-ID"/>
        </w:rPr>
        <w:t xml:space="preserve">. </w:t>
      </w:r>
      <w:r w:rsidR="004E59DF" w:rsidRPr="008E0FF1">
        <w:rPr>
          <w:rFonts w:ascii="Times New Roman" w:hAnsi="Times New Roman" w:cs="Times New Roman"/>
          <w:iCs/>
          <w:sz w:val="20"/>
          <w:szCs w:val="20"/>
        </w:rPr>
        <w:t>Penelitian ini bertujuan untuk memetakan perkembangan riset mengenai audit fee dan kualitas audit di Indonesia melalui pendekatan Systematic Literature Review (SLR). Kajian dilakukan terhadap 103 artikel jurnal nasional terakreditasi SINTA yang dipublikasikan pada periode 2020–2026. Artikel dianalisis untuk mengidentifikasi tren publikasi, karakteristik metodologis, teknik analisis, pola variabel, serta temuan empiris mengenai hubungan audit fee dan kualitas audit. Hasil telaah menunjukkan bahwa penelitian mengenai audit fee dan kualitas audit masih didominasi oleh pendekatan kuantitatif dengan model pengujian langsung, terutama menggunakan regresi logistik. Secara empiris, pengaruh audit fee terhadap kualitas audit tidak menunjukkan pola yang sepenuhnya konsisten. Audit fee dapat berkontribusi positif terhadap kualitas audit apabila mencerminkan peningkatan audit effort, alokasi sumber daya, dan perluasan prosedur audit. Namun, pengaruh tersebut dapat menjadi tidak signifikan atau problematis apabila tidak didukung oleh independensi auditor, reputasi KAP, efektivitas komite audit, pengendalian mutu, dan tata kelola yang memadai. Secara teoretis, audit fee perlu dipahami sebagai variabel kontingensial dalam kerangka teori keagenan, teori sinyal, teori legitimasi, dan teori pemangku kepentingan. Temuan ini mengindikasikan bahwa penelitian mendatang perlu bergeser dari pengujian hubungan langsung menuju model yang menjelaskan kapan, mengapa, dan melalui mekanisme apa audit fee memengaruhi kualitas audit.</w:t>
      </w:r>
    </w:p>
    <w:p w14:paraId="25680208" w14:textId="77777777" w:rsidR="008E0FF1" w:rsidRPr="008E0FF1" w:rsidRDefault="008E0FF1" w:rsidP="008E0FF1">
      <w:pPr>
        <w:tabs>
          <w:tab w:val="left" w:pos="265"/>
          <w:tab w:val="center" w:pos="4513"/>
        </w:tabs>
        <w:spacing w:after="0" w:line="276" w:lineRule="auto"/>
        <w:rPr>
          <w:rFonts w:ascii="Times New Roman" w:hAnsi="Times New Roman" w:cs="Times New Roman"/>
          <w:iCs/>
          <w:sz w:val="20"/>
          <w:szCs w:val="20"/>
        </w:rPr>
      </w:pPr>
    </w:p>
    <w:p w14:paraId="540C75E9" w14:textId="0EC6AE36" w:rsidR="008E0FF1" w:rsidRDefault="00F64162" w:rsidP="008E0FF1">
      <w:pPr>
        <w:spacing w:after="0" w:line="240" w:lineRule="auto"/>
        <w:jc w:val="both"/>
        <w:rPr>
          <w:rFonts w:ascii="Times New Roman" w:hAnsi="Times New Roman" w:cs="Times New Roman"/>
          <w:sz w:val="24"/>
          <w:szCs w:val="24"/>
          <w:lang w:val="en-US"/>
        </w:rPr>
      </w:pPr>
      <w:r w:rsidRPr="008E0FF1">
        <w:rPr>
          <w:rFonts w:ascii="Times New Roman" w:eastAsia="Times New Roman" w:hAnsi="Times New Roman" w:cs="Times New Roman"/>
          <w:b/>
          <w:bCs/>
          <w:noProof w:val="0"/>
          <w:sz w:val="20"/>
          <w:szCs w:val="20"/>
          <w:lang w:val="en" w:eastAsia="en-ID"/>
        </w:rPr>
        <w:t>Kata Kunci:</w:t>
      </w:r>
      <w:r w:rsidR="008E0FF1" w:rsidRPr="008E0FF1">
        <w:rPr>
          <w:rFonts w:ascii="Times New Roman" w:eastAsia="Times New Roman" w:hAnsi="Times New Roman" w:cs="Times New Roman"/>
          <w:noProof w:val="0"/>
          <w:sz w:val="20"/>
          <w:szCs w:val="20"/>
          <w:lang w:val="en" w:eastAsia="en-ID"/>
        </w:rPr>
        <w:t xml:space="preserve"> </w:t>
      </w:r>
      <w:r w:rsidR="008E0FF1" w:rsidRPr="008E0FF1">
        <w:rPr>
          <w:rFonts w:ascii="Times New Roman" w:hAnsi="Times New Roman" w:cs="Times New Roman"/>
          <w:sz w:val="20"/>
          <w:szCs w:val="20"/>
        </w:rPr>
        <w:t xml:space="preserve">Audit Fee; Kualitas Audit; Tinjauan Literatur Sistematis; Tata Kelola Perusahaan; Independensi </w:t>
      </w:r>
      <w:r w:rsidR="008E0FF1" w:rsidRPr="008E0FF1">
        <w:rPr>
          <w:rFonts w:ascii="Times New Roman" w:hAnsi="Times New Roman" w:cs="Times New Roman"/>
          <w:sz w:val="24"/>
          <w:szCs w:val="24"/>
        </w:rPr>
        <w:t>Auditor</w:t>
      </w:r>
      <w:r w:rsidR="008E0FF1">
        <w:rPr>
          <w:rFonts w:ascii="Times New Roman" w:hAnsi="Times New Roman" w:cs="Times New Roman"/>
          <w:sz w:val="24"/>
          <w:szCs w:val="24"/>
          <w:lang w:val="en-US"/>
        </w:rPr>
        <w:t>.</w:t>
      </w:r>
    </w:p>
    <w:p w14:paraId="7D85BD93" w14:textId="77777777" w:rsidR="008E0FF1" w:rsidRPr="008E0FF1" w:rsidRDefault="008E0FF1" w:rsidP="008E0FF1">
      <w:pPr>
        <w:spacing w:after="0" w:line="240" w:lineRule="auto"/>
        <w:jc w:val="both"/>
        <w:rPr>
          <w:rFonts w:ascii="Times New Roman" w:hAnsi="Times New Roman" w:cs="Times New Roman"/>
          <w:sz w:val="24"/>
          <w:szCs w:val="24"/>
          <w:lang w:val="en-US"/>
        </w:rPr>
      </w:pPr>
    </w:p>
    <w:p w14:paraId="7583B0F6" w14:textId="7EF46F40" w:rsidR="0086472E" w:rsidRPr="008E0FF1" w:rsidRDefault="008E0FF1" w:rsidP="00C9204A">
      <w:pPr>
        <w:pStyle w:val="ListParagraph"/>
        <w:numPr>
          <w:ilvl w:val="0"/>
          <w:numId w:val="6"/>
        </w:numPr>
        <w:spacing w:after="0" w:line="240" w:lineRule="auto"/>
        <w:ind w:left="284" w:hanging="284"/>
        <w:jc w:val="both"/>
        <w:rPr>
          <w:rFonts w:ascii="Times New Roman" w:eastAsia="Times New Roman" w:hAnsi="Times New Roman" w:cs="Times New Roman"/>
          <w:b/>
          <w:bCs/>
          <w:noProof w:val="0"/>
          <w:sz w:val="24"/>
          <w:szCs w:val="24"/>
          <w:lang w:val="en" w:eastAsia="en-ID"/>
        </w:rPr>
      </w:pPr>
      <w:r w:rsidRPr="008E0FF1">
        <w:rPr>
          <w:rFonts w:ascii="Times New Roman" w:eastAsia="Times New Roman" w:hAnsi="Times New Roman" w:cs="Times New Roman"/>
          <w:b/>
          <w:bCs/>
          <w:noProof w:val="0"/>
          <w:sz w:val="24"/>
          <w:szCs w:val="24"/>
          <w:lang w:val="en" w:eastAsia="en-ID"/>
        </w:rPr>
        <w:t xml:space="preserve">LATAR BELAKANG </w:t>
      </w:r>
    </w:p>
    <w:p w14:paraId="59EBAD8C" w14:textId="6022C340" w:rsidR="00A622A1" w:rsidRPr="00A622A1" w:rsidRDefault="00A622A1"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A622A1">
        <w:rPr>
          <w:rFonts w:ascii="Times New Roman" w:eastAsia="Times New Roman" w:hAnsi="Times New Roman" w:cs="Times New Roman"/>
          <w:noProof w:val="0"/>
          <w:sz w:val="24"/>
          <w:szCs w:val="24"/>
          <w:lang w:val="en" w:eastAsia="en-ID"/>
        </w:rPr>
        <w:t xml:space="preserve">Kualitas audit merupakan elemen penting dalam menjaga kredibilitas laporan keuangan karena laporan keuangan </w:t>
      </w:r>
      <w:r w:rsidRPr="00A622A1">
        <w:rPr>
          <w:rFonts w:ascii="Times New Roman" w:eastAsia="Times New Roman" w:hAnsi="Times New Roman" w:cs="Times New Roman"/>
          <w:i/>
          <w:iCs/>
          <w:noProof w:val="0"/>
          <w:sz w:val="24"/>
          <w:szCs w:val="24"/>
          <w:lang w:val="en" w:eastAsia="en-ID"/>
        </w:rPr>
        <w:t>audited</w:t>
      </w:r>
      <w:r w:rsidRPr="00A622A1">
        <w:rPr>
          <w:rFonts w:ascii="Times New Roman" w:eastAsia="Times New Roman" w:hAnsi="Times New Roman" w:cs="Times New Roman"/>
          <w:noProof w:val="0"/>
          <w:sz w:val="24"/>
          <w:szCs w:val="24"/>
          <w:lang w:val="en" w:eastAsia="en-ID"/>
        </w:rPr>
        <w:t xml:space="preserve"> digunakan oleh investor, kreditur, regulator, dan pemangku kepentingan untuk menilai kondisi ekonomi perusahaan </w:t>
      </w:r>
      <w:r w:rsidR="00583C93">
        <w:rPr>
          <w:rFonts w:ascii="Times New Roman" w:eastAsia="Times New Roman" w:hAnsi="Times New Roman" w:cs="Times New Roman"/>
          <w:noProof w:val="0"/>
          <w:sz w:val="24"/>
          <w:szCs w:val="24"/>
          <w:lang w:val="en" w:eastAsia="en-ID"/>
        </w:rPr>
        <w:fldChar w:fldCharType="begin" w:fldLock="1"/>
      </w:r>
      <w:r w:rsidR="00583C93">
        <w:rPr>
          <w:rFonts w:ascii="Times New Roman" w:eastAsia="Times New Roman" w:hAnsi="Times New Roman" w:cs="Times New Roman"/>
          <w:noProof w:val="0"/>
          <w:sz w:val="24"/>
          <w:szCs w:val="24"/>
          <w:lang w:val="en" w:eastAsia="en-ID"/>
        </w:rPr>
        <w:instrText>ADDIN CSL_CITATION {"citationItems":[{"id":"ITEM-1","itemData":{"DOI":"https://doi.org/10.1016/0165-4101(81)90002-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3f70112a-0726-47a3-8d62-93a53d18715e"]},{"id":"ITEM-2","itemData":{"DOI":"10.2308/ajpt-50006","ISSN":"0278-0380","author":[{"dropping-particle":"","family":"Francis","given":"Jere R","non-dropping-particle":"","parse-names":false,"suffix":""}],"container-title":"AUDITING: A Journal of Practice &amp; Theory","id":"ITEM-2","issue":"2","issued":{"date-parts":[["2011","5","1"]]},"page":"125-152","title":"A Framework for Understanding and Researching Audit Quality","type":"article-journal","volume":"30"},"uris":["http://www.mendeley.com/documents/?uuid=5fe4f84f-2645-4c3e-991c-d62271207a30"]}],"mendeley":{"formattedCitation":"(DeAngelo, 1981; Francis, 2011)","plainTextFormattedCitation":"(DeAngelo, 1981; Francis, 2011)","previouslyFormattedCitation":"(DeAngelo, 1981; Francis, 2011)"},"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583C93" w:rsidRPr="00583C93">
        <w:rPr>
          <w:rFonts w:ascii="Times New Roman" w:eastAsia="Times New Roman" w:hAnsi="Times New Roman" w:cs="Times New Roman"/>
          <w:sz w:val="24"/>
          <w:szCs w:val="24"/>
          <w:lang w:val="en" w:eastAsia="en-ID"/>
        </w:rPr>
        <w:t>(DeAngelo, 1981; Francis, 2011)</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noProof w:val="0"/>
          <w:sz w:val="24"/>
          <w:szCs w:val="24"/>
          <w:lang w:val="en" w:eastAsia="en-ID"/>
        </w:rPr>
        <w:t xml:space="preserve">Audit yang berkualitas tidak hanya berfungsi sebagai proses verifikasi tetapi juga sebagai mekanisme </w:t>
      </w:r>
      <w:r w:rsidRPr="00A622A1">
        <w:rPr>
          <w:rFonts w:ascii="Times New Roman" w:eastAsia="Times New Roman" w:hAnsi="Times New Roman" w:cs="Times New Roman"/>
          <w:i/>
          <w:iCs/>
          <w:noProof w:val="0"/>
          <w:sz w:val="24"/>
          <w:szCs w:val="24"/>
          <w:lang w:val="en" w:eastAsia="en-ID"/>
        </w:rPr>
        <w:t>assurance</w:t>
      </w:r>
      <w:r w:rsidRPr="00A622A1">
        <w:rPr>
          <w:rFonts w:ascii="Times New Roman" w:eastAsia="Times New Roman" w:hAnsi="Times New Roman" w:cs="Times New Roman"/>
          <w:noProof w:val="0"/>
          <w:sz w:val="24"/>
          <w:szCs w:val="24"/>
          <w:lang w:val="en" w:eastAsia="en-ID"/>
        </w:rPr>
        <w:t xml:space="preserve"> yang meningkatkan keandalan informasi keuangan dan mengurangi </w:t>
      </w:r>
      <w:r w:rsidRPr="00A622A1">
        <w:rPr>
          <w:rFonts w:ascii="Times New Roman" w:eastAsia="Times New Roman" w:hAnsi="Times New Roman" w:cs="Times New Roman"/>
          <w:noProof w:val="0"/>
          <w:sz w:val="24"/>
          <w:szCs w:val="24"/>
          <w:lang w:val="en" w:eastAsia="en-ID"/>
        </w:rPr>
        <w:lastRenderedPageBreak/>
        <w:t xml:space="preserve">asimetri informasi antara manajemen dan pengguna laporan keuangan </w:t>
      </w:r>
      <w:r w:rsidR="00583C93">
        <w:rPr>
          <w:rFonts w:ascii="Times New Roman" w:eastAsia="Times New Roman" w:hAnsi="Times New Roman" w:cs="Times New Roman"/>
          <w:noProof w:val="0"/>
          <w:sz w:val="24"/>
          <w:szCs w:val="24"/>
          <w:lang w:val="en" w:eastAsia="en-ID"/>
        </w:rPr>
        <w:fldChar w:fldCharType="begin" w:fldLock="1"/>
      </w:r>
      <w:r w:rsidR="00583C93">
        <w:rPr>
          <w:rFonts w:ascii="Times New Roman" w:eastAsia="Times New Roman" w:hAnsi="Times New Roman" w:cs="Times New Roman"/>
          <w:noProof w:val="0"/>
          <w:sz w:val="24"/>
          <w:szCs w:val="24"/>
          <w:lang w:val="en" w:eastAsia="en-ID"/>
        </w:rPr>
        <w:instrText>ADDIN CSL_CITATION {"citationItems":[{"id":"ITEM-1","itemData":{"DOI":"https://doi.org/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93094b31-3a3a-4d18-9df7-b5bdb141bce8"]},{"id":"ITEM-2","itemData":{"DOI":"https://doi.org/10.1016/j.jacceco.2014.09.002","ISSN":"0165-4101","abstract":"We define higher audit quality as greater assurance of high financial reporting quality. Researchers use many proxies for audit quality, with little guidance on choosing among them. We provide a framework for systematically evaluating their unique strengths and weaknesses. Because it is inextricably intertwined with financial reporting quality, audit quality also depends on firms’ innate characteristics and financial reporting systems. Our review of the models commonly used to disentangle these constructs suggests the need for better conceptual guidance. Finally, we urge more research on the role of auditor and client competency in driving audit quality.","author":[{"dropping-particle":"","family":"DeFond","given":"Mark","non-dropping-particle":"","parse-names":false,"suffix":""},{"dropping-particle":"","family":"Zhang","given":"Jieying","non-dropping-particle":"","parse-names":false,"suffix":""}],"container-title":"Journal of Accounting and Economics","id":"ITEM-2","issue":"2","issued":{"date-parts":[["2014"]]},"page":"275-326","title":"A review of archival auditing research","type":"article-journal","volume":"58"},"uris":["http://www.mendeley.com/documents/?uuid=49763a07-6ba6-494f-8de6-da7a3f7f0e14"]}],"mendeley":{"formattedCitation":"(DeFond &amp; Zhang, 2014; Jensen &amp; Meckling, 1976)","plainTextFormattedCitation":"(DeFond &amp; Zhang, 2014; Jensen &amp; Meckling, 1976)","previouslyFormattedCitation":"(DeFond &amp; Zhang, 2014; Jensen &amp; Meckling, 1976)"},"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583C93" w:rsidRPr="00583C93">
        <w:rPr>
          <w:rFonts w:ascii="Times New Roman" w:eastAsia="Times New Roman" w:hAnsi="Times New Roman" w:cs="Times New Roman"/>
          <w:sz w:val="24"/>
          <w:szCs w:val="24"/>
          <w:lang w:val="en" w:eastAsia="en-ID"/>
        </w:rPr>
        <w:t>(DeFond &amp; Zhang, 2014; Jensen &amp; Meckling, 1976)</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sidR="0045503A">
        <w:rPr>
          <w:rFonts w:ascii="Times New Roman" w:eastAsia="Times New Roman" w:hAnsi="Times New Roman" w:cs="Times New Roman"/>
          <w:noProof w:val="0"/>
          <w:sz w:val="24"/>
          <w:szCs w:val="24"/>
          <w:lang w:val="en" w:eastAsia="en-ID"/>
        </w:rPr>
        <w:t xml:space="preserve"> L</w:t>
      </w:r>
      <w:r w:rsidRPr="00A622A1">
        <w:rPr>
          <w:rFonts w:ascii="Times New Roman" w:eastAsia="Times New Roman" w:hAnsi="Times New Roman" w:cs="Times New Roman"/>
          <w:noProof w:val="0"/>
          <w:sz w:val="24"/>
          <w:szCs w:val="24"/>
          <w:lang w:val="en" w:eastAsia="en-ID"/>
        </w:rPr>
        <w:t xml:space="preserve">iteratur audit sering </w:t>
      </w:r>
      <w:r w:rsidR="0045503A">
        <w:rPr>
          <w:rFonts w:ascii="Times New Roman" w:eastAsia="Times New Roman" w:hAnsi="Times New Roman" w:cs="Times New Roman"/>
          <w:noProof w:val="0"/>
          <w:sz w:val="24"/>
          <w:szCs w:val="24"/>
          <w:lang w:val="en" w:eastAsia="en-ID"/>
        </w:rPr>
        <w:t>men</w:t>
      </w:r>
      <w:r w:rsidRPr="00A622A1">
        <w:rPr>
          <w:rFonts w:ascii="Times New Roman" w:eastAsia="Times New Roman" w:hAnsi="Times New Roman" w:cs="Times New Roman"/>
          <w:noProof w:val="0"/>
          <w:sz w:val="24"/>
          <w:szCs w:val="24"/>
          <w:lang w:val="en" w:eastAsia="en-ID"/>
        </w:rPr>
        <w:t>definisikan</w:t>
      </w:r>
      <w:r w:rsidR="0045503A" w:rsidRPr="0045503A">
        <w:t xml:space="preserve"> </w:t>
      </w:r>
      <w:r w:rsidR="0045503A" w:rsidRPr="0045503A">
        <w:rPr>
          <w:rFonts w:ascii="Times New Roman" w:eastAsia="Times New Roman" w:hAnsi="Times New Roman" w:cs="Times New Roman"/>
          <w:noProof w:val="0"/>
          <w:sz w:val="24"/>
          <w:szCs w:val="24"/>
          <w:lang w:val="en" w:eastAsia="en-ID"/>
        </w:rPr>
        <w:t>kualitas audit</w:t>
      </w:r>
      <w:r w:rsidRPr="00A622A1">
        <w:rPr>
          <w:rFonts w:ascii="Times New Roman" w:eastAsia="Times New Roman" w:hAnsi="Times New Roman" w:cs="Times New Roman"/>
          <w:noProof w:val="0"/>
          <w:sz w:val="24"/>
          <w:szCs w:val="24"/>
          <w:lang w:val="en" w:eastAsia="en-ID"/>
        </w:rPr>
        <w:t xml:space="preserve"> sebagai probabilitas auditor untuk mendeteksi dan melaporkan salah saji material dalam laporan keuangan klien </w:t>
      </w:r>
      <w:r w:rsidR="00583C93">
        <w:rPr>
          <w:rFonts w:ascii="Times New Roman" w:eastAsia="Times New Roman" w:hAnsi="Times New Roman" w:cs="Times New Roman"/>
          <w:noProof w:val="0"/>
          <w:sz w:val="24"/>
          <w:szCs w:val="24"/>
          <w:lang w:val="en" w:eastAsia="en-ID"/>
        </w:rPr>
        <w:fldChar w:fldCharType="begin" w:fldLock="1"/>
      </w:r>
      <w:r w:rsidR="00F0061F">
        <w:rPr>
          <w:rFonts w:ascii="Times New Roman" w:eastAsia="Times New Roman" w:hAnsi="Times New Roman" w:cs="Times New Roman"/>
          <w:noProof w:val="0"/>
          <w:sz w:val="24"/>
          <w:szCs w:val="24"/>
          <w:lang w:val="en" w:eastAsia="en-ID"/>
        </w:rPr>
        <w:instrText>ADDIN CSL_CITATION {"citationItems":[{"id":"ITEM-1","itemData":{"author":[{"dropping-particle":"","family":"Agastya","given":"Violetta Rifqi","non-dropping-particle":"","parse-names":false,"suffix":""},{"dropping-particle":"","family":"Ardelia","given":"Vania Belva Abidah","non-dropping-particle":"","parse-names":false,"suffix":""}],"container-title":"JPNM (Jurnal Pustaka Nusantara Multidisplin) Vol.2","id":"ITEM-1","issue":"3","issued":{"date-parts":[["2024"]]},"page":"1-9","title":"Analisis Pengaruh Fee Audit , Audit Tenure , Rotasi Audit Dan Reputasi Kap Terhadap Kualitas Audit ( Studi Pada Perusahaam Manufaktur Yang Terdaftar di Bursa Efek Indonesia Tahun 2020-2023 )","type":"article-journal","volume":"2"},"uris":["http://www.mendeley.com/documents/?uuid=7f5dad00-4206-4368-b2b2-298c980ff2d0"]},{"id":"ITEM-2","itemData":{"author":[{"dropping-particle":"","family":"Aisyah","given":"Fierdha","non-dropping-particle":"","parse-names":false,"suffix":""},{"dropping-particle":"","family":"Gunawan","given":"Hendra","non-dropping-particle":"","parse-names":false,"suffix":""},{"dropping-particle":"","family":"Purnamasari","given":"Pupung","non-dropping-particle":"","parse-names":false,"suffix":""}],"id":"ITEM-2","issued":{"date-parts":[["2020"]]},"title":"Pengaruh Audit Rotation dan Audit Tenure terhadap Kualitas Audit dengan Fee Audit sebagai Variabel Pemoderasi","type":"article-journal"},"uris":["http://www.mendeley.com/documents/?uuid=5c50f9f9-8080-4e2e-ba92-4ac46949e514"]}],"mendeley":{"formattedCitation":"(Agastya &amp; Ardelia, 2024; Aisyah et al., 2020)","plainTextFormattedCitation":"(Agastya &amp; Ardelia, 2024; Aisyah et al., 2020)","previouslyFormattedCitation":"(Agastya &amp; Ardelia, 2024; Aisyah et al., 2020)"},"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F0061F" w:rsidRPr="00F0061F">
        <w:rPr>
          <w:rFonts w:ascii="Times New Roman" w:eastAsia="Times New Roman" w:hAnsi="Times New Roman" w:cs="Times New Roman"/>
          <w:sz w:val="24"/>
          <w:szCs w:val="24"/>
          <w:lang w:val="en" w:eastAsia="en-ID"/>
        </w:rPr>
        <w:t xml:space="preserve">(Agastya &amp; Ardelia, 2024; Aisyah </w:t>
      </w:r>
      <w:r w:rsidR="00F0061F" w:rsidRPr="00F0061F">
        <w:rPr>
          <w:rFonts w:ascii="Times New Roman" w:eastAsia="Times New Roman" w:hAnsi="Times New Roman" w:cs="Times New Roman"/>
          <w:i/>
          <w:iCs/>
          <w:sz w:val="24"/>
          <w:szCs w:val="24"/>
          <w:lang w:val="en" w:eastAsia="en-ID"/>
        </w:rPr>
        <w:t>et al</w:t>
      </w:r>
      <w:r w:rsidR="00F0061F" w:rsidRPr="00F0061F">
        <w:rPr>
          <w:rFonts w:ascii="Times New Roman" w:eastAsia="Times New Roman" w:hAnsi="Times New Roman" w:cs="Times New Roman"/>
          <w:sz w:val="24"/>
          <w:szCs w:val="24"/>
          <w:lang w:val="en" w:eastAsia="en-ID"/>
        </w:rPr>
        <w:t>., 2020)</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00F0061F">
        <w:rPr>
          <w:rFonts w:ascii="Times New Roman" w:eastAsia="Times New Roman" w:hAnsi="Times New Roman" w:cs="Times New Roman"/>
          <w:noProof w:val="0"/>
          <w:sz w:val="24"/>
          <w:szCs w:val="24"/>
          <w:lang w:val="en" w:eastAsia="en-ID"/>
        </w:rPr>
        <w:t xml:space="preserve">Hal </w:t>
      </w:r>
      <w:r w:rsidRPr="00A622A1">
        <w:rPr>
          <w:rFonts w:ascii="Times New Roman" w:eastAsia="Times New Roman" w:hAnsi="Times New Roman" w:cs="Times New Roman"/>
          <w:noProof w:val="0"/>
          <w:sz w:val="24"/>
          <w:szCs w:val="24"/>
          <w:lang w:val="en" w:eastAsia="en-ID"/>
        </w:rPr>
        <w:t xml:space="preserve">tersebut menempatkan kualitas audit pada dua dimensi utama, yaitu kemampuan teknis auditor dalam menemukan salah saji dan independensi auditor dalam melaporkan temuan tersebut </w:t>
      </w:r>
      <w:r w:rsidR="00583C93">
        <w:rPr>
          <w:rFonts w:ascii="Times New Roman" w:eastAsia="Times New Roman" w:hAnsi="Times New Roman" w:cs="Times New Roman"/>
          <w:noProof w:val="0"/>
          <w:sz w:val="24"/>
          <w:szCs w:val="24"/>
          <w:lang w:val="en" w:eastAsia="en-ID"/>
        </w:rPr>
        <w:fldChar w:fldCharType="begin" w:fldLock="1"/>
      </w:r>
      <w:r w:rsidR="00583C93">
        <w:rPr>
          <w:rFonts w:ascii="Times New Roman" w:eastAsia="Times New Roman" w:hAnsi="Times New Roman" w:cs="Times New Roman"/>
          <w:noProof w:val="0"/>
          <w:sz w:val="24"/>
          <w:szCs w:val="24"/>
          <w:lang w:val="en" w:eastAsia="en-ID"/>
        </w:rPr>
        <w:instrText>ADDIN CSL_CITATION {"citationItems":[{"id":"ITEM-1","itemData":{"DOI":"https://doi.org/10.1016/0165-4101(81)90002-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3f70112a-0726-47a3-8d62-93a53d18715e"]},{"id":"ITEM-2","itemData":{"DOI":"https://doi.org/10.1016/j.jacceco.2014.09.002","ISSN":"0165-4101","abstract":"We define higher audit quality as greater assurance of high financial reporting quality. Researchers use many proxies for audit quality, with little guidance on choosing among them. We provide a framework for systematically evaluating their unique strengths and weaknesses. Because it is inextricably intertwined with financial reporting quality, audit quality also depends on firms’ innate characteristics and financial reporting systems. Our review of the models commonly used to disentangle these constructs suggests the need for better conceptual guidance. Finally, we urge more research on the role of auditor and client competency in driving audit quality.","author":[{"dropping-particle":"","family":"DeFond","given":"Mark","non-dropping-particle":"","parse-names":false,"suffix":""},{"dropping-particle":"","family":"Zhang","given":"Jieying","non-dropping-particle":"","parse-names":false,"suffix":""}],"container-title":"Journal of Accounting and Economics","id":"ITEM-2","issue":"2","issued":{"date-parts":[["2014"]]},"page":"275-326","title":"A review of archival auditing research","type":"article-journal","volume":"58"},"uris":["http://www.mendeley.com/documents/?uuid=49763a07-6ba6-494f-8de6-da7a3f7f0e14"]}],"mendeley":{"formattedCitation":"(DeAngelo, 1981; DeFond &amp; Zhang, 2014)","plainTextFormattedCitation":"(DeAngelo, 1981; DeFond &amp; Zhang, 2014)","previouslyFormattedCitation":"(DeAngelo, 1981; DeFond &amp; Zhang, 2014)"},"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583C93" w:rsidRPr="00583C93">
        <w:rPr>
          <w:rFonts w:ascii="Times New Roman" w:eastAsia="Times New Roman" w:hAnsi="Times New Roman" w:cs="Times New Roman"/>
          <w:sz w:val="24"/>
          <w:szCs w:val="24"/>
          <w:lang w:val="en" w:eastAsia="en-ID"/>
        </w:rPr>
        <w:t>(DeAngelo, 1981; DeFond &amp; Zhang, 2014)</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noProof w:val="0"/>
          <w:sz w:val="24"/>
          <w:szCs w:val="24"/>
          <w:lang w:val="en" w:eastAsia="en-ID"/>
        </w:rPr>
        <w:t xml:space="preserve">Permasalahan utama dalam penelitian kualitas audit adalah bahwa kualitas audit sulit diamati secara langsung oleh pengguna laporan keuangan karena proses audit, </w:t>
      </w:r>
      <w:r w:rsidRPr="00A622A1">
        <w:rPr>
          <w:rFonts w:ascii="Times New Roman" w:eastAsia="Times New Roman" w:hAnsi="Times New Roman" w:cs="Times New Roman"/>
          <w:i/>
          <w:iCs/>
          <w:noProof w:val="0"/>
          <w:sz w:val="24"/>
          <w:szCs w:val="24"/>
          <w:lang w:val="en" w:eastAsia="en-ID"/>
        </w:rPr>
        <w:t>judgement</w:t>
      </w:r>
      <w:r w:rsidRPr="00A622A1">
        <w:rPr>
          <w:rFonts w:ascii="Times New Roman" w:eastAsia="Times New Roman" w:hAnsi="Times New Roman" w:cs="Times New Roman"/>
          <w:noProof w:val="0"/>
          <w:sz w:val="24"/>
          <w:szCs w:val="24"/>
          <w:lang w:val="en" w:eastAsia="en-ID"/>
        </w:rPr>
        <w:t xml:space="preserve">, dan evaluasi bukti berlangsung di balik opini audit yang diterbitkan </w:t>
      </w:r>
      <w:r w:rsidR="00583C93">
        <w:rPr>
          <w:rFonts w:ascii="Times New Roman" w:eastAsia="Times New Roman" w:hAnsi="Times New Roman" w:cs="Times New Roman"/>
          <w:noProof w:val="0"/>
          <w:sz w:val="24"/>
          <w:szCs w:val="24"/>
          <w:lang w:val="en" w:eastAsia="en-ID"/>
        </w:rPr>
        <w:fldChar w:fldCharType="begin" w:fldLock="1"/>
      </w:r>
      <w:r w:rsidR="00583C93">
        <w:rPr>
          <w:rFonts w:ascii="Times New Roman" w:eastAsia="Times New Roman" w:hAnsi="Times New Roman" w:cs="Times New Roman"/>
          <w:noProof w:val="0"/>
          <w:sz w:val="24"/>
          <w:szCs w:val="24"/>
          <w:lang w:val="en" w:eastAsia="en-ID"/>
        </w:rPr>
        <w:instrText>ADDIN CSL_CITATION {"citationItems":[{"id":"ITEM-1","itemData":{"DOI":"https://doi.org/10.1016/j.jacceco.2014.09.002","ISSN":"0165-4101","abstract":"We define higher audit quality as greater assurance of high financial reporting quality. Researchers use many proxies for audit quality, with little guidance on choosing among them. We provide a framework for systematically evaluating their unique strengths and weaknesses. Because it is inextricably intertwined with financial reporting quality, audit quality also depends on firms’ innate characteristics and financial reporting systems. Our review of the models commonly used to disentangle these constructs suggests the need for better conceptual guidance. Finally, we urge more research on the role of auditor and client competency in driving audit quality.","author":[{"dropping-particle":"","family":"DeFond","given":"Mark","non-dropping-particle":"","parse-names":false,"suffix":""},{"dropping-particle":"","family":"Zhang","given":"Jieying","non-dropping-particle":"","parse-names":false,"suffix":""}],"container-title":"Journal of Accounting and Economics","id":"ITEM-1","issue":"2","issued":{"date-parts":[["2014"]]},"page":"275-326","title":"A review of archival auditing research","type":"article-journal","volume":"58"},"uris":["http://www.mendeley.com/documents/?uuid=49763a07-6ba6-494f-8de6-da7a3f7f0e14"]},{"id":"ITEM-2","itemData":{"DOI":"10.1108/JFRA-12-2023-0740","ISSN":"1985-2517","abstract":"This study aims to examine how female directors on corporate boards and audit committees, and auditor affiliations (Big 4 versus Egyptian firms affiliated with foreign auditors), influence audit fees. This examination is driven by the global call for increased female representation in leadership roles and its potential implications for audit quality and financial transparency.A sample of non-financial companies listed on the Egyptian Stock Exchange is used for the period 2011–2020. The authors used multivariate regression models, the Heckman two-stage and tokenism to support the analysis.The results are threefold. First, this analysis reveals that female directors, whether on corporate boards or audit committees, are more likely to choose higher-quality audits in the form of high audit fees. Second, both Big 4 firms and Egyptian audit firms affiliated with foreign auditors are positively associated with audit fees and earn significant audit fee premiums. Third, a minor difference in audit fee premiums could be attributed to the existence of female directors.Future research may expand the analysis performed in this study by investigating the characteristics related to female directors (e.g. education, experience and age) on audit fees.This study suggests insights for regulatory bodies, corporate decision-makers, auditors and corporate governance researchers. For instance, this study reveals that the Big 4 are not homogenous and provide different audit quality levels along with significant audit fee premiums.This study extends and contributes to the growing literature on female representation in corporate leadership. First, this study adds to the limited research in Egypt by examining the effect of female board representation on audit quality. Second, this study adds to the extant literature on the gender of financial experts by demonstrating that female financial expert is more likely to demand high-quality audits. Finally, the results have significant implications for policymakers. For instance, this study reveals that the Big 4 are not homogenous and provide different audit quality levels along with significant audit fee premiums.","author":[{"dropping-particle":"","family":"El-Dyasty","given":"Mohamed M","non-dropping-particle":"","parse-names":false,"suffix":""},{"dropping-particle":"","family":"Elamer","given":"Ahmed A","non-dropping-particle":"","parse-names":false,"suffix":""}],"container-title":"Journal of Financial Reporting and Accounting","id":"ITEM-2","issued":{"date-parts":[["2024","5","21"]]},"title":"How female leadership and auditor affiliations shape audit fees: evidence from Egypt","type":"article-journal"},"uris":["http://www.mendeley.com/documents/?uuid=4e7c2157-f01b-45ed-920b-ef4ad8e53785"]}],"mendeley":{"formattedCitation":"(DeFond &amp; Zhang, 2014; El-Dyasty &amp; Elamer, 2024)","plainTextFormattedCitation":"(DeFond &amp; Zhang, 2014; El-Dyasty &amp; Elamer, 2024)","previouslyFormattedCitation":"(DeFond &amp; Zhang, 2014; El-Dyasty &amp; Elamer, 2024)"},"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583C93" w:rsidRPr="00583C93">
        <w:rPr>
          <w:rFonts w:ascii="Times New Roman" w:eastAsia="Times New Roman" w:hAnsi="Times New Roman" w:cs="Times New Roman"/>
          <w:sz w:val="24"/>
          <w:szCs w:val="24"/>
          <w:lang w:val="en" w:eastAsia="en-ID"/>
        </w:rPr>
        <w:t>(DeFond &amp; Zhang, 2014; El-Dyasty &amp; Elamer, 2024)</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noProof w:val="0"/>
          <w:sz w:val="24"/>
          <w:szCs w:val="24"/>
          <w:lang w:val="en" w:eastAsia="en-ID"/>
        </w:rPr>
        <w:t xml:space="preserve">Karena kualitas audit sulit diamati secara langsung penelitian terdahulu menggunakan berbagai proksi seperti ukuran KAP, reputasi auditor, </w:t>
      </w:r>
      <w:r w:rsidRPr="00A622A1">
        <w:rPr>
          <w:rFonts w:ascii="Times New Roman" w:eastAsia="Times New Roman" w:hAnsi="Times New Roman" w:cs="Times New Roman"/>
          <w:i/>
          <w:iCs/>
          <w:noProof w:val="0"/>
          <w:sz w:val="24"/>
          <w:szCs w:val="24"/>
          <w:lang w:val="en" w:eastAsia="en-ID"/>
        </w:rPr>
        <w:t>discretionary accruals</w:t>
      </w:r>
      <w:r w:rsidRPr="00A622A1">
        <w:rPr>
          <w:rFonts w:ascii="Times New Roman" w:eastAsia="Times New Roman" w:hAnsi="Times New Roman" w:cs="Times New Roman"/>
          <w:noProof w:val="0"/>
          <w:sz w:val="24"/>
          <w:szCs w:val="24"/>
          <w:lang w:val="en" w:eastAsia="en-ID"/>
        </w:rPr>
        <w:t xml:space="preserve">, opini audit, </w:t>
      </w:r>
      <w:r w:rsidRPr="00A622A1">
        <w:rPr>
          <w:rFonts w:ascii="Times New Roman" w:eastAsia="Times New Roman" w:hAnsi="Times New Roman" w:cs="Times New Roman"/>
          <w:i/>
          <w:iCs/>
          <w:noProof w:val="0"/>
          <w:sz w:val="24"/>
          <w:szCs w:val="24"/>
          <w:lang w:val="en" w:eastAsia="en-ID"/>
        </w:rPr>
        <w:t>restatement</w:t>
      </w:r>
      <w:r w:rsidRPr="00A622A1">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i/>
          <w:iCs/>
          <w:noProof w:val="0"/>
          <w:sz w:val="24"/>
          <w:szCs w:val="24"/>
          <w:lang w:val="en" w:eastAsia="en-ID"/>
        </w:rPr>
        <w:t>audit report lag</w:t>
      </w:r>
      <w:r w:rsidRPr="00A622A1">
        <w:rPr>
          <w:rFonts w:ascii="Times New Roman" w:eastAsia="Times New Roman" w:hAnsi="Times New Roman" w:cs="Times New Roman"/>
          <w:noProof w:val="0"/>
          <w:sz w:val="24"/>
          <w:szCs w:val="24"/>
          <w:lang w:val="en" w:eastAsia="en-ID"/>
        </w:rPr>
        <w:t xml:space="preserve">, dan </w:t>
      </w:r>
      <w:r w:rsidRPr="00A622A1">
        <w:rPr>
          <w:rFonts w:ascii="Times New Roman" w:eastAsia="Times New Roman" w:hAnsi="Times New Roman" w:cs="Times New Roman"/>
          <w:i/>
          <w:iCs/>
          <w:noProof w:val="0"/>
          <w:sz w:val="24"/>
          <w:szCs w:val="24"/>
          <w:lang w:val="en" w:eastAsia="en-ID"/>
        </w:rPr>
        <w:t>audit fee</w:t>
      </w:r>
      <w:r w:rsidRPr="00A622A1">
        <w:rPr>
          <w:rFonts w:ascii="Times New Roman" w:eastAsia="Times New Roman" w:hAnsi="Times New Roman" w:cs="Times New Roman"/>
          <w:noProof w:val="0"/>
          <w:sz w:val="24"/>
          <w:szCs w:val="24"/>
          <w:lang w:val="en" w:eastAsia="en-ID"/>
        </w:rPr>
        <w:t xml:space="preserve"> </w:t>
      </w:r>
      <w:r w:rsidR="00583C93">
        <w:rPr>
          <w:rFonts w:ascii="Times New Roman" w:eastAsia="Times New Roman" w:hAnsi="Times New Roman" w:cs="Times New Roman"/>
          <w:noProof w:val="0"/>
          <w:sz w:val="24"/>
          <w:szCs w:val="24"/>
          <w:lang w:val="en" w:eastAsia="en-ID"/>
        </w:rPr>
        <w:fldChar w:fldCharType="begin" w:fldLock="1"/>
      </w:r>
      <w:r w:rsidR="00F0061F">
        <w:rPr>
          <w:rFonts w:ascii="Times New Roman" w:eastAsia="Times New Roman" w:hAnsi="Times New Roman" w:cs="Times New Roman"/>
          <w:noProof w:val="0"/>
          <w:sz w:val="24"/>
          <w:szCs w:val="24"/>
          <w:lang w:val="en" w:eastAsia="en-ID"/>
        </w:rPr>
        <w:instrText>ADDIN CSL_CITATION {"citationItems":[{"id":"ITEM-1","itemData":{"author":[{"dropping-particle":"","family":"Alladeta","given":"Revvaldi Seva","non-dropping-particle":"","parse-names":false,"suffix":""},{"dropping-particle":"","family":"Afifi","given":"Zaenal","non-dropping-particle":"","parse-names":false,"suffix":""}],"container-title":"COSTING: Journal of Economic, Business and Accounting","id":"ITEM-1","issue":"6","issued":{"date-parts":[["2025"]]},"page":"2266-2277","title":"PENGARUH OPINI AUDIT, AUDIT FEE, AUDIT TENURE, DAN TIME BUDGET PRESSURE TERHADAP KUALITAS AUDIT PADA PERUSAHAAN TRANSPORTATION AND LOGISTIC TAHUN 2021-2024","type":"article-journal","volume":"8"},"uris":["http://www.mendeley.com/documents/?uuid=e9f2e2d2-6d62-42d5-a8cc-27c4bcc5897e"]},{"id":"ITEM-2","itemData":{"DOI":"10.1108/JFRA-12-2023-0740","ISSN":"1985-2517","abstract":"This study aims to examine how female directors on corporate boards and audit committees, and auditor affiliations (Big 4 versus Egyptian firms affiliated with foreign auditors), influence audit fees. This examination is driven by the global call for increased female representation in leadership roles and its potential implications for audit quality and financial transparency.A sample of non-financial companies listed on the Egyptian Stock Exchange is used for the period 2011–2020. The authors used multivariate regression models, the Heckman two-stage and tokenism to support the analysis.The results are threefold. First, this analysis reveals that female directors, whether on corporate boards or audit committees, are more likely to choose higher-quality audits in the form of high audit fees. Second, both Big 4 firms and Egyptian audit firms affiliated with foreign auditors are positively associated with audit fees and earn significant audit fee premiums. Third, a minor difference in audit fee premiums could be attributed to the existence of female directors.Future research may expand the analysis performed in this study by investigating the characteristics related to female directors (e.g. education, experience and age) on audit fees.This study suggests insights for regulatory bodies, corporate decision-makers, auditors and corporate governance researchers. For instance, this study reveals that the Big 4 are not homogenous and provide different audit quality levels along with significant audit fee premiums.This study extends and contributes to the growing literature on female representation in corporate leadership. First, this study adds to the limited research in Egypt by examining the effect of female board representation on audit quality. Second, this study adds to the extant literature on the gender of financial experts by demonstrating that female financial expert is more likely to demand high-quality audits. Finally, the results have significant implications for policymakers. For instance, this study reveals that the Big 4 are not homogenous and provide different audit quality levels along with significant audit fee premiums.","author":[{"dropping-particle":"","family":"El-Dyasty","given":"Mohamed M","non-dropping-particle":"","parse-names":false,"suffix":""},{"dropping-particle":"","family":"Elamer","given":"Ahmed A","non-dropping-particle":"","parse-names":false,"suffix":""}],"container-title":"Journal of Financial Reporting and Accounting","id":"ITEM-2","issued":{"date-parts":[["2024","5","21"]]},"title":"How female leadership and auditor affiliations shape audit fees: evidence from Egypt","type":"article-journal"},"uris":["http://www.mendeley.com/documents/?uuid=4e7c2157-f01b-45ed-920b-ef4ad8e53785"]}],"mendeley":{"formattedCitation":"(Alladeta &amp; Afifi, 2025; El-Dyasty &amp; Elamer, 2024)","plainTextFormattedCitation":"(Alladeta &amp; Afifi, 2025; El-Dyasty &amp; Elamer, 2024)","previouslyFormattedCitation":"(Alladeta &amp; Afifi, 2025; El-Dyasty &amp; Elamer, 2024)"},"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F0061F" w:rsidRPr="00F0061F">
        <w:rPr>
          <w:rFonts w:ascii="Times New Roman" w:eastAsia="Times New Roman" w:hAnsi="Times New Roman" w:cs="Times New Roman"/>
          <w:sz w:val="24"/>
          <w:szCs w:val="24"/>
          <w:lang w:val="en" w:eastAsia="en-ID"/>
        </w:rPr>
        <w:t>(Alladeta &amp; Afifi, 2025; El-Dyasty &amp; Elamer, 2024)</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p>
    <w:p w14:paraId="54517C8A" w14:textId="58F746D6" w:rsidR="00A622A1" w:rsidRPr="00A622A1" w:rsidRDefault="00A622A1"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A622A1">
        <w:rPr>
          <w:rFonts w:ascii="Times New Roman" w:eastAsia="Times New Roman" w:hAnsi="Times New Roman" w:cs="Times New Roman"/>
          <w:i/>
          <w:iCs/>
          <w:noProof w:val="0"/>
          <w:sz w:val="24"/>
          <w:szCs w:val="24"/>
          <w:lang w:val="en" w:eastAsia="en-ID"/>
        </w:rPr>
        <w:t>Audit fee</w:t>
      </w:r>
      <w:r w:rsidRPr="00A622A1">
        <w:rPr>
          <w:rFonts w:ascii="Times New Roman" w:eastAsia="Times New Roman" w:hAnsi="Times New Roman" w:cs="Times New Roman"/>
          <w:noProof w:val="0"/>
          <w:sz w:val="24"/>
          <w:szCs w:val="24"/>
          <w:lang w:val="en" w:eastAsia="en-ID"/>
        </w:rPr>
        <w:t xml:space="preserve"> menjadi proksi yang menarik karena biaya audit dapat menunjukkan besarnya sumber daya, waktu, tenaga ahli, dan prosedur audit yang dialokasikan auditor dalam suatu penugasan </w:t>
      </w:r>
      <w:r w:rsidR="00583C93">
        <w:rPr>
          <w:rFonts w:ascii="Times New Roman" w:eastAsia="Times New Roman" w:hAnsi="Times New Roman" w:cs="Times New Roman"/>
          <w:noProof w:val="0"/>
          <w:sz w:val="24"/>
          <w:szCs w:val="24"/>
          <w:lang w:val="en" w:eastAsia="en-ID"/>
        </w:rPr>
        <w:fldChar w:fldCharType="begin" w:fldLock="1"/>
      </w:r>
      <w:r w:rsidR="00583C93">
        <w:rPr>
          <w:rFonts w:ascii="Times New Roman" w:eastAsia="Times New Roman" w:hAnsi="Times New Roman" w:cs="Times New Roman"/>
          <w:noProof w:val="0"/>
          <w:sz w:val="24"/>
          <w:szCs w:val="24"/>
          <w:lang w:val="en" w:eastAsia="en-ID"/>
        </w:rPr>
        <w:instrText>ADDIN CSL_CITATION {"citationItems":[{"id":"ITEM-1","itemData":{"DOI":"10.2307/2490397","ISSN":"00218456, 1475679X","author":[{"dropping-particle":"","family":"Simunic","given":"Dan A","non-dropping-particle":"","parse-names":false,"suffix":""}],"container-title":"Journal of Accounting Research","id":"ITEM-1","issue":"1","issued":{"date-parts":[["1980","5","6"]]},"page":"161-190","publisher":"[Accounting Research Center, Booth School of Business, University of Chicago, Wiley]","title":"The Pricing of Audit Services: Theory and Evidence","type":"article-journal","volume":"18"},"uris":["http://www.mendeley.com/documents/?uuid=a1ff2f96-0984-48fb-8c3b-9c7b356be782"]},{"id":"ITEM-2","itemData":{"DOI":"10.1506/4XR4-KT5V-E8CN-91GX","author":[{"dropping-particle":"","family":"Hay","given":"David","non-dropping-particle":"","parse-names":false,"suffix":""},{"dropping-particle":"","family":"Knechel","given":"W","non-dropping-particle":"","parse-names":false,"suffix":""},{"dropping-particle":"","family":"Wong","given":"Norman","non-dropping-particle":"","parse-names":false,"suffix":""}],"container-title":"Contemporary Accounting Research","id":"ITEM-2","issued":{"date-parts":[["2006","3","1"]]},"page":"141-191","title":"Audit Fees: A Meta-Analysis of the Effect of Supply and Demand Attributes","type":"article-journal","volume":"23"},"uris":["http://www.mendeley.com/documents/?uuid=7ffc504e-ba3a-448b-874c-a2e6c3be0d4f"]}],"mendeley":{"formattedCitation":"(Hay et al., 2006; Simunic, 1980)","plainTextFormattedCitation":"(Hay et al., 2006; Simunic, 1980)","previouslyFormattedCitation":"(Hay et al., 2006; Simunic, 1980)"},"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583C93" w:rsidRPr="00583C93">
        <w:rPr>
          <w:rFonts w:ascii="Times New Roman" w:eastAsia="Times New Roman" w:hAnsi="Times New Roman" w:cs="Times New Roman"/>
          <w:sz w:val="24"/>
          <w:szCs w:val="24"/>
          <w:lang w:val="en" w:eastAsia="en-ID"/>
        </w:rPr>
        <w:t>(Hay et al., 2006; Simunic, 1980)</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i/>
          <w:iCs/>
          <w:noProof w:val="0"/>
          <w:sz w:val="24"/>
          <w:szCs w:val="24"/>
          <w:lang w:val="en" w:eastAsia="en-ID"/>
        </w:rPr>
        <w:t>Audit fee</w:t>
      </w:r>
      <w:r w:rsidRPr="00A622A1">
        <w:rPr>
          <w:rFonts w:ascii="Times New Roman" w:eastAsia="Times New Roman" w:hAnsi="Times New Roman" w:cs="Times New Roman"/>
          <w:noProof w:val="0"/>
          <w:sz w:val="24"/>
          <w:szCs w:val="24"/>
          <w:lang w:val="en" w:eastAsia="en-ID"/>
        </w:rPr>
        <w:t xml:space="preserve"> juga dapat merefleksikan respons auditor terhadap risiko klien karena auditor cenderung menaikkan </w:t>
      </w:r>
      <w:r w:rsidRPr="00A622A1">
        <w:rPr>
          <w:rFonts w:ascii="Times New Roman" w:eastAsia="Times New Roman" w:hAnsi="Times New Roman" w:cs="Times New Roman"/>
          <w:i/>
          <w:iCs/>
          <w:noProof w:val="0"/>
          <w:sz w:val="24"/>
          <w:szCs w:val="24"/>
          <w:lang w:val="en" w:eastAsia="en-ID"/>
        </w:rPr>
        <w:t>fee</w:t>
      </w:r>
      <w:r w:rsidRPr="00A622A1">
        <w:rPr>
          <w:rFonts w:ascii="Times New Roman" w:eastAsia="Times New Roman" w:hAnsi="Times New Roman" w:cs="Times New Roman"/>
          <w:noProof w:val="0"/>
          <w:sz w:val="24"/>
          <w:szCs w:val="24"/>
          <w:lang w:val="en" w:eastAsia="en-ID"/>
        </w:rPr>
        <w:t xml:space="preserve"> ketika risiko salah saji, kompleksitas bisnis, dan risiko litigasi meningkat </w:t>
      </w:r>
      <w:r w:rsidR="00583C93">
        <w:rPr>
          <w:rFonts w:ascii="Times New Roman" w:eastAsia="Times New Roman" w:hAnsi="Times New Roman" w:cs="Times New Roman"/>
          <w:noProof w:val="0"/>
          <w:sz w:val="24"/>
          <w:szCs w:val="24"/>
          <w:lang w:val="en" w:eastAsia="en-ID"/>
        </w:rPr>
        <w:fldChar w:fldCharType="begin" w:fldLock="1"/>
      </w:r>
      <w:r w:rsidR="00F0061F">
        <w:rPr>
          <w:rFonts w:ascii="Times New Roman" w:eastAsia="Times New Roman" w:hAnsi="Times New Roman" w:cs="Times New Roman"/>
          <w:noProof w:val="0"/>
          <w:sz w:val="24"/>
          <w:szCs w:val="24"/>
          <w:lang w:val="en" w:eastAsia="en-ID"/>
        </w:rPr>
        <w:instrText>ADDIN CSL_CITATION {"citationItems":[{"id":"ITEM-1","itemData":{"author":[{"dropping-particle":"","family":"Amanda","given":"Dea Putri","non-dropping-particle":"","parse-names":false,"suffix":""},{"dropping-particle":"","family":"Maisyarah","given":"Renny","non-dropping-particle":"","parse-names":false,"suffix":""}],"container-title":"YUME : Journal of Management","id":"ITEM-1","issue":"1","issued":{"date-parts":[["2025"]]},"page":"1410-1422","title":"Pengaruh Fee Audit , Audit Tenure , Ukuran Perusahaan dan Komite Audit Terhadap Kualitas Audit Pada Perusahaan Manufaktur Yang Terdaftar Di BEI Tahun 2019 - 2023","type":"article-journal","volume":"8"},"uris":["http://www.mendeley.com/documents/?uuid=1a84ae53-2344-4733-bb1f-ddcb573dd66b"]},{"id":"ITEM-2","itemData":{"DOI":"10.1108/AJAR-01-2024-0043","ISSN":"2459-9700","abstract":"This study aims to investigate the impact of the COVID-19 pandemic on audit fees in Indonesia’s financial sector. It explores how increased audit risk, regulatory demands and organizational changes influenced audit pricing during a period of global disruption.The study employs panel data from 88 financial companies listed on the Indonesia Stock Exchange over the period 2018–2022. A two-stage least squares (2SLS) regression model is used to address potential endogeneity in auditor selection, particularly the engagement of Big 4 firms.The results show a significant increase in audit fees during the COVID-19 pandemic, especially among companies audited by Big 4 accounting firms and those with greater financial complexity. These firms likely required more extensive audit procedures due to higher risk exposure and regulatory scrutiny. The findings support the view that audit pricing is sensitive to external shocks, with auditors adjusting their fees to reflect the additional effort and professional judgment required in uncertain environments.The analysis is limited to Indonesia’s financial sector and may not be directly generalizable to other industries or countries. However, it offers a foundation for comparative studies and encourages further research on audit fee behavior in crisis settings, particularly in emerging markets.The findings provide valuable insights for auditors, regulators and firms by highlighting how audit practices and pricing respond to crisis conditions. Regulators may use these insights to consider more flexible audit oversight, while audit firms can better anticipate resource allocation during periods of heightened uncertainty.This study highlights the broader societal importance of maintaining audit quality and transparency during times of crisis. As financial sector institutions play a key role in economic recovery and public trust, ensuring that their financial reporting is thoroughly audited helps safeguard investor confidence and market stability. By showing that auditors responded to increased risk and complexity with greater audit effort – reflected in higher fees – this study reinforces the role of auditors in upholding public accountability. In emerging markets like Indonesia, where regulatory oversight and audit capacity are still developing, these findings underline the need for strong institutional support to ensure audit resilience during systemic shocks such as the COVID-19 pandemic.This study contributes to the limited …","author":[{"dropping-particle":"","family":"Soepriyanto","given":"Gatot","non-dropping-particle":"","parse-names":false,"suffix":""},{"dropping-particle":"","family":"Kristi","given":"Yesika","non-dropping-particle":"","parse-names":false,"suffix":""},{"dropping-particle":"","family":"Setiawan","given":"Jovanie","non-dropping-particle":"","parse-names":false,"suffix":""}],"container-title":"Asian Journal of Accounting Research","id":"ITEM-2","issue":"4","issued":{"date-parts":[["2025","5","30"]]},"page":"384-398","title":"Audit fees during the COVID-19 pandemic: empirical evidence from financial sector firms in Indonesia","type":"article-journal","volume":"10"},"uris":["http://www.mendeley.com/documents/?uuid=7ccf4d8a-7263-40f3-91f2-8540d6cbe9e9"]}],"mendeley":{"formattedCitation":"(Amanda &amp; Maisyarah, 2025; Soepriyanto et al., 2025)","plainTextFormattedCitation":"(Amanda &amp; Maisyarah, 2025; Soepriyanto et al., 2025)","previouslyFormattedCitation":"(Amanda &amp; Maisyarah, 2025; Soepriyanto et al., 2025)"},"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F0061F" w:rsidRPr="00F0061F">
        <w:rPr>
          <w:rFonts w:ascii="Times New Roman" w:eastAsia="Times New Roman" w:hAnsi="Times New Roman" w:cs="Times New Roman"/>
          <w:sz w:val="24"/>
          <w:szCs w:val="24"/>
          <w:lang w:val="en" w:eastAsia="en-ID"/>
        </w:rPr>
        <w:t xml:space="preserve">(Amanda &amp; Maisyarah, 2025; Soepriyanto </w:t>
      </w:r>
      <w:r w:rsidR="00F0061F" w:rsidRPr="00F0061F">
        <w:rPr>
          <w:rFonts w:ascii="Times New Roman" w:eastAsia="Times New Roman" w:hAnsi="Times New Roman" w:cs="Times New Roman"/>
          <w:i/>
          <w:iCs/>
          <w:sz w:val="24"/>
          <w:szCs w:val="24"/>
          <w:lang w:val="en" w:eastAsia="en-ID"/>
        </w:rPr>
        <w:t>et al</w:t>
      </w:r>
      <w:r w:rsidR="00F0061F" w:rsidRPr="00F0061F">
        <w:rPr>
          <w:rFonts w:ascii="Times New Roman" w:eastAsia="Times New Roman" w:hAnsi="Times New Roman" w:cs="Times New Roman"/>
          <w:sz w:val="24"/>
          <w:szCs w:val="24"/>
          <w:lang w:val="en" w:eastAsia="en-ID"/>
        </w:rPr>
        <w:t>., 2025)</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Pr>
          <w:rFonts w:ascii="Times New Roman" w:eastAsia="Times New Roman" w:hAnsi="Times New Roman" w:cs="Times New Roman"/>
          <w:noProof w:val="0"/>
          <w:sz w:val="24"/>
          <w:szCs w:val="24"/>
          <w:lang w:val="en" w:eastAsia="en-ID"/>
        </w:rPr>
        <w:t xml:space="preserve"> </w:t>
      </w:r>
      <w:r w:rsidR="0045503A" w:rsidRPr="0045503A">
        <w:rPr>
          <w:rFonts w:ascii="Times New Roman" w:eastAsia="Times New Roman" w:hAnsi="Times New Roman" w:cs="Times New Roman"/>
          <w:i/>
          <w:iCs/>
          <w:noProof w:val="0"/>
          <w:sz w:val="24"/>
          <w:szCs w:val="24"/>
          <w:lang w:val="en" w:eastAsia="en-ID"/>
        </w:rPr>
        <w:t>Audit fee</w:t>
      </w:r>
      <w:r w:rsidR="0045503A" w:rsidRPr="0045503A">
        <w:rPr>
          <w:rFonts w:ascii="Times New Roman" w:eastAsia="Times New Roman" w:hAnsi="Times New Roman" w:cs="Times New Roman"/>
          <w:noProof w:val="0"/>
          <w:sz w:val="24"/>
          <w:szCs w:val="24"/>
          <w:lang w:val="en" w:eastAsia="en-ID"/>
        </w:rPr>
        <w:t xml:space="preserve"> tidak hanya dipahami sebagai biaya jasa audit, tetapi juga sebagai indikator yang mencerminkan besarnya sumber daya, waktu, tenaga ahli, dan prosedur audit yang dibutuhkan dalam suatu penugasan </w:t>
      </w:r>
      <w:r w:rsidR="00583C93">
        <w:rPr>
          <w:rFonts w:ascii="Times New Roman" w:eastAsia="Times New Roman" w:hAnsi="Times New Roman" w:cs="Times New Roman"/>
          <w:noProof w:val="0"/>
          <w:sz w:val="24"/>
          <w:szCs w:val="24"/>
          <w:lang w:val="en" w:eastAsia="en-ID"/>
        </w:rPr>
        <w:fldChar w:fldCharType="begin" w:fldLock="1"/>
      </w:r>
      <w:r w:rsidR="00BA68B1">
        <w:rPr>
          <w:rFonts w:ascii="Times New Roman" w:eastAsia="Times New Roman" w:hAnsi="Times New Roman" w:cs="Times New Roman"/>
          <w:noProof w:val="0"/>
          <w:sz w:val="24"/>
          <w:szCs w:val="24"/>
          <w:lang w:val="en" w:eastAsia="en-ID"/>
        </w:rPr>
        <w:instrText>ADDIN CSL_CITATION {"citationItems":[{"id":"ITEM-1","itemData":{"author":[{"dropping-particle":"","family":"Ana","given":"Liya Wahyu","non-dropping-particle":"","parse-names":false,"suffix":""},{"dropping-particle":"","family":"Astuti","given":"Dewi Saptantinah Puji","non-dropping-particle":"","parse-names":false,"suffix":""},{"dropping-particle":"","family":"Kristianto","given":"Djoko","non-dropping-particle":"","parse-names":false,"suffix":""}],"id":"ITEM-1","issued":{"date-parts":[["2020"]]},"title":"PENGARUH AUDIT FEE, PENGALAMAN AUDIT, DAN SKEPTISME PROFESIONAL TERHADAP KUALITAS AUDIT DENGAN INDEPENDENSI SEBAGAI VARIABEL MODERASI (Survei pada KAP di Jawa Tengah dan DIY)","type":"article-journal"},"uris":["http://www.mendeley.com/documents/?uuid=01dc3851-5fe4-4942-9ef2-11fd5d2676ff"]},{"id":"ITEM-2","itemData":{"author":[{"dropping-particle":"","family":"Anggarani","given":"Dwi","non-dropping-particle":"","parse-names":false,"suffix":""},{"dropping-particle":"","family":"Puspitosarie","given":"Endah","non-dropping-particle":"","parse-names":false,"suffix":""},{"dropping-particle":"","family":"Khrisna","given":"Sandika Hayudi","non-dropping-particle":"","parse-names":false,"suffix":""}],"id":"ITEM-2","issued":{"date-parts":[["2021"]]},"title":"PENGARUH ETIKA AUDIT , FEE AUDIT , DAN REPUTASI AUDITOR TERHADAP KUALITAS AUDIT ( Studi Pada Kantor Akuntan Publik ( KAP ) di Kota Malang )","type":"article-journal"},"uris":["http://www.mendeley.com/documents/?uuid=f32a2d3d-c16b-4881-bd51-148270f029d6"]}],"mendeley":{"formattedCitation":"(Ana et al., 2020; Anggarani et al., 2021)","plainTextFormattedCitation":"(Ana et al., 2020; Anggarani et al., 2021)","previouslyFormattedCitation":"(Ana et al., 2020; Anggarani et al., 2021)"},"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BA68B1" w:rsidRPr="00BA68B1">
        <w:rPr>
          <w:rFonts w:ascii="Times New Roman" w:eastAsia="Times New Roman" w:hAnsi="Times New Roman" w:cs="Times New Roman"/>
          <w:sz w:val="24"/>
          <w:szCs w:val="24"/>
          <w:lang w:val="en" w:eastAsia="en-ID"/>
        </w:rPr>
        <w:t xml:space="preserve">(Ana </w:t>
      </w:r>
      <w:r w:rsidR="00BA68B1" w:rsidRPr="00BA68B1">
        <w:rPr>
          <w:rFonts w:ascii="Times New Roman" w:eastAsia="Times New Roman" w:hAnsi="Times New Roman" w:cs="Times New Roman"/>
          <w:i/>
          <w:iCs/>
          <w:sz w:val="24"/>
          <w:szCs w:val="24"/>
          <w:lang w:val="en" w:eastAsia="en-ID"/>
        </w:rPr>
        <w:t>et al</w:t>
      </w:r>
      <w:r w:rsidR="00BA68B1" w:rsidRPr="00BA68B1">
        <w:rPr>
          <w:rFonts w:ascii="Times New Roman" w:eastAsia="Times New Roman" w:hAnsi="Times New Roman" w:cs="Times New Roman"/>
          <w:sz w:val="24"/>
          <w:szCs w:val="24"/>
          <w:lang w:val="en" w:eastAsia="en-ID"/>
        </w:rPr>
        <w:t xml:space="preserve">., 2020; Anggarani </w:t>
      </w:r>
      <w:r w:rsidR="00BA68B1" w:rsidRPr="00BA68B1">
        <w:rPr>
          <w:rFonts w:ascii="Times New Roman" w:eastAsia="Times New Roman" w:hAnsi="Times New Roman" w:cs="Times New Roman"/>
          <w:i/>
          <w:iCs/>
          <w:sz w:val="24"/>
          <w:szCs w:val="24"/>
          <w:lang w:val="en" w:eastAsia="en-ID"/>
        </w:rPr>
        <w:t>et al</w:t>
      </w:r>
      <w:r w:rsidR="00BA68B1" w:rsidRPr="00BA68B1">
        <w:rPr>
          <w:rFonts w:ascii="Times New Roman" w:eastAsia="Times New Roman" w:hAnsi="Times New Roman" w:cs="Times New Roman"/>
          <w:sz w:val="24"/>
          <w:szCs w:val="24"/>
          <w:lang w:val="en" w:eastAsia="en-ID"/>
        </w:rPr>
        <w:t>., 2021)</w:t>
      </w:r>
      <w:r w:rsidR="00583C93">
        <w:rPr>
          <w:rFonts w:ascii="Times New Roman" w:eastAsia="Times New Roman" w:hAnsi="Times New Roman" w:cs="Times New Roman"/>
          <w:noProof w:val="0"/>
          <w:sz w:val="24"/>
          <w:szCs w:val="24"/>
          <w:lang w:val="en" w:eastAsia="en-ID"/>
        </w:rPr>
        <w:fldChar w:fldCharType="end"/>
      </w:r>
      <w:r w:rsidR="0045503A" w:rsidRPr="0045503A">
        <w:rPr>
          <w:rFonts w:ascii="Times New Roman" w:eastAsia="Times New Roman" w:hAnsi="Times New Roman" w:cs="Times New Roman"/>
          <w:noProof w:val="0"/>
          <w:sz w:val="24"/>
          <w:szCs w:val="24"/>
          <w:lang w:val="en" w:eastAsia="en-ID"/>
        </w:rPr>
        <w:t xml:space="preserve">. Ketika risiko salah saji, kompleksitas bisnis, dan risiko litigasi meningkat, auditor cenderung memperluas prosedur pengujian serta menggunakan pertimbangan profesional yang lebih intensif, sehingga peningkatan </w:t>
      </w:r>
      <w:r w:rsidR="0045503A" w:rsidRPr="0045503A">
        <w:rPr>
          <w:rFonts w:ascii="Times New Roman" w:eastAsia="Times New Roman" w:hAnsi="Times New Roman" w:cs="Times New Roman"/>
          <w:i/>
          <w:iCs/>
          <w:noProof w:val="0"/>
          <w:sz w:val="24"/>
          <w:szCs w:val="24"/>
          <w:lang w:val="en" w:eastAsia="en-ID"/>
        </w:rPr>
        <w:t>audit fee</w:t>
      </w:r>
      <w:r w:rsidR="0045503A" w:rsidRPr="0045503A">
        <w:rPr>
          <w:rFonts w:ascii="Times New Roman" w:eastAsia="Times New Roman" w:hAnsi="Times New Roman" w:cs="Times New Roman"/>
          <w:noProof w:val="0"/>
          <w:sz w:val="24"/>
          <w:szCs w:val="24"/>
          <w:lang w:val="en" w:eastAsia="en-ID"/>
        </w:rPr>
        <w:t xml:space="preserve"> dapat dipahami sebagai respons terhadap meningkatnya </w:t>
      </w:r>
      <w:r w:rsidR="0045503A" w:rsidRPr="00583C93">
        <w:rPr>
          <w:rFonts w:ascii="Times New Roman" w:eastAsia="Times New Roman" w:hAnsi="Times New Roman" w:cs="Times New Roman"/>
          <w:i/>
          <w:iCs/>
          <w:noProof w:val="0"/>
          <w:sz w:val="24"/>
          <w:szCs w:val="24"/>
          <w:lang w:val="en" w:eastAsia="en-ID"/>
        </w:rPr>
        <w:t>audit effort</w:t>
      </w:r>
      <w:r w:rsidR="0045503A" w:rsidRPr="0045503A">
        <w:rPr>
          <w:rFonts w:ascii="Times New Roman" w:eastAsia="Times New Roman" w:hAnsi="Times New Roman" w:cs="Times New Roman"/>
          <w:noProof w:val="0"/>
          <w:sz w:val="24"/>
          <w:szCs w:val="24"/>
          <w:lang w:val="en" w:eastAsia="en-ID"/>
        </w:rPr>
        <w:t xml:space="preserve"> </w:t>
      </w:r>
      <w:r w:rsidR="00583C93">
        <w:rPr>
          <w:rFonts w:ascii="Times New Roman" w:eastAsia="Times New Roman" w:hAnsi="Times New Roman" w:cs="Times New Roman"/>
          <w:noProof w:val="0"/>
          <w:sz w:val="24"/>
          <w:szCs w:val="24"/>
          <w:lang w:val="en" w:eastAsia="en-ID"/>
        </w:rPr>
        <w:fldChar w:fldCharType="begin" w:fldLock="1"/>
      </w:r>
      <w:r w:rsidR="00BA68B1">
        <w:rPr>
          <w:rFonts w:ascii="Times New Roman" w:eastAsia="Times New Roman" w:hAnsi="Times New Roman" w:cs="Times New Roman"/>
          <w:noProof w:val="0"/>
          <w:sz w:val="24"/>
          <w:szCs w:val="24"/>
          <w:lang w:val="en" w:eastAsia="en-ID"/>
        </w:rPr>
        <w:instrText>ADDIN CSL_CITATION {"citationItems":[{"id":"ITEM-1","itemData":{"author":[{"dropping-particle":"","family":"Apriani","given":"Delfi Dwi","non-dropping-particle":"","parse-names":false,"suffix":""},{"dropping-particle":"","family":"Achyani","given":"Fatchan","non-dropping-particle":"","parse-names":false,"suffix":""}],"container-title":"Management Studies and Entrepreneurship Journal","id":"ITEM-1","issue":"6","issued":{"date-parts":[["2023"]]},"page":"8739-8752","title":"Pengaruh Keahlian Komite Audit, Independensi, Dan Client Importance Terhadap Kualitas Audit Dengan Fee Audit Sebagai Variabel Moderasi (Studi Empiris pada Perusahaan Sektor Infrasruktur, Utilitas dan Transportasi yang Terdaftar di Bursa Efek Indonesia Tah","type":"article-journal","volume":"4"},"uris":["http://www.mendeley.com/documents/?uuid=1e460eea-d9ac-47e2-85ea-63ade4aa6050"]},{"id":"ITEM-2","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2","issue":"September","issued":{"date-parts":[["2021"]]},"page":"173-188","title":"PENGARUH AUDIT FEE, MASA KERJA AUDIT, ROTASI AUDIT, DAN KOMITE AUDIT TERHADAP KUALITAS AUDIT","type":"article-journal","volume":"0832"},"uris":["http://www.mendeley.com/documents/?uuid=d7b5bf64-825c-4660-823b-90f85f54298e"]}],"mendeley":{"formattedCitation":"(Apriani &amp; Achyani, 2023; Jessica et al., 2021)","plainTextFormattedCitation":"(Apriani &amp; Achyani, 2023; Jessica et al., 2021)","previouslyFormattedCitation":"(Apriani &amp; Achyani, 2023; Jessica et al., 2021)"},"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BA68B1" w:rsidRPr="00BA68B1">
        <w:rPr>
          <w:rFonts w:ascii="Times New Roman" w:eastAsia="Times New Roman" w:hAnsi="Times New Roman" w:cs="Times New Roman"/>
          <w:sz w:val="24"/>
          <w:szCs w:val="24"/>
          <w:lang w:val="en" w:eastAsia="en-ID"/>
        </w:rPr>
        <w:t xml:space="preserve">(Apriani &amp; Achyani, 2023; Jessica </w:t>
      </w:r>
      <w:r w:rsidR="00BA68B1" w:rsidRPr="00BA68B1">
        <w:rPr>
          <w:rFonts w:ascii="Times New Roman" w:eastAsia="Times New Roman" w:hAnsi="Times New Roman" w:cs="Times New Roman"/>
          <w:i/>
          <w:iCs/>
          <w:sz w:val="24"/>
          <w:szCs w:val="24"/>
          <w:lang w:val="en" w:eastAsia="en-ID"/>
        </w:rPr>
        <w:t>et al</w:t>
      </w:r>
      <w:r w:rsidR="00BA68B1" w:rsidRPr="00BA68B1">
        <w:rPr>
          <w:rFonts w:ascii="Times New Roman" w:eastAsia="Times New Roman" w:hAnsi="Times New Roman" w:cs="Times New Roman"/>
          <w:sz w:val="24"/>
          <w:szCs w:val="24"/>
          <w:lang w:val="en" w:eastAsia="en-ID"/>
        </w:rPr>
        <w:t>., 2021)</w:t>
      </w:r>
      <w:r w:rsidR="00583C93">
        <w:rPr>
          <w:rFonts w:ascii="Times New Roman" w:eastAsia="Times New Roman" w:hAnsi="Times New Roman" w:cs="Times New Roman"/>
          <w:noProof w:val="0"/>
          <w:sz w:val="24"/>
          <w:szCs w:val="24"/>
          <w:lang w:val="en" w:eastAsia="en-ID"/>
        </w:rPr>
        <w:fldChar w:fldCharType="end"/>
      </w:r>
      <w:r w:rsidR="0045503A" w:rsidRPr="0045503A">
        <w:rPr>
          <w:rFonts w:ascii="Times New Roman" w:eastAsia="Times New Roman" w:hAnsi="Times New Roman" w:cs="Times New Roman"/>
          <w:noProof w:val="0"/>
          <w:sz w:val="24"/>
          <w:szCs w:val="24"/>
          <w:lang w:val="en" w:eastAsia="en-ID"/>
        </w:rPr>
        <w:t>.</w:t>
      </w:r>
      <w:r w:rsidR="0045503A" w:rsidRPr="0045503A">
        <w:rPr>
          <w:rFonts w:ascii="Times New Roman" w:eastAsia="Times New Roman" w:hAnsi="Times New Roman" w:cs="Times New Roman"/>
          <w:i/>
          <w:iCs/>
          <w:noProof w:val="0"/>
          <w:sz w:val="24"/>
          <w:szCs w:val="24"/>
          <w:lang w:val="en" w:eastAsia="en-ID"/>
        </w:rPr>
        <w:t xml:space="preserve"> </w:t>
      </w:r>
      <w:r w:rsidRPr="00A622A1">
        <w:rPr>
          <w:rFonts w:ascii="Times New Roman" w:eastAsia="Times New Roman" w:hAnsi="Times New Roman" w:cs="Times New Roman"/>
          <w:noProof w:val="0"/>
          <w:sz w:val="24"/>
          <w:szCs w:val="24"/>
          <w:lang w:val="en" w:eastAsia="en-ID"/>
        </w:rPr>
        <w:t xml:space="preserve">Namun audit fee juga memiliki sisi problematis karena </w:t>
      </w:r>
      <w:r w:rsidRPr="0045503A">
        <w:rPr>
          <w:rFonts w:ascii="Times New Roman" w:eastAsia="Times New Roman" w:hAnsi="Times New Roman" w:cs="Times New Roman"/>
          <w:i/>
          <w:iCs/>
          <w:noProof w:val="0"/>
          <w:sz w:val="24"/>
          <w:szCs w:val="24"/>
          <w:lang w:val="en" w:eastAsia="en-ID"/>
        </w:rPr>
        <w:t>fee</w:t>
      </w:r>
      <w:r w:rsidRPr="00A622A1">
        <w:rPr>
          <w:rFonts w:ascii="Times New Roman" w:eastAsia="Times New Roman" w:hAnsi="Times New Roman" w:cs="Times New Roman"/>
          <w:noProof w:val="0"/>
          <w:sz w:val="24"/>
          <w:szCs w:val="24"/>
          <w:lang w:val="en" w:eastAsia="en-ID"/>
        </w:rPr>
        <w:t xml:space="preserve"> yang terlalu tinggi dapat menciptakan ketergantungan ekonomi auditor pada klien dan mengganggu independensi auditor </w:t>
      </w:r>
      <w:r w:rsidR="00583C93">
        <w:rPr>
          <w:rFonts w:ascii="Times New Roman" w:eastAsia="Times New Roman" w:hAnsi="Times New Roman" w:cs="Times New Roman"/>
          <w:noProof w:val="0"/>
          <w:sz w:val="24"/>
          <w:szCs w:val="24"/>
          <w:lang w:val="en" w:eastAsia="en-ID"/>
        </w:rPr>
        <w:fldChar w:fldCharType="begin" w:fldLock="1"/>
      </w:r>
      <w:r w:rsidR="00BA68B1">
        <w:rPr>
          <w:rFonts w:ascii="Times New Roman" w:eastAsia="Times New Roman" w:hAnsi="Times New Roman" w:cs="Times New Roman"/>
          <w:noProof w:val="0"/>
          <w:sz w:val="24"/>
          <w:szCs w:val="24"/>
          <w:lang w:val="en" w:eastAsia="en-ID"/>
        </w:rPr>
        <w:instrText>ADDIN CSL_CITATION {"citationItems":[{"id":"ITEM-1","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1","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2","itemData":{"author":[{"dropping-particle":"","family":"Chasanah","given":"Ina Nikmatul","non-dropping-particle":"","parse-names":false,"suffix":""},{"dropping-particle":"","family":"Sabrina","given":"Zafirah Nur","non-dropping-particle":"","parse-names":false,"suffix":""},{"dropping-particle":"","family":"Makhsunnah","given":"Cindy Eka","non-dropping-particle":"","parse-names":false,"suffix":""},{"dropping-particle":"","family":"Laily","given":"Allisa","non-dropping-particle":"","parse-names":false,"suffix":""},{"dropping-particle":"","family":"Aziza","given":"","non-dropping-particle":"","parse-names":false,"suffix":""},{"dropping-particle":"","family":"Pramiana","given":"Omi","non-dropping-particle":"","parse-names":false,"suffix":""}],"container-title":"MARGIN ECO: Jurnal Ekonomi dan Perkembangan Bisnis","id":"ITEM-2","issue":"2","issued":{"date-parts":[["2022"]]},"page":"40-54","title":"Pengaruh Audit Tenure dan Fee Audit terhadap Kualitas Audit","type":"article-journal","volume":"6"},"uris":["http://www.mendeley.com/documents/?uuid=c18964c8-2029-4e52-a73d-e3c04c488768"]}],"mendeley":{"formattedCitation":"(Cahyati et al., 2021; Chasanah et al., 2022)","plainTextFormattedCitation":"(Cahyati et al., 2021; Chasanah et al., 2022)","previouslyFormattedCitation":"(Cahyati et al., 2021; Chasanah et al., 2022)"},"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BA68B1" w:rsidRPr="00BA68B1">
        <w:rPr>
          <w:rFonts w:ascii="Times New Roman" w:eastAsia="Times New Roman" w:hAnsi="Times New Roman" w:cs="Times New Roman"/>
          <w:sz w:val="24"/>
          <w:szCs w:val="24"/>
          <w:lang w:val="en" w:eastAsia="en-ID"/>
        </w:rPr>
        <w:t xml:space="preserve">(Cahyati </w:t>
      </w:r>
      <w:r w:rsidR="00BA68B1" w:rsidRPr="00BA68B1">
        <w:rPr>
          <w:rFonts w:ascii="Times New Roman" w:eastAsia="Times New Roman" w:hAnsi="Times New Roman" w:cs="Times New Roman"/>
          <w:i/>
          <w:iCs/>
          <w:sz w:val="24"/>
          <w:szCs w:val="24"/>
          <w:lang w:val="en" w:eastAsia="en-ID"/>
        </w:rPr>
        <w:t>et al</w:t>
      </w:r>
      <w:r w:rsidR="00BA68B1" w:rsidRPr="00BA68B1">
        <w:rPr>
          <w:rFonts w:ascii="Times New Roman" w:eastAsia="Times New Roman" w:hAnsi="Times New Roman" w:cs="Times New Roman"/>
          <w:sz w:val="24"/>
          <w:szCs w:val="24"/>
          <w:lang w:val="en" w:eastAsia="en-ID"/>
        </w:rPr>
        <w:t xml:space="preserve">., 2021; Chasanah </w:t>
      </w:r>
      <w:r w:rsidR="00BA68B1" w:rsidRPr="00BA68B1">
        <w:rPr>
          <w:rFonts w:ascii="Times New Roman" w:eastAsia="Times New Roman" w:hAnsi="Times New Roman" w:cs="Times New Roman"/>
          <w:i/>
          <w:iCs/>
          <w:sz w:val="24"/>
          <w:szCs w:val="24"/>
          <w:lang w:val="en" w:eastAsia="en-ID"/>
        </w:rPr>
        <w:t>et al</w:t>
      </w:r>
      <w:r w:rsidR="00BA68B1" w:rsidRPr="00BA68B1">
        <w:rPr>
          <w:rFonts w:ascii="Times New Roman" w:eastAsia="Times New Roman" w:hAnsi="Times New Roman" w:cs="Times New Roman"/>
          <w:sz w:val="24"/>
          <w:szCs w:val="24"/>
          <w:lang w:val="en" w:eastAsia="en-ID"/>
        </w:rPr>
        <w:t>., 2022)</w:t>
      </w:r>
      <w:r w:rsidR="00583C93">
        <w:rPr>
          <w:rFonts w:ascii="Times New Roman" w:eastAsia="Times New Roman" w:hAnsi="Times New Roman" w:cs="Times New Roman"/>
          <w:noProof w:val="0"/>
          <w:sz w:val="24"/>
          <w:szCs w:val="24"/>
          <w:lang w:val="en" w:eastAsia="en-ID"/>
        </w:rPr>
        <w:fldChar w:fldCharType="end"/>
      </w:r>
      <w:r w:rsidRPr="00A622A1">
        <w:rPr>
          <w:rFonts w:ascii="Times New Roman" w:eastAsia="Times New Roman" w:hAnsi="Times New Roman" w:cs="Times New Roman"/>
          <w:noProof w:val="0"/>
          <w:sz w:val="24"/>
          <w:szCs w:val="24"/>
          <w:lang w:val="en" w:eastAsia="en-ID"/>
        </w:rPr>
        <w:t>.</w:t>
      </w:r>
      <w:r w:rsidR="0045503A">
        <w:rPr>
          <w:rFonts w:ascii="Times New Roman" w:eastAsia="Times New Roman" w:hAnsi="Times New Roman" w:cs="Times New Roman"/>
          <w:noProof w:val="0"/>
          <w:sz w:val="24"/>
          <w:szCs w:val="24"/>
          <w:lang w:val="en" w:eastAsia="en-ID"/>
        </w:rPr>
        <w:t xml:space="preserve"> </w:t>
      </w:r>
      <w:r w:rsidRPr="00A622A1">
        <w:rPr>
          <w:rFonts w:ascii="Times New Roman" w:eastAsia="Times New Roman" w:hAnsi="Times New Roman" w:cs="Times New Roman"/>
          <w:noProof w:val="0"/>
          <w:sz w:val="24"/>
          <w:szCs w:val="24"/>
          <w:lang w:val="en" w:eastAsia="en-ID"/>
        </w:rPr>
        <w:t xml:space="preserve">Ketergantungan ekonomi tersebut dapat membuat auditor lebih toleran terhadap preferensi manajemen karena auditor memiliki insentif untuk mempertahankan klien yang memberikan </w:t>
      </w:r>
      <w:r w:rsidRPr="0045503A">
        <w:rPr>
          <w:rFonts w:ascii="Times New Roman" w:eastAsia="Times New Roman" w:hAnsi="Times New Roman" w:cs="Times New Roman"/>
          <w:i/>
          <w:iCs/>
          <w:noProof w:val="0"/>
          <w:sz w:val="24"/>
          <w:szCs w:val="24"/>
          <w:lang w:val="en" w:eastAsia="en-ID"/>
        </w:rPr>
        <w:t>fee</w:t>
      </w:r>
      <w:r w:rsidRPr="00A622A1">
        <w:rPr>
          <w:rFonts w:ascii="Times New Roman" w:eastAsia="Times New Roman" w:hAnsi="Times New Roman" w:cs="Times New Roman"/>
          <w:noProof w:val="0"/>
          <w:sz w:val="24"/>
          <w:szCs w:val="24"/>
          <w:lang w:val="en" w:eastAsia="en-ID"/>
        </w:rPr>
        <w:t xml:space="preserve"> besar </w:t>
      </w:r>
      <w:r w:rsidR="00583C93">
        <w:rPr>
          <w:rFonts w:ascii="Times New Roman" w:eastAsia="Times New Roman" w:hAnsi="Times New Roman" w:cs="Times New Roman"/>
          <w:noProof w:val="0"/>
          <w:sz w:val="24"/>
          <w:szCs w:val="24"/>
          <w:lang w:val="en" w:eastAsia="en-ID"/>
        </w:rPr>
        <w:fldChar w:fldCharType="begin" w:fldLock="1"/>
      </w:r>
      <w:r w:rsidR="00772A15">
        <w:rPr>
          <w:rFonts w:ascii="Times New Roman" w:eastAsia="Times New Roman" w:hAnsi="Times New Roman" w:cs="Times New Roman"/>
          <w:noProof w:val="0"/>
          <w:sz w:val="24"/>
          <w:szCs w:val="24"/>
          <w:lang w:val="en" w:eastAsia="en-ID"/>
        </w:rPr>
        <w:instrText>ADDIN CSL_CITATION {"citationItems":[{"id":"ITEM-1","itemData":{"DOI":"https://doi.org/10.1016/0165-4101(81)90002-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3f70112a-0726-47a3-8d62-93a53d18715e"]},{"id":"ITEM-2","itemData":{"author":[{"dropping-particle":"","family":"Damayanti","given":"Eka Widiya","non-dropping-particle":"","parse-names":false,"suffix":""},{"dropping-particle":"","family":"Aufa","given":"Muhammad","non-dropping-particle":"","parse-names":false,"suffix":""}],"container-title":"Sinomika Journal","id":"ITEM-2","issue":"3","issued":{"date-parts":[["2022"]]},"page":"497-512","title":"Pengaruh Audit Fee dan Audit Tenure Terhadap Kualitas Audit","type":"article-journal","volume":"1"},"uris":["http://www.mendeley.com/documents/?uuid=3507c33e-57fe-4f71-b941-e20e8f37b63e"]}],"mendeley":{"formattedCitation":"(E. W. Damayanti &amp; Aufa, 2022; DeAngelo, 1981)","plainTextFormattedCitation":"(E. W. Damayanti &amp; Aufa, 2022; DeAngelo, 1981)","previouslyFormattedCitation":"(E. W. Damayanti &amp; Aufa, 2022; DeAngelo, 1981)"},"properties":{"noteIndex":0},"schema":"https://github.com/citation-style-language/schema/raw/master/csl-citation.json"}</w:instrText>
      </w:r>
      <w:r w:rsidR="00583C93">
        <w:rPr>
          <w:rFonts w:ascii="Times New Roman" w:eastAsia="Times New Roman" w:hAnsi="Times New Roman" w:cs="Times New Roman"/>
          <w:noProof w:val="0"/>
          <w:sz w:val="24"/>
          <w:szCs w:val="24"/>
          <w:lang w:val="en" w:eastAsia="en-ID"/>
        </w:rPr>
        <w:fldChar w:fldCharType="separate"/>
      </w:r>
      <w:r w:rsidR="00772A15" w:rsidRPr="00772A15">
        <w:rPr>
          <w:rFonts w:ascii="Times New Roman" w:eastAsia="Times New Roman" w:hAnsi="Times New Roman" w:cs="Times New Roman"/>
          <w:sz w:val="24"/>
          <w:szCs w:val="24"/>
          <w:lang w:val="en" w:eastAsia="en-ID"/>
        </w:rPr>
        <w:t>(E. W. Damayanti &amp; Aufa, 2022; DeAngelo, 1981)</w:t>
      </w:r>
      <w:r w:rsidR="00583C93">
        <w:rPr>
          <w:rFonts w:ascii="Times New Roman" w:eastAsia="Times New Roman" w:hAnsi="Times New Roman" w:cs="Times New Roman"/>
          <w:noProof w:val="0"/>
          <w:sz w:val="24"/>
          <w:szCs w:val="24"/>
          <w:lang w:val="en" w:eastAsia="en-ID"/>
        </w:rPr>
        <w:fldChar w:fldCharType="end"/>
      </w:r>
      <w:r w:rsidR="00583C93">
        <w:rPr>
          <w:rFonts w:ascii="Times New Roman" w:eastAsia="Times New Roman" w:hAnsi="Times New Roman" w:cs="Times New Roman"/>
          <w:noProof w:val="0"/>
          <w:sz w:val="24"/>
          <w:szCs w:val="24"/>
          <w:lang w:val="en" w:eastAsia="en-ID"/>
        </w:rPr>
        <w:t>.</w:t>
      </w:r>
    </w:p>
    <w:p w14:paraId="6B5340DF" w14:textId="6CA57526" w:rsidR="00533DC7" w:rsidRDefault="001E6BF1"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1955EF">
        <w:rPr>
          <w:rFonts w:ascii="Times New Roman" w:eastAsia="Times New Roman" w:hAnsi="Times New Roman" w:cs="Times New Roman"/>
          <w:noProof w:val="0"/>
          <w:sz w:val="24"/>
          <w:szCs w:val="24"/>
          <w:lang w:eastAsia="en-ID"/>
        </w:rPr>
        <w:t xml:space="preserve">Temuan empiris di Indonesia menunjukkan bahwa hubungan antara </w:t>
      </w:r>
      <w:r w:rsidRPr="001955EF">
        <w:rPr>
          <w:rFonts w:ascii="Times New Roman" w:eastAsia="Times New Roman" w:hAnsi="Times New Roman" w:cs="Times New Roman"/>
          <w:i/>
          <w:iCs/>
          <w:noProof w:val="0"/>
          <w:sz w:val="24"/>
          <w:szCs w:val="24"/>
          <w:lang w:eastAsia="en-ID"/>
        </w:rPr>
        <w:t>audit fee</w:t>
      </w:r>
      <w:r w:rsidRPr="001955EF">
        <w:rPr>
          <w:rFonts w:ascii="Times New Roman" w:eastAsia="Times New Roman" w:hAnsi="Times New Roman" w:cs="Times New Roman"/>
          <w:noProof w:val="0"/>
          <w:sz w:val="24"/>
          <w:szCs w:val="24"/>
          <w:lang w:eastAsia="en-ID"/>
        </w:rPr>
        <w:t xml:space="preserve"> dan kualitas audit tidak selalu bersifat linear dan konsisten positif. Sejumlah penelitian menemukan bahwa </w:t>
      </w:r>
      <w:r w:rsidRPr="001955EF">
        <w:rPr>
          <w:rFonts w:ascii="Times New Roman" w:eastAsia="Times New Roman" w:hAnsi="Times New Roman" w:cs="Times New Roman"/>
          <w:i/>
          <w:iCs/>
          <w:noProof w:val="0"/>
          <w:sz w:val="24"/>
          <w:szCs w:val="24"/>
          <w:lang w:eastAsia="en-ID"/>
        </w:rPr>
        <w:t>audit fee</w:t>
      </w:r>
      <w:r w:rsidRPr="001955EF">
        <w:rPr>
          <w:rFonts w:ascii="Times New Roman" w:eastAsia="Times New Roman" w:hAnsi="Times New Roman" w:cs="Times New Roman"/>
          <w:noProof w:val="0"/>
          <w:sz w:val="24"/>
          <w:szCs w:val="24"/>
          <w:lang w:eastAsia="en-ID"/>
        </w:rPr>
        <w:t xml:space="preserve"> berpengaruh positif terhadap kualitas audit karena auditor memiliki sumber daya yang lebih memadai untuk melaksanakan prosedur audit secara lebih luas dan mendalam </w:t>
      </w:r>
      <w:r w:rsidR="001955EF">
        <w:rPr>
          <w:rFonts w:ascii="Times New Roman" w:eastAsia="Times New Roman" w:hAnsi="Times New Roman" w:cs="Times New Roman"/>
          <w:noProof w:val="0"/>
          <w:sz w:val="24"/>
          <w:szCs w:val="24"/>
          <w:lang w:eastAsia="en-ID"/>
        </w:rPr>
        <w:lastRenderedPageBreak/>
        <w:fldChar w:fldCharType="begin" w:fldLock="1"/>
      </w:r>
      <w:r w:rsidR="002E3755">
        <w:rPr>
          <w:rFonts w:ascii="Times New Roman" w:eastAsia="Times New Roman" w:hAnsi="Times New Roman" w:cs="Times New Roman"/>
          <w:noProof w:val="0"/>
          <w:sz w:val="24"/>
          <w:szCs w:val="24"/>
          <w:lang w:eastAsia="en-ID"/>
        </w:rPr>
        <w:instrText>ADDIN CSL_CITATION {"citationItems":[{"id":"ITEM-1","itemData":{"DOI":"http://dx.doi.org/10.25105/jet.v3i1.16168","author":[{"dropping-particle":"","family":"Herdian","given":"Ahmad Farrel","non-dropping-particle":"","parse-names":false,"suffix":""},{"dropping-particle":"","family":"Sudaryono","given":"Bambang","non-dropping-particle":"","parse-names":false,"suffix":""}],"container-title":"Jurnal Ekonomi Trisakti","id":"ITEM-1","issue":"1","issued":{"date-parts":[["2023"]]},"page":"1481-1488","title":"PENGARUH ROTASI AUDIT , AUDIT FEE , AUDIT TENURE TERHADAP KUALITAS AUDIT","type":"article-journal","volume":"3"},"uris":["http://www.mendeley.com/documents/?uuid=0085c35c-ab53-4019-b0fa-c77d2aa2faf4"]},{"id":"ITEM-2","itemData":{"author":[{"dropping-particle":"","family":"Syahputra","given":"Rizki","non-dropping-particle":"","parse-names":false,"suffix":""},{"dropping-particle":"","family":"Yusuf","given":"Fadel","non-dropping-particle":"","parse-names":false,"suffix":""},{"dropping-particle":"","family":"Yusuf","given":"Fahri","non-dropping-particle":"","parse-names":false,"suffix":""}],"container-title":"JAKP: Jurnal Akuntansi, Keuangan dan Perpajakan","id":"ITEM-2","issue":"1","issued":{"date-parts":[["2024"]]},"page":"19-28","title":"Pengaruh Fee Audit , Rotasi Audit dan Audit Tenure terhadap Kualitas Audit","type":"article-journal","volume":"7"},"uris":["http://www.mendeley.com/documents/?uuid=8f9e46ed-8b21-45e7-9c99-28a2ed11702b"]},{"id":"ITEM-3","itemData":{"abstract":"&amp;lt;p&amp;gt;Management of state finances is one of the things that is very important for the economic life of a country. The BPK is a state institution that is free and independent in examining the management and responsibility of state finances. This research aims to obtain evidence regarding the influence of independence, integrity and professionalism on audit judgment. The data collection method is by distributing questionnaires to the BPK RI Bali Province Representative. The sampling method was non-probability sampling with a saturated sampling technique, so that a sample of 95 auditors was obtained. The analysis technique used is multiple linear regression analysis. The research results show that independence, integrity and professionalism have a positive effect on audit judgment.&amp;lt;/p&amp;gt;","author":[{"dropping-particle":"","family":"Ramadhani","given":"Muhamad Ivo Nizar","non-dropping-particle":"","parse-names":false,"suffix":""},{"dropping-particle":"","family":"Suryanawa","given":"I Ketut","non-dropping-particle":"","parse-names":false,"suffix":""},{"dropping-particle":"","family":"Sudirga","given":"I Gusti Ayu Desni Saraswati","non-dropping-particle":"","parse-names":false,"suffix":""}],"container-title":"Jurnal Ekonomi","id":"ITEM-3","issue":"03 SE  - Articles","issued":{"date-parts":[["2024","7","17"]]},"page":"204-218","title":"The Influence Of Independence, Integrity, And Professionalism On Audit Judgement (Study At BPK RI Representative Of Bali Province)","type":"article-journal","volume":"13"},"uris":["http://www.mendeley.com/documents/?uuid=46d3f802-8ddd-49a7-a003-24e8c9a636ec"]}],"mendeley":{"formattedCitation":"(Herdian &amp; Sudaryono, 2023; M. I. N. Ramadhani et al., 2024; Syahputra et al., 2024)","plainTextFormattedCitation":"(Herdian &amp; Sudaryono, 2023; M. I. N. Ramadhani et al., 2024; Syahputra et al., 2024)","previouslyFormattedCitation":"(Herdian &amp; Sudaryono, 2023; M. I. N. Ramadhani et al., 2024; Syahputra et al., 2024)"},"properties":{"noteIndex":0},"schema":"https://github.com/citation-style-language/schema/raw/master/csl-citation.json"}</w:instrText>
      </w:r>
      <w:r w:rsidR="001955EF">
        <w:rPr>
          <w:rFonts w:ascii="Times New Roman" w:eastAsia="Times New Roman" w:hAnsi="Times New Roman" w:cs="Times New Roman"/>
          <w:noProof w:val="0"/>
          <w:sz w:val="24"/>
          <w:szCs w:val="24"/>
          <w:lang w:eastAsia="en-ID"/>
        </w:rPr>
        <w:fldChar w:fldCharType="separate"/>
      </w:r>
      <w:r w:rsidR="005A47D9" w:rsidRPr="005A47D9">
        <w:rPr>
          <w:rFonts w:ascii="Times New Roman" w:eastAsia="Times New Roman" w:hAnsi="Times New Roman" w:cs="Times New Roman"/>
          <w:sz w:val="24"/>
          <w:szCs w:val="24"/>
          <w:lang w:eastAsia="en-ID"/>
        </w:rPr>
        <w:t>(Herdian &amp; Sudaryono, 2023; M. I. N. Ramadhani et al., 2024; Syahputra et al., 2024)</w:t>
      </w:r>
      <w:r w:rsidR="001955EF">
        <w:rPr>
          <w:rFonts w:ascii="Times New Roman" w:eastAsia="Times New Roman" w:hAnsi="Times New Roman" w:cs="Times New Roman"/>
          <w:noProof w:val="0"/>
          <w:sz w:val="24"/>
          <w:szCs w:val="24"/>
          <w:lang w:eastAsia="en-ID"/>
        </w:rPr>
        <w:fldChar w:fldCharType="end"/>
      </w:r>
      <w:r w:rsidR="001955EF">
        <w:rPr>
          <w:rFonts w:ascii="Times New Roman" w:eastAsia="Times New Roman" w:hAnsi="Times New Roman" w:cs="Times New Roman"/>
          <w:noProof w:val="0"/>
          <w:sz w:val="24"/>
          <w:szCs w:val="24"/>
          <w:lang w:val="en-US" w:eastAsia="en-ID"/>
        </w:rPr>
        <w:t xml:space="preserve">. </w:t>
      </w:r>
      <w:r w:rsidRPr="001955EF">
        <w:rPr>
          <w:rFonts w:ascii="Times New Roman" w:eastAsia="Times New Roman" w:hAnsi="Times New Roman" w:cs="Times New Roman"/>
          <w:noProof w:val="0"/>
          <w:sz w:val="24"/>
          <w:szCs w:val="24"/>
          <w:lang w:eastAsia="en-ID"/>
        </w:rPr>
        <w:t xml:space="preserve">Namun, beberapa studi lain menunjukkan bahwa peningkatan </w:t>
      </w:r>
      <w:r w:rsidRPr="001955EF">
        <w:rPr>
          <w:rFonts w:ascii="Times New Roman" w:eastAsia="Times New Roman" w:hAnsi="Times New Roman" w:cs="Times New Roman"/>
          <w:i/>
          <w:iCs/>
          <w:noProof w:val="0"/>
          <w:sz w:val="24"/>
          <w:szCs w:val="24"/>
          <w:lang w:eastAsia="en-ID"/>
        </w:rPr>
        <w:t>audit fee</w:t>
      </w:r>
      <w:r w:rsidRPr="001955EF">
        <w:rPr>
          <w:rFonts w:ascii="Times New Roman" w:eastAsia="Times New Roman" w:hAnsi="Times New Roman" w:cs="Times New Roman"/>
          <w:noProof w:val="0"/>
          <w:sz w:val="24"/>
          <w:szCs w:val="24"/>
          <w:lang w:eastAsia="en-ID"/>
        </w:rPr>
        <w:t xml:space="preserve"> tidak selalu diikuti oleh peningkatan kualitas audit apabila independensi auditor, efektivitas proses audit, dan pengendalian mutu audit belum berjalan optimal </w:t>
      </w:r>
      <w:r w:rsidR="001955EF">
        <w:rPr>
          <w:rFonts w:ascii="Times New Roman" w:eastAsia="Times New Roman" w:hAnsi="Times New Roman" w:cs="Times New Roman"/>
          <w:noProof w:val="0"/>
          <w:sz w:val="24"/>
          <w:szCs w:val="24"/>
          <w:lang w:eastAsia="en-ID"/>
        </w:rPr>
        <w:fldChar w:fldCharType="begin" w:fldLock="1"/>
      </w:r>
      <w:r w:rsidR="00DE2F5D">
        <w:rPr>
          <w:rFonts w:ascii="Times New Roman" w:eastAsia="Times New Roman" w:hAnsi="Times New Roman" w:cs="Times New Roman"/>
          <w:noProof w:val="0"/>
          <w:sz w:val="24"/>
          <w:szCs w:val="24"/>
          <w:lang w:eastAsia="en-ID"/>
        </w:rPr>
        <w:instrText>ADDIN CSL_CITATION {"citationItems":[{"id":"ITEM-1","itemData":{"author":[{"dropping-particle":"","family":"Saik","given":"Hieronimus Quido M","non-dropping-particle":"","parse-names":false,"suffix":""},{"dropping-particle":"","family":"Budi","given":"Y Agus Bagus","non-dropping-particle":"","parse-names":false,"suffix":""}],"container-title":"INNOVATIVE: JournalJournal Of Social Science Research Volume","id":"ITEM-1","issued":{"date-parts":[["2024"]]},"title":"Pengaruh Fee Audit , Audit Tenure , Rotasi Audit Dan Komite Audit Terhadap Kualitas Audit","type":"article-journal","volume":"4"},"uris":["http://www.mendeley.com/documents/?uuid=107fe216-1027-4d91-8313-f60f46b8cee0"]},{"id":"ITEM-2","itemData":{"author":[{"dropping-particle":"Al","family":"Harits","given":"Aisyah Hani","non-dropping-particle":"","parse-names":false,"suffix":""},{"dropping-particle":"","family":"Nursiam","given":"","non-dropping-particle":"","parse-names":false,"suffix":""}],"container-title":"Management Studies and Entrepreneurship Journal Vol","id":"ITEM-2","issue":"1","issued":{"date-parts":[["2026"]]},"page":"657-667","title":"Pengaruh Fee Audit, Rotasi Audit, Reputasi Audit, dan Ukuran Perusahaan Terhadap Kualitas Audit","type":"article-journal","volume":"7"},"uris":["http://www.mendeley.com/documents/?uuid=1a39e046-879e-406e-9fb3-61ee7c6a8efd"]}],"mendeley":{"formattedCitation":"(Harits &amp; Nursiam, 2026; Saik &amp; Budi, 2024)","plainTextFormattedCitation":"(Harits &amp; Nursiam, 2026; Saik &amp; Budi, 2024)","previouslyFormattedCitation":"(Harits &amp; Nursiam, 2026; Saik &amp; Budi, 2024)"},"properties":{"noteIndex":0},"schema":"https://github.com/citation-style-language/schema/raw/master/csl-citation.json"}</w:instrText>
      </w:r>
      <w:r w:rsidR="001955EF">
        <w:rPr>
          <w:rFonts w:ascii="Times New Roman" w:eastAsia="Times New Roman" w:hAnsi="Times New Roman" w:cs="Times New Roman"/>
          <w:noProof w:val="0"/>
          <w:sz w:val="24"/>
          <w:szCs w:val="24"/>
          <w:lang w:eastAsia="en-ID"/>
        </w:rPr>
        <w:fldChar w:fldCharType="separate"/>
      </w:r>
      <w:r w:rsidR="00BA68B1" w:rsidRPr="00BA68B1">
        <w:rPr>
          <w:rFonts w:ascii="Times New Roman" w:eastAsia="Times New Roman" w:hAnsi="Times New Roman" w:cs="Times New Roman"/>
          <w:sz w:val="24"/>
          <w:szCs w:val="24"/>
          <w:lang w:eastAsia="en-ID"/>
        </w:rPr>
        <w:t>(Harits &amp; Nursiam, 2026; Saik &amp; Budi, 2024)</w:t>
      </w:r>
      <w:r w:rsidR="001955EF">
        <w:rPr>
          <w:rFonts w:ascii="Times New Roman" w:eastAsia="Times New Roman" w:hAnsi="Times New Roman" w:cs="Times New Roman"/>
          <w:noProof w:val="0"/>
          <w:sz w:val="24"/>
          <w:szCs w:val="24"/>
          <w:lang w:eastAsia="en-ID"/>
        </w:rPr>
        <w:fldChar w:fldCharType="end"/>
      </w:r>
      <w:r w:rsidRPr="001955EF">
        <w:rPr>
          <w:rFonts w:ascii="Times New Roman" w:eastAsia="Times New Roman" w:hAnsi="Times New Roman" w:cs="Times New Roman"/>
          <w:noProof w:val="0"/>
          <w:sz w:val="24"/>
          <w:szCs w:val="24"/>
          <w:lang w:eastAsia="en-ID"/>
        </w:rPr>
        <w:t xml:space="preserve">. Perbedaan hasil penelitian tersebut menunjukkan bahwa </w:t>
      </w:r>
      <w:r w:rsidRPr="001955EF">
        <w:rPr>
          <w:rFonts w:ascii="Times New Roman" w:eastAsia="Times New Roman" w:hAnsi="Times New Roman" w:cs="Times New Roman"/>
          <w:i/>
          <w:iCs/>
          <w:noProof w:val="0"/>
          <w:sz w:val="24"/>
          <w:szCs w:val="24"/>
          <w:lang w:eastAsia="en-ID"/>
        </w:rPr>
        <w:t>audit fee</w:t>
      </w:r>
      <w:r w:rsidRPr="001955EF">
        <w:rPr>
          <w:rFonts w:ascii="Times New Roman" w:eastAsia="Times New Roman" w:hAnsi="Times New Roman" w:cs="Times New Roman"/>
          <w:noProof w:val="0"/>
          <w:sz w:val="24"/>
          <w:szCs w:val="24"/>
          <w:lang w:eastAsia="en-ID"/>
        </w:rPr>
        <w:t xml:space="preserve"> bukan satu-satunya determinan kualitas audit, melainkan dipengaruhi pula oleh faktor lain seperti </w:t>
      </w:r>
      <w:r w:rsidRPr="001955EF">
        <w:rPr>
          <w:rFonts w:ascii="Times New Roman" w:eastAsia="Times New Roman" w:hAnsi="Times New Roman" w:cs="Times New Roman"/>
          <w:i/>
          <w:iCs/>
          <w:noProof w:val="0"/>
          <w:sz w:val="24"/>
          <w:szCs w:val="24"/>
          <w:lang w:eastAsia="en-ID"/>
        </w:rPr>
        <w:t>audit tenure</w:t>
      </w:r>
      <w:r w:rsidRPr="001955EF">
        <w:rPr>
          <w:rFonts w:ascii="Times New Roman" w:eastAsia="Times New Roman" w:hAnsi="Times New Roman" w:cs="Times New Roman"/>
          <w:noProof w:val="0"/>
          <w:sz w:val="24"/>
          <w:szCs w:val="24"/>
          <w:lang w:eastAsia="en-ID"/>
        </w:rPr>
        <w:t xml:space="preserve">, rotasi audit, ukuran KAP, kompetensi auditor, independensi auditor, dan efektivitas proses audit </w:t>
      </w:r>
      <w:r w:rsidR="001955EF">
        <w:rPr>
          <w:rFonts w:ascii="Times New Roman" w:eastAsia="Times New Roman" w:hAnsi="Times New Roman" w:cs="Times New Roman"/>
          <w:noProof w:val="0"/>
          <w:sz w:val="24"/>
          <w:szCs w:val="24"/>
          <w:lang w:eastAsia="en-ID"/>
        </w:rPr>
        <w:fldChar w:fldCharType="begin" w:fldLock="1"/>
      </w:r>
      <w:r w:rsidR="00DE2F5D">
        <w:rPr>
          <w:rFonts w:ascii="Times New Roman" w:eastAsia="Times New Roman" w:hAnsi="Times New Roman" w:cs="Times New Roman"/>
          <w:noProof w:val="0"/>
          <w:sz w:val="24"/>
          <w:szCs w:val="24"/>
          <w:lang w:eastAsia="en-ID"/>
        </w:rPr>
        <w:instrText>ADDIN CSL_CITATION {"citationItems":[{"id":"ITEM-1","itemData":{"DOI":"http://dx.doi.org/10.25105/jet.v3i1.16168","author":[{"dropping-particle":"","family":"Herdian","given":"Ahmad Farrel","non-dropping-particle":"","parse-names":false,"suffix":""},{"dropping-particle":"","family":"Sudaryono","given":"Bambang","non-dropping-particle":"","parse-names":false,"suffix":""}],"container-title":"Jurnal Ekonomi Trisakti","id":"ITEM-1","issue":"1","issued":{"date-parts":[["2023"]]},"page":"1481-1488","title":"PENGARUH ROTASI AUDIT , AUDIT FEE , AUDIT TENURE TERHADAP KUALITAS AUDIT","type":"article-journal","volume":"3"},"uris":["http://www.mendeley.com/documents/?uuid=0085c35c-ab53-4019-b0fa-c77d2aa2faf4"]},{"id":"ITEM-2","itemData":{"author":[{"dropping-particle":"","family":"Syahputra","given":"Rizki","non-dropping-particle":"","parse-names":false,"suffix":""},{"dropping-particle":"","family":"Yusuf","given":"Fadel","non-dropping-particle":"","parse-names":false,"suffix":""},{"dropping-particle":"","family":"Yusuf","given":"Fahri","non-dropping-particle":"","parse-names":false,"suffix":""}],"container-title":"JAKP: Jurnal Akuntansi, Keuangan dan Perpajakan","id":"ITEM-2","issue":"1","issued":{"date-parts":[["2024"]]},"page":"19-28","title":"Pengaruh Fee Audit , Rotasi Audit dan Audit Tenure terhadap Kualitas Audit","type":"article-journal","volume":"7"},"uris":["http://www.mendeley.com/documents/?uuid=8f9e46ed-8b21-45e7-9c99-28a2ed11702b"]},{"id":"ITEM-3","itemData":{"DOI":"10.46306/rev.v3i2.210","author":[{"dropping-particle":"","family":"Handayani","given":"Nur Andika","non-dropping-particle":"","parse-names":false,"suffix":""},{"dropping-particle":"","family":"Rudy","given":"","non-dropping-particle":"","parse-names":false,"suffix":""}],"container-title":"Jurnal Revenue","id":"ITEM-3","issue":"2","issued":{"date-parts":[["2023"]]},"title":"PENGARUH FEE AUDIT, AUDIT TENURE, ROTASI AUDIT DAN UKURAN PERUSAHAAN TERHADAP KUALITAS AUDIT","type":"article-journal","volume":"3"},"uris":["http://www.mendeley.com/documents/?uuid=6c835694-c659-4509-98e4-9d40a17e9986"]}],"mendeley":{"formattedCitation":"(Handayani &amp; Rudy, 2023; Herdian &amp; Sudaryono, 2023; Syahputra et al., 2024)","plainTextFormattedCitation":"(Handayani &amp; Rudy, 2023; Herdian &amp; Sudaryono, 2023; Syahputra et al., 2024)","previouslyFormattedCitation":"(Handayani &amp; Rudy, 2023; Herdian &amp; Sudaryono, 2023; Syahputra et al., 2024)"},"properties":{"noteIndex":0},"schema":"https://github.com/citation-style-language/schema/raw/master/csl-citation.json"}</w:instrText>
      </w:r>
      <w:r w:rsidR="001955EF">
        <w:rPr>
          <w:rFonts w:ascii="Times New Roman" w:eastAsia="Times New Roman" w:hAnsi="Times New Roman" w:cs="Times New Roman"/>
          <w:noProof w:val="0"/>
          <w:sz w:val="24"/>
          <w:szCs w:val="24"/>
          <w:lang w:eastAsia="en-ID"/>
        </w:rPr>
        <w:fldChar w:fldCharType="separate"/>
      </w:r>
      <w:r w:rsidR="00DE2F5D" w:rsidRPr="00DE2F5D">
        <w:rPr>
          <w:rFonts w:ascii="Times New Roman" w:eastAsia="Times New Roman" w:hAnsi="Times New Roman" w:cs="Times New Roman"/>
          <w:sz w:val="24"/>
          <w:szCs w:val="24"/>
          <w:lang w:eastAsia="en-ID"/>
        </w:rPr>
        <w:t xml:space="preserve">(Handayani &amp; Rudy, 2023; Herdian &amp; Sudaryono, 2023; Syahputra </w:t>
      </w:r>
      <w:r w:rsidR="00DE2F5D" w:rsidRPr="00DE2F5D">
        <w:rPr>
          <w:rFonts w:ascii="Times New Roman" w:eastAsia="Times New Roman" w:hAnsi="Times New Roman" w:cs="Times New Roman"/>
          <w:i/>
          <w:iCs/>
          <w:sz w:val="24"/>
          <w:szCs w:val="24"/>
          <w:lang w:eastAsia="en-ID"/>
        </w:rPr>
        <w:t>et al</w:t>
      </w:r>
      <w:r w:rsidR="00DE2F5D" w:rsidRPr="00DE2F5D">
        <w:rPr>
          <w:rFonts w:ascii="Times New Roman" w:eastAsia="Times New Roman" w:hAnsi="Times New Roman" w:cs="Times New Roman"/>
          <w:sz w:val="24"/>
          <w:szCs w:val="24"/>
          <w:lang w:eastAsia="en-ID"/>
        </w:rPr>
        <w:t>., 2024)</w:t>
      </w:r>
      <w:r w:rsidR="001955EF">
        <w:rPr>
          <w:rFonts w:ascii="Times New Roman" w:eastAsia="Times New Roman" w:hAnsi="Times New Roman" w:cs="Times New Roman"/>
          <w:noProof w:val="0"/>
          <w:sz w:val="24"/>
          <w:szCs w:val="24"/>
          <w:lang w:eastAsia="en-ID"/>
        </w:rPr>
        <w:fldChar w:fldCharType="end"/>
      </w:r>
      <w:r w:rsidR="001955EF">
        <w:rPr>
          <w:rFonts w:ascii="Times New Roman" w:eastAsia="Times New Roman" w:hAnsi="Times New Roman" w:cs="Times New Roman"/>
          <w:noProof w:val="0"/>
          <w:sz w:val="24"/>
          <w:szCs w:val="24"/>
          <w:lang w:val="en-US" w:eastAsia="en-ID"/>
        </w:rPr>
        <w:t>.</w:t>
      </w:r>
      <w:r w:rsidR="00CA5394">
        <w:rPr>
          <w:rFonts w:ascii="Times New Roman" w:eastAsia="Times New Roman" w:hAnsi="Times New Roman" w:cs="Times New Roman"/>
          <w:noProof w:val="0"/>
          <w:sz w:val="24"/>
          <w:szCs w:val="24"/>
          <w:lang w:val="en" w:eastAsia="en-ID"/>
        </w:rPr>
        <w:t xml:space="preserve"> </w:t>
      </w:r>
      <w:r w:rsidR="00A622A1" w:rsidRPr="00A622A1">
        <w:rPr>
          <w:rFonts w:ascii="Times New Roman" w:eastAsia="Times New Roman" w:hAnsi="Times New Roman" w:cs="Times New Roman"/>
          <w:noProof w:val="0"/>
          <w:sz w:val="24"/>
          <w:szCs w:val="24"/>
          <w:lang w:val="en" w:eastAsia="en-ID"/>
        </w:rPr>
        <w:t xml:space="preserve">Literatur internasional terbaru memperluas penjelasan tersebut dengan menunjukkan bahwa </w:t>
      </w:r>
      <w:r w:rsidR="00A622A1" w:rsidRPr="00CA5394">
        <w:rPr>
          <w:rFonts w:ascii="Times New Roman" w:eastAsia="Times New Roman" w:hAnsi="Times New Roman" w:cs="Times New Roman"/>
          <w:i/>
          <w:iCs/>
          <w:noProof w:val="0"/>
          <w:sz w:val="24"/>
          <w:szCs w:val="24"/>
          <w:lang w:val="en" w:eastAsia="en-ID"/>
        </w:rPr>
        <w:t>audit fee</w:t>
      </w:r>
      <w:r w:rsidR="00A622A1" w:rsidRPr="00A622A1">
        <w:rPr>
          <w:rFonts w:ascii="Times New Roman" w:eastAsia="Times New Roman" w:hAnsi="Times New Roman" w:cs="Times New Roman"/>
          <w:noProof w:val="0"/>
          <w:sz w:val="24"/>
          <w:szCs w:val="24"/>
          <w:lang w:val="en" w:eastAsia="en-ID"/>
        </w:rPr>
        <w:t xml:space="preserve"> juga dipengaruhi oleh </w:t>
      </w:r>
      <w:r w:rsidR="00A622A1" w:rsidRPr="00CA5394">
        <w:rPr>
          <w:rFonts w:ascii="Times New Roman" w:eastAsia="Times New Roman" w:hAnsi="Times New Roman" w:cs="Times New Roman"/>
          <w:i/>
          <w:iCs/>
          <w:noProof w:val="0"/>
          <w:sz w:val="24"/>
          <w:szCs w:val="24"/>
          <w:lang w:val="en" w:eastAsia="en-ID"/>
        </w:rPr>
        <w:t xml:space="preserve">CEO tenure, foreign ownership, female leadership, auditor affiliation, directors education, </w:t>
      </w:r>
      <w:r w:rsidR="00CA5394">
        <w:rPr>
          <w:rFonts w:ascii="Times New Roman" w:eastAsia="Times New Roman" w:hAnsi="Times New Roman" w:cs="Times New Roman"/>
          <w:noProof w:val="0"/>
          <w:sz w:val="24"/>
          <w:szCs w:val="24"/>
          <w:lang w:val="en" w:eastAsia="en-ID"/>
        </w:rPr>
        <w:t>dan</w:t>
      </w:r>
      <w:r w:rsidR="00A622A1" w:rsidRPr="00CA5394">
        <w:rPr>
          <w:rFonts w:ascii="Times New Roman" w:eastAsia="Times New Roman" w:hAnsi="Times New Roman" w:cs="Times New Roman"/>
          <w:i/>
          <w:iCs/>
          <w:noProof w:val="0"/>
          <w:sz w:val="24"/>
          <w:szCs w:val="24"/>
          <w:lang w:val="en" w:eastAsia="en-ID"/>
        </w:rPr>
        <w:t xml:space="preserve"> audit committee expertise</w:t>
      </w:r>
      <w:r w:rsidR="00A622A1" w:rsidRPr="00A622A1">
        <w:rPr>
          <w:rFonts w:ascii="Times New Roman" w:eastAsia="Times New Roman" w:hAnsi="Times New Roman" w:cs="Times New Roman"/>
          <w:noProof w:val="0"/>
          <w:sz w:val="24"/>
          <w:szCs w:val="24"/>
          <w:lang w:val="en" w:eastAsia="en-ID"/>
        </w:rPr>
        <w:t xml:space="preserve"> </w:t>
      </w:r>
      <w:r>
        <w:rPr>
          <w:rFonts w:ascii="Times New Roman" w:eastAsia="Times New Roman" w:hAnsi="Times New Roman" w:cs="Times New Roman"/>
          <w:noProof w:val="0"/>
          <w:sz w:val="24"/>
          <w:szCs w:val="24"/>
          <w:lang w:val="en" w:eastAsia="en-ID"/>
        </w:rPr>
        <w:fldChar w:fldCharType="begin" w:fldLock="1"/>
      </w:r>
      <w:r>
        <w:rPr>
          <w:rFonts w:ascii="Times New Roman" w:eastAsia="Times New Roman" w:hAnsi="Times New Roman" w:cs="Times New Roman"/>
          <w:noProof w:val="0"/>
          <w:sz w:val="24"/>
          <w:szCs w:val="24"/>
          <w:lang w:val="en" w:eastAsia="en-ID"/>
        </w:rPr>
        <w:instrText>ADDIN CSL_CITATION {"citationItems":[{"id":"ITEM-1","itemData":{"DOI":"10.1108/IJAIM-10-2024-0408","ISSN":"1834-7649","abstract":"This study aims to investigate the intricate relationship between CEO tenure and audit fees, with a focus on the moderating influence of foreign ownership within the context of an emerging market.Utilizing a comprehensive dataset of 1,121 firm-year observations from nonfinancial firms listed on the Egyptian Stock Exchange between 2011 and 2022, the study addresses potential endogeneity concerns through the application of Propensity Score Matching (PSM) and the Heckman two-step model.The results indicate that audit fees escalate significantly during the initial three years and the final year of a CEO’s tenure, reflecting heightened risk perceptions during these periods. Additionally, the study finds that foreign ownership amplifies the positive relationship between CEO tenure and audit fees, suggesting that foreign investors demand higher audit quality as a safeguard against perceived risks.The study’s focus on Egyptian nonfinancial firms limits generalizability, and Egypt’s unique audit environment may not reflect global practices. Despite addressing endogeneity, potential bias from unobserved CEO characteristics persists. These findings suggest that similar studies in different contexts are needed to validate the results and that policymakers should consider regional audit practices when developing global standards.Auditors and corporate boards should be particularly vigilant during the early and final years of a CEO’s tenure, as these periods are linked to increased audit fees due to heightened risk. Firms with significant foreign ownership should also anticipate higher audit costs driven by the demand for enhanced audit quality.This study makes a novel contribution by being the first to analyze the interplay between CEO tenure phases and audit fees within an emerging market, specifically Egypt. Unlike previous research predominantly centered on developed economies, this study introduces a critical examination of how foreign ownership amplifies the influence of CEO tenure on audit costs. The findings offer invaluable insights into the unique dynamics of governance and auditing in regions attracting significant foreign investment, challenging existing frameworks and emphasizing the need for context-specific approaches in corporate governance research.","author":[{"dropping-particle":"","family":"Amin","given":"Mosa Abdelgelil","non-dropping-particle":"","parse-names":false,"suffix":""},{"dropping-particle":"","family":"Abdelmaged","given":"Eman Mohamed","non-dropping-particle":"","parse-names":false,"suffix":""},{"dropping-particle":"","family":"Elamer","given":"Ahmed A","non-dropping-particle":"","parse-names":false,"suffix":""}],"container-title":"International Journal of Accounting and Information Management","id":"ITEM-1","issue":"5","issued":{"date-parts":[["2025","9","2"]]},"page":"828-854","title":"Power, risk and cost: how CEO tenure and foreign ownership shape audit pricing in an emerging economy","type":"article-journal","volume":"33"},"uris":["http://www.mendeley.com/documents/?uuid=74dad99d-1469-4e95-bdba-29df4d84b4bd"]},{"id":"ITEM-2","itemData":{"DOI":"10.1108/JFRA-12-2023-0740","ISSN":"1985-2517","abstract":"This study aims to examine how female directors on corporate boards and audit committees, and auditor affiliations (Big 4 versus Egyptian firms affiliated with foreign auditors), influence audit fees. This examination is driven by the global call for increased female representation in leadership roles and its potential implications for audit quality and financial transparency.A sample of non-financial companies listed on the Egyptian Stock Exchange is used for the period 2011–2020. The authors used multivariate regression models, the Heckman two-stage and tokenism to support the analysis.The results are threefold. First, this analysis reveals that female directors, whether on corporate boards or audit committees, are more likely to choose higher-quality audits in the form of high audit fees. Second, both Big 4 firms and Egyptian audit firms affiliated with foreign auditors are positively associated with audit fees and earn significant audit fee premiums. Third, a minor difference in audit fee premiums could be attributed to the existence of female directors.Future research may expand the analysis performed in this study by investigating the characteristics related to female directors (e.g. education, experience and age) on audit fees.This study suggests insights for regulatory bodies, corporate decision-makers, auditors and corporate governance researchers. For instance, this study reveals that the Big 4 are not homogenous and provide different audit quality levels along with significant audit fee premiums.This study extends and contributes to the growing literature on female representation in corporate leadership. First, this study adds to the limited research in Egypt by examining the effect of female board representation on audit quality. Second, this study adds to the extant literature on the gender of financial experts by demonstrating that female financial expert is more likely to demand high-quality audits. Finally, the results have significant implications for policymakers. For instance, this study reveals that the Big 4 are not homogenous and provide different audit quality levels along with significant audit fee premiums.","author":[{"dropping-particle":"","family":"El-Dyasty","given":"Mohamed M","non-dropping-particle":"","parse-names":false,"suffix":""},{"dropping-particle":"","family":"Elamer","given":"Ahmed A","non-dropping-particle":"","parse-names":false,"suffix":""}],"container-title":"Journal of Financial Reporting and Accounting","id":"ITEM-2","issued":{"date-parts":[["2024","5","21"]]},"title":"How female leadership and auditor affiliations shape audit fees: evidence from Egypt","type":"article-journal"},"uris":["http://www.mendeley.com/documents/?uuid=4e7c2157-f01b-45ed-920b-ef4ad8e53785"]},{"id":"ITEM-3","itemData":{"DOI":"10.1108/MAJ-05-2022-3544","ISSN":"0268-6902","abstract":"Building upon multiple theories (i.e. agency, signalling and human capital), this paper aims to explore the effects of directors’ education on audit fees and to assess the mediating role of audit committee (AC).The authors use an econometric analysis of Italian-listed non-financial firms during the period 2012–2015 using single-mediator models through ordinary least squares and logit regressions. Moreover, the authors apply the path analysis with the bootstrap method to test the mediating effect.Findings show that the directors’ level of education improves audit fees. Additionally, the presence of an AC and the financial expertise of its members mediate this relationship.By offering insights into the implications for audit pricing of the board and AC human capital, the paper helps regulators and policy-makers to understand which characteristic of such governance bodies improves auditing quality and the provision of better financial reporting.The study uses a unique data set hand-collected from multiple sources and advances the auditing literature by shedding light on the reasons behind the influence of directors’ characteristics on audit fees and on the role played by the AC.","author":[{"dropping-particle":"","family":"Saggese","given":"Sara","non-dropping-particle":"","parse-names":false,"suffix":""},{"dropping-particle":"","family":"Sarto","given":"Fabrizia","non-dropping-particle":"","parse-names":false,"suffix":""},{"dropping-particle":"","family":"Romano","given":"Rosaria","non-dropping-particle":"","parse-names":false,"suffix":""},{"dropping-particle":"","family":"Viganò","given":"Riccardo","non-dropping-particle":"","parse-names":false,"suffix":""}],"container-title":"Managerial Auditing Journal","id":"ITEM-3","issue":"6","issued":{"date-parts":[["2023","6","6"]]},"page":"901-926","title":"Implications of directors’ education for audit fees: does the audit committee matter?","type":"article-journal","volume":"38"},"uris":["http://www.mendeley.com/documents/?uuid=70133a1e-80f2-4e74-b916-a37b29e3c6c7"]}],"mendeley":{"formattedCitation":"(Amin et al., 2025; El-Dyasty &amp; Elamer, 2024; Saggese et al., 2023)","plainTextFormattedCitation":"(Amin et al., 2025; El-Dyasty &amp; Elamer, 2024; Saggese et al., 2023)","previouslyFormattedCitation":"(Amin et al., 2025; El-Dyasty &amp; Elamer, 2024; Saggese et al., 2023)"},"properties":{"noteIndex":0},"schema":"https://github.com/citation-style-language/schema/raw/master/csl-citation.json"}</w:instrText>
      </w:r>
      <w:r>
        <w:rPr>
          <w:rFonts w:ascii="Times New Roman" w:eastAsia="Times New Roman" w:hAnsi="Times New Roman" w:cs="Times New Roman"/>
          <w:noProof w:val="0"/>
          <w:sz w:val="24"/>
          <w:szCs w:val="24"/>
          <w:lang w:val="en" w:eastAsia="en-ID"/>
        </w:rPr>
        <w:fldChar w:fldCharType="separate"/>
      </w:r>
      <w:r w:rsidRPr="001E6BF1">
        <w:rPr>
          <w:rFonts w:ascii="Times New Roman" w:eastAsia="Times New Roman" w:hAnsi="Times New Roman" w:cs="Times New Roman"/>
          <w:sz w:val="24"/>
          <w:szCs w:val="24"/>
          <w:lang w:val="en" w:eastAsia="en-ID"/>
        </w:rPr>
        <w:t xml:space="preserve">(Amin </w:t>
      </w:r>
      <w:r w:rsidRPr="001E6BF1">
        <w:rPr>
          <w:rFonts w:ascii="Times New Roman" w:eastAsia="Times New Roman" w:hAnsi="Times New Roman" w:cs="Times New Roman"/>
          <w:i/>
          <w:iCs/>
          <w:sz w:val="24"/>
          <w:szCs w:val="24"/>
          <w:lang w:val="en" w:eastAsia="en-ID"/>
        </w:rPr>
        <w:t>et al</w:t>
      </w:r>
      <w:r w:rsidRPr="001E6BF1">
        <w:rPr>
          <w:rFonts w:ascii="Times New Roman" w:eastAsia="Times New Roman" w:hAnsi="Times New Roman" w:cs="Times New Roman"/>
          <w:sz w:val="24"/>
          <w:szCs w:val="24"/>
          <w:lang w:val="en" w:eastAsia="en-ID"/>
        </w:rPr>
        <w:t xml:space="preserve">., 2025; El-Dyasty &amp; Elamer, 2024; Saggese </w:t>
      </w:r>
      <w:r w:rsidRPr="001E6BF1">
        <w:rPr>
          <w:rFonts w:ascii="Times New Roman" w:eastAsia="Times New Roman" w:hAnsi="Times New Roman" w:cs="Times New Roman"/>
          <w:i/>
          <w:iCs/>
          <w:sz w:val="24"/>
          <w:szCs w:val="24"/>
          <w:lang w:val="en" w:eastAsia="en-ID"/>
        </w:rPr>
        <w:t>et al</w:t>
      </w:r>
      <w:r w:rsidRPr="001E6BF1">
        <w:rPr>
          <w:rFonts w:ascii="Times New Roman" w:eastAsia="Times New Roman" w:hAnsi="Times New Roman" w:cs="Times New Roman"/>
          <w:sz w:val="24"/>
          <w:szCs w:val="24"/>
          <w:lang w:val="en" w:eastAsia="en-ID"/>
        </w:rPr>
        <w:t>., 2023)</w:t>
      </w:r>
      <w:r>
        <w:rPr>
          <w:rFonts w:ascii="Times New Roman" w:eastAsia="Times New Roman" w:hAnsi="Times New Roman" w:cs="Times New Roman"/>
          <w:noProof w:val="0"/>
          <w:sz w:val="24"/>
          <w:szCs w:val="24"/>
          <w:lang w:val="en" w:eastAsia="en-ID"/>
        </w:rPr>
        <w:fldChar w:fldCharType="end"/>
      </w:r>
      <w:r w:rsidR="00A622A1" w:rsidRPr="00A622A1">
        <w:rPr>
          <w:rFonts w:ascii="Times New Roman" w:eastAsia="Times New Roman" w:hAnsi="Times New Roman" w:cs="Times New Roman"/>
          <w:noProof w:val="0"/>
          <w:sz w:val="24"/>
          <w:szCs w:val="24"/>
          <w:lang w:val="en" w:eastAsia="en-ID"/>
        </w:rPr>
        <w:t>.</w:t>
      </w:r>
      <w:r w:rsidR="00F9295D">
        <w:rPr>
          <w:rFonts w:ascii="Times New Roman" w:eastAsia="Times New Roman" w:hAnsi="Times New Roman" w:cs="Times New Roman"/>
          <w:noProof w:val="0"/>
          <w:sz w:val="24"/>
          <w:szCs w:val="24"/>
          <w:lang w:val="en" w:eastAsia="en-ID"/>
        </w:rPr>
        <w:t xml:space="preserve"> </w:t>
      </w:r>
    </w:p>
    <w:p w14:paraId="5E227149" w14:textId="6E82CCC3" w:rsidR="00533DC7" w:rsidRPr="00533DC7" w:rsidRDefault="00533DC7"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533DC7">
        <w:rPr>
          <w:rFonts w:ascii="Times New Roman" w:eastAsia="Times New Roman" w:hAnsi="Times New Roman" w:cs="Times New Roman"/>
          <w:noProof w:val="0"/>
          <w:sz w:val="24"/>
          <w:szCs w:val="24"/>
          <w:lang w:val="en" w:eastAsia="en-ID"/>
        </w:rPr>
        <w:t>Perkembangan penelitian setelah tahun 2020 juga perlu diperhatikan karena periode tersebut ditandai oleh perubahan lingkungan audit akibat pandemi COVID-19, meningkatnya penggunaan teknologi audit, perubahan pola kerja auditor, dan meningkatnya perhatian terhadap keterlambatan pelaporan keuangan</w:t>
      </w:r>
      <w:r w:rsidR="00DE2F5D">
        <w:rPr>
          <w:rFonts w:ascii="Times New Roman" w:eastAsia="Times New Roman" w:hAnsi="Times New Roman" w:cs="Times New Roman"/>
          <w:noProof w:val="0"/>
          <w:sz w:val="24"/>
          <w:szCs w:val="24"/>
          <w:lang w:val="en" w:eastAsia="en-ID"/>
        </w:rPr>
        <w:t xml:space="preserve"> </w:t>
      </w:r>
      <w:r w:rsidR="00DE2F5D">
        <w:rPr>
          <w:rFonts w:ascii="Times New Roman" w:eastAsia="Times New Roman" w:hAnsi="Times New Roman" w:cs="Times New Roman"/>
          <w:noProof w:val="0"/>
          <w:sz w:val="24"/>
          <w:szCs w:val="24"/>
          <w:lang w:val="en" w:eastAsia="en-ID"/>
        </w:rPr>
        <w:fldChar w:fldCharType="begin" w:fldLock="1"/>
      </w:r>
      <w:r w:rsidR="005761F2">
        <w:rPr>
          <w:rFonts w:ascii="Times New Roman" w:eastAsia="Times New Roman" w:hAnsi="Times New Roman" w:cs="Times New Roman"/>
          <w:noProof w:val="0"/>
          <w:sz w:val="24"/>
          <w:szCs w:val="24"/>
          <w:lang w:val="en" w:eastAsia="en-ID"/>
        </w:rPr>
        <w:instrText>ADDIN CSL_CITATION {"citationItems":[{"id":"ITEM-1","itemData":{"DOI":"10.1108/AJAR-01-2024-0043","ISSN":"2459-9700","abstract":"This study aims to investigate the impact of the COVID-19 pandemic on audit fees in Indonesia’s financial sector. It explores how increased audit risk, regulatory demands and organizational changes influenced audit pricing during a period of global disruption.The study employs panel data from 88 financial companies listed on the Indonesia Stock Exchange over the period 2018–2022. A two-stage least squares (2SLS) regression model is used to address potential endogeneity in auditor selection, particularly the engagement of Big 4 firms.The results show a significant increase in audit fees during the COVID-19 pandemic, especially among companies audited by Big 4 accounting firms and those with greater financial complexity. These firms likely required more extensive audit procedures due to higher risk exposure and regulatory scrutiny. The findings support the view that audit pricing is sensitive to external shocks, with auditors adjusting their fees to reflect the additional effort and professional judgment required in uncertain environments.The analysis is limited to Indonesia’s financial sector and may not be directly generalizable to other industries or countries. However, it offers a foundation for comparative studies and encourages further research on audit fee behavior in crisis settings, particularly in emerging markets.The findings provide valuable insights for auditors, regulators and firms by highlighting how audit practices and pricing respond to crisis conditions. Regulators may use these insights to consider more flexible audit oversight, while audit firms can better anticipate resource allocation during periods of heightened uncertainty.This study highlights the broader societal importance of maintaining audit quality and transparency during times of crisis. As financial sector institutions play a key role in economic recovery and public trust, ensuring that their financial reporting is thoroughly audited helps safeguard investor confidence and market stability. By showing that auditors responded to increased risk and complexity with greater audit effort – reflected in higher fees – this study reinforces the role of auditors in upholding public accountability. In emerging markets like Indonesia, where regulatory oversight and audit capacity are still developing, these findings underline the need for strong institutional support to ensure audit resilience during systemic shocks such as the COVID-19 pandemic.This study contributes to the limited …","author":[{"dropping-particle":"","family":"Soepriyanto","given":"Gatot","non-dropping-particle":"","parse-names":false,"suffix":""},{"dropping-particle":"","family":"Kristi","given":"Yesika","non-dropping-particle":"","parse-names":false,"suffix":""},{"dropping-particle":"","family":"Setiawan","given":"Jovanie","non-dropping-particle":"","parse-names":false,"suffix":""}],"container-title":"Asian Journal of Accounting Research","id":"ITEM-1","issue":"4","issued":{"date-parts":[["2025","5","30"]]},"page":"384-398","title":"Audit fees during the COVID-19 pandemic: empirical evidence from financial sector firms in Indonesia","type":"article-journal","volume":"10"},"uris":["http://www.mendeley.com/documents/?uuid=7ccf4d8a-7263-40f3-91f2-8540d6cbe9e9"]}],"mendeley":{"formattedCitation":"(Soepriyanto et al., 2025)","plainTextFormattedCitation":"(Soepriyanto et al., 2025)","previouslyFormattedCitation":"(Soepriyanto et al., 2025)"},"properties":{"noteIndex":0},"schema":"https://github.com/citation-style-language/schema/raw/master/csl-citation.json"}</w:instrText>
      </w:r>
      <w:r w:rsidR="00DE2F5D">
        <w:rPr>
          <w:rFonts w:ascii="Times New Roman" w:eastAsia="Times New Roman" w:hAnsi="Times New Roman" w:cs="Times New Roman"/>
          <w:noProof w:val="0"/>
          <w:sz w:val="24"/>
          <w:szCs w:val="24"/>
          <w:lang w:val="en" w:eastAsia="en-ID"/>
        </w:rPr>
        <w:fldChar w:fldCharType="separate"/>
      </w:r>
      <w:r w:rsidR="00DE2F5D" w:rsidRPr="00DE2F5D">
        <w:rPr>
          <w:rFonts w:ascii="Times New Roman" w:eastAsia="Times New Roman" w:hAnsi="Times New Roman" w:cs="Times New Roman"/>
          <w:sz w:val="24"/>
          <w:szCs w:val="24"/>
          <w:lang w:val="en" w:eastAsia="en-ID"/>
        </w:rPr>
        <w:t>(Soepriyanto et al., 2025)</w:t>
      </w:r>
      <w:r w:rsidR="00DE2F5D">
        <w:rPr>
          <w:rFonts w:ascii="Times New Roman" w:eastAsia="Times New Roman" w:hAnsi="Times New Roman" w:cs="Times New Roman"/>
          <w:noProof w:val="0"/>
          <w:sz w:val="24"/>
          <w:szCs w:val="24"/>
          <w:lang w:val="en" w:eastAsia="en-ID"/>
        </w:rPr>
        <w:fldChar w:fldCharType="end"/>
      </w:r>
      <w:r w:rsidRPr="00533DC7">
        <w:rPr>
          <w:rFonts w:ascii="Times New Roman" w:eastAsia="Times New Roman" w:hAnsi="Times New Roman" w:cs="Times New Roman"/>
          <w:noProof w:val="0"/>
          <w:sz w:val="24"/>
          <w:szCs w:val="24"/>
          <w:lang w:val="en" w:eastAsia="en-ID"/>
        </w:rPr>
        <w:t xml:space="preserve">. Dalam kondisi tersebut </w:t>
      </w:r>
      <w:r w:rsidRPr="00533DC7">
        <w:rPr>
          <w:rFonts w:ascii="Times New Roman" w:eastAsia="Times New Roman" w:hAnsi="Times New Roman" w:cs="Times New Roman"/>
          <w:i/>
          <w:iCs/>
          <w:noProof w:val="0"/>
          <w:sz w:val="24"/>
          <w:szCs w:val="24"/>
          <w:lang w:val="en" w:eastAsia="en-ID"/>
        </w:rPr>
        <w:t>audit fee</w:t>
      </w:r>
      <w:r w:rsidRPr="00533DC7">
        <w:rPr>
          <w:rFonts w:ascii="Times New Roman" w:eastAsia="Times New Roman" w:hAnsi="Times New Roman" w:cs="Times New Roman"/>
          <w:noProof w:val="0"/>
          <w:sz w:val="24"/>
          <w:szCs w:val="24"/>
          <w:lang w:val="en" w:eastAsia="en-ID"/>
        </w:rPr>
        <w:t xml:space="preserve"> tidak hanya mencerminkan harga jasa audit, tetapi juga dapat merepresentasikan kompleksitas penugasan, risiko </w:t>
      </w:r>
      <w:r w:rsidRPr="00533DC7">
        <w:rPr>
          <w:rFonts w:ascii="Times New Roman" w:eastAsia="Times New Roman" w:hAnsi="Times New Roman" w:cs="Times New Roman"/>
          <w:i/>
          <w:iCs/>
          <w:noProof w:val="0"/>
          <w:sz w:val="24"/>
          <w:szCs w:val="24"/>
          <w:lang w:val="en" w:eastAsia="en-ID"/>
        </w:rPr>
        <w:t>going concern</w:t>
      </w:r>
      <w:r w:rsidRPr="00533DC7">
        <w:rPr>
          <w:rFonts w:ascii="Times New Roman" w:eastAsia="Times New Roman" w:hAnsi="Times New Roman" w:cs="Times New Roman"/>
          <w:noProof w:val="0"/>
          <w:sz w:val="24"/>
          <w:szCs w:val="24"/>
          <w:lang w:val="en" w:eastAsia="en-ID"/>
        </w:rPr>
        <w:t>, keterbatasan pemerolehan bukti, dan kebutuhan prosedur audit tambahan</w:t>
      </w:r>
      <w:r w:rsidR="005761F2">
        <w:rPr>
          <w:rFonts w:ascii="Times New Roman" w:eastAsia="Times New Roman" w:hAnsi="Times New Roman" w:cs="Times New Roman"/>
          <w:noProof w:val="0"/>
          <w:sz w:val="24"/>
          <w:szCs w:val="24"/>
          <w:lang w:val="en" w:eastAsia="en-ID"/>
        </w:rPr>
        <w:t xml:space="preserve"> </w:t>
      </w:r>
      <w:r w:rsidR="005761F2">
        <w:rPr>
          <w:rFonts w:ascii="Times New Roman" w:eastAsia="Times New Roman" w:hAnsi="Times New Roman" w:cs="Times New Roman"/>
          <w:noProof w:val="0"/>
          <w:sz w:val="24"/>
          <w:szCs w:val="24"/>
          <w:lang w:val="en" w:eastAsia="en-ID"/>
        </w:rPr>
        <w:fldChar w:fldCharType="begin" w:fldLock="1"/>
      </w:r>
      <w:r w:rsidR="00BA3E2A">
        <w:rPr>
          <w:rFonts w:ascii="Times New Roman" w:eastAsia="Times New Roman" w:hAnsi="Times New Roman" w:cs="Times New Roman"/>
          <w:noProof w:val="0"/>
          <w:sz w:val="24"/>
          <w:szCs w:val="24"/>
          <w:lang w:val="en" w:eastAsia="en-ID"/>
        </w:rPr>
        <w:instrText>ADDIN CSL_CITATION {"citationItems":[{"id":"ITEM-1","itemData":{"DOI":"https://doi.org/10.60036/jbm.842","author":[{"dropping-particle":"","family":"Furqan","given":"Haflah","non-dropping-particle":"","parse-names":false,"suffix":""},{"dropping-particle":"","family":"Astuti","given":"Widia","non-dropping-particle":"","parse-names":false,"suffix":""},{"dropping-particle":"","family":"Dahrani","given":"","non-dropping-particle":"","parse-names":false,"suffix":""}],"container-title":"JURNAL BISNIS MAHASISWA","id":"ITEM-1","issue":"5","issued":{"date-parts":[["2025"]]},"page":"2649-2670","title":"Pengaruh kompetensi audit , tekanan waktu audit , sistem pengendalian mutu terhadap kualitas audit dengan fee audit sebagai variabel moderasi pada Kantor Akuntan Publik di Kota Medan","type":"article-journal","volume":"5"},"uris":["http://www.mendeley.com/documents/?uuid=12f65b7e-5e2e-4806-b3a3-8f509d83784f"]},{"id":"ITEM-2","itemData":{"author":[{"dropping-particle":"","family":"Gunawan","given":"Gilang Abytia Eka","non-dropping-particle":"","parse-names":false,"suffix":""},{"dropping-particle":"","family":"Achyani","given":"Fatchan","non-dropping-particle":"","parse-names":false,"suffix":""}],"container-title":"Economics and Digital Business Review","id":"ITEM-2","issue":"1","issued":{"date-parts":[["2024"]]},"page":"365-394","title":"Peran Komite Audit Dalam Mempengaruhi Fee Audit , Audit Tenure , Rotasi Audit Dan Reputasi Auditor Terhadap Kualitas Audit","type":"article-journal","volume":"5"},"uris":["http://www.mendeley.com/documents/?uuid=b7226cbe-69df-436e-961c-8ddcd2360078"]},{"id":"ITEM-3","itemData":{"author":[{"dropping-particle":"","family":"HIMAWAN","given":"F. Agung","non-dropping-particle":"","parse-names":false,"suffix":""}],"container-title":"JEMSI (Jurnal Ekonomi, Manajemen, dan Akuntansi)","id":"ITEM-3","issue":"2","issued":{"date-parts":[["2022"]]},"page":"151-166","title":"Pengaruh Fee Audit , Rotasi Audit , Audit Capacity Stress dan Ukuran Perusahaan Terhadap Earning Manipulation dengan Moderasi Kualitas Audit Pengaruh Fee Audit , Rotasi Audit , Audit capacity Stress dan Ukuran Perusahaan Terhadap Earning Manipulation","type":"article-journal","volume":"8"},"uris":["http://www.mendeley.com/documents/?uuid=ed803673-56b0-4ea5-9815-d10c84ebc426"]}],"mendeley":{"formattedCitation":"(Furqan et al., 2025; Gunawan &amp; Achyani, 2024; HIMAWAN, 2022)","manualFormatting":"(Furqan et al., 2025; Gunawan &amp; Achyani, 2024; Himawan, 2022)","plainTextFormattedCitation":"(Furqan et al., 2025; Gunawan &amp; Achyani, 2024; HIMAWAN, 2022)","previouslyFormattedCitation":"(Furqan et al., 2025; Gunawan &amp; Achyani, 2024; HIMAWAN, 2022)"},"properties":{"noteIndex":0},"schema":"https://github.com/citation-style-language/schema/raw/master/csl-citation.json"}</w:instrText>
      </w:r>
      <w:r w:rsidR="005761F2">
        <w:rPr>
          <w:rFonts w:ascii="Times New Roman" w:eastAsia="Times New Roman" w:hAnsi="Times New Roman" w:cs="Times New Roman"/>
          <w:noProof w:val="0"/>
          <w:sz w:val="24"/>
          <w:szCs w:val="24"/>
          <w:lang w:val="en" w:eastAsia="en-ID"/>
        </w:rPr>
        <w:fldChar w:fldCharType="separate"/>
      </w:r>
      <w:r w:rsidR="005761F2" w:rsidRPr="005761F2">
        <w:rPr>
          <w:rFonts w:ascii="Times New Roman" w:eastAsia="Times New Roman" w:hAnsi="Times New Roman" w:cs="Times New Roman"/>
          <w:sz w:val="24"/>
          <w:szCs w:val="24"/>
          <w:lang w:val="en" w:eastAsia="en-ID"/>
        </w:rPr>
        <w:t>(Furqan et al., 2025; Gunawan &amp; Achyani, 2024; Himawan, 2022)</w:t>
      </w:r>
      <w:r w:rsidR="005761F2">
        <w:rPr>
          <w:rFonts w:ascii="Times New Roman" w:eastAsia="Times New Roman" w:hAnsi="Times New Roman" w:cs="Times New Roman"/>
          <w:noProof w:val="0"/>
          <w:sz w:val="24"/>
          <w:szCs w:val="24"/>
          <w:lang w:val="en" w:eastAsia="en-ID"/>
        </w:rPr>
        <w:fldChar w:fldCharType="end"/>
      </w:r>
      <w:r w:rsidRPr="00533DC7">
        <w:rPr>
          <w:rFonts w:ascii="Times New Roman" w:eastAsia="Times New Roman" w:hAnsi="Times New Roman" w:cs="Times New Roman"/>
          <w:noProof w:val="0"/>
          <w:sz w:val="24"/>
          <w:szCs w:val="24"/>
          <w:lang w:val="en" w:eastAsia="en-ID"/>
        </w:rPr>
        <w:t xml:space="preserve">. Oleh karena itu literatur </w:t>
      </w:r>
      <w:r w:rsidRPr="00533DC7">
        <w:rPr>
          <w:rFonts w:ascii="Times New Roman" w:eastAsia="Times New Roman" w:hAnsi="Times New Roman" w:cs="Times New Roman"/>
          <w:i/>
          <w:iCs/>
          <w:noProof w:val="0"/>
          <w:sz w:val="24"/>
          <w:szCs w:val="24"/>
          <w:lang w:val="en" w:eastAsia="en-ID"/>
        </w:rPr>
        <w:t>audit fee</w:t>
      </w:r>
      <w:r w:rsidRPr="00533DC7">
        <w:rPr>
          <w:rFonts w:ascii="Times New Roman" w:eastAsia="Times New Roman" w:hAnsi="Times New Roman" w:cs="Times New Roman"/>
          <w:noProof w:val="0"/>
          <w:sz w:val="24"/>
          <w:szCs w:val="24"/>
          <w:lang w:val="en" w:eastAsia="en-ID"/>
        </w:rPr>
        <w:t xml:space="preserve"> dan kualitas audit pada periode 2020-2026 penting dipetakan untuk memahami bagaimana riset nasional merespons perubahan praktik audit dan kebutuhan assurance yang semakin kompleks.</w:t>
      </w:r>
    </w:p>
    <w:p w14:paraId="58F59436" w14:textId="3CD81B3D" w:rsidR="00533DC7" w:rsidRDefault="00533DC7"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533DC7">
        <w:rPr>
          <w:rFonts w:ascii="Times New Roman" w:eastAsia="Times New Roman" w:hAnsi="Times New Roman" w:cs="Times New Roman"/>
          <w:noProof w:val="0"/>
          <w:sz w:val="24"/>
          <w:szCs w:val="24"/>
          <w:lang w:val="en" w:eastAsia="en-ID"/>
        </w:rPr>
        <w:t xml:space="preserve">Berdasarkan latar belakang tersebut, penelitian ini menyusun </w:t>
      </w:r>
      <w:r w:rsidRPr="00533DC7">
        <w:rPr>
          <w:rFonts w:ascii="Times New Roman" w:eastAsia="Times New Roman" w:hAnsi="Times New Roman" w:cs="Times New Roman"/>
          <w:i/>
          <w:iCs/>
          <w:noProof w:val="0"/>
          <w:sz w:val="24"/>
          <w:szCs w:val="24"/>
          <w:lang w:val="en" w:eastAsia="en-ID"/>
        </w:rPr>
        <w:t xml:space="preserve">Systematic Literature Review </w:t>
      </w:r>
      <w:r w:rsidRPr="00533DC7">
        <w:rPr>
          <w:rFonts w:ascii="Times New Roman" w:eastAsia="Times New Roman" w:hAnsi="Times New Roman" w:cs="Times New Roman"/>
          <w:noProof w:val="0"/>
          <w:sz w:val="24"/>
          <w:szCs w:val="24"/>
          <w:lang w:val="en" w:eastAsia="en-ID"/>
        </w:rPr>
        <w:t xml:space="preserve">atas artikel jurnal SINTA tahun 2020-2026 yang membahas </w:t>
      </w:r>
      <w:r w:rsidRPr="00533DC7">
        <w:rPr>
          <w:rFonts w:ascii="Times New Roman" w:eastAsia="Times New Roman" w:hAnsi="Times New Roman" w:cs="Times New Roman"/>
          <w:i/>
          <w:iCs/>
          <w:noProof w:val="0"/>
          <w:sz w:val="24"/>
          <w:szCs w:val="24"/>
          <w:lang w:val="en" w:eastAsia="en-ID"/>
        </w:rPr>
        <w:t>audit fee</w:t>
      </w:r>
      <w:r w:rsidRPr="00533DC7">
        <w:rPr>
          <w:rFonts w:ascii="Times New Roman" w:eastAsia="Times New Roman" w:hAnsi="Times New Roman" w:cs="Times New Roman"/>
          <w:noProof w:val="0"/>
          <w:sz w:val="24"/>
          <w:szCs w:val="24"/>
          <w:lang w:val="en" w:eastAsia="en-ID"/>
        </w:rPr>
        <w:t xml:space="preserve"> dan kualitas audit. Kajian ini diarahkan untuk menjawab tiga pertanyaan. Pertama, bagaimana perkembangan publikasi penelitian </w:t>
      </w:r>
      <w:r w:rsidRPr="00533DC7">
        <w:rPr>
          <w:rFonts w:ascii="Times New Roman" w:eastAsia="Times New Roman" w:hAnsi="Times New Roman" w:cs="Times New Roman"/>
          <w:i/>
          <w:iCs/>
          <w:noProof w:val="0"/>
          <w:sz w:val="24"/>
          <w:szCs w:val="24"/>
          <w:lang w:val="en" w:eastAsia="en-ID"/>
        </w:rPr>
        <w:t>audit fee</w:t>
      </w:r>
      <w:r w:rsidRPr="00533DC7">
        <w:rPr>
          <w:rFonts w:ascii="Times New Roman" w:eastAsia="Times New Roman" w:hAnsi="Times New Roman" w:cs="Times New Roman"/>
          <w:noProof w:val="0"/>
          <w:sz w:val="24"/>
          <w:szCs w:val="24"/>
          <w:lang w:val="en" w:eastAsia="en-ID"/>
        </w:rPr>
        <w:t xml:space="preserve"> dan kualitas audit di Indonesia. Kedua, bagaimana karakteristik teori, metode, teknik analisis, dan variabel yang digunakan dalam penelitian tersebut. Ketiga, bagaimana pola temuan penelitian mengenai hubungan </w:t>
      </w:r>
      <w:r w:rsidRPr="00533DC7">
        <w:rPr>
          <w:rFonts w:ascii="Times New Roman" w:eastAsia="Times New Roman" w:hAnsi="Times New Roman" w:cs="Times New Roman"/>
          <w:i/>
          <w:iCs/>
          <w:noProof w:val="0"/>
          <w:sz w:val="24"/>
          <w:szCs w:val="24"/>
          <w:lang w:val="en" w:eastAsia="en-ID"/>
        </w:rPr>
        <w:t>audit fee</w:t>
      </w:r>
      <w:r w:rsidRPr="00533DC7">
        <w:rPr>
          <w:rFonts w:ascii="Times New Roman" w:eastAsia="Times New Roman" w:hAnsi="Times New Roman" w:cs="Times New Roman"/>
          <w:noProof w:val="0"/>
          <w:sz w:val="24"/>
          <w:szCs w:val="24"/>
          <w:lang w:val="en" w:eastAsia="en-ID"/>
        </w:rPr>
        <w:t xml:space="preserve"> dan kualitas audit serta peluang riset yang dapat dikembangkan pada masa mendatang.</w:t>
      </w:r>
    </w:p>
    <w:p w14:paraId="1B63CDA4" w14:textId="77777777" w:rsidR="00E04DCB" w:rsidRDefault="00E04DCB" w:rsidP="00C9204A">
      <w:pPr>
        <w:spacing w:after="0" w:line="360" w:lineRule="auto"/>
        <w:ind w:firstLine="720"/>
        <w:jc w:val="both"/>
        <w:rPr>
          <w:rFonts w:ascii="Times New Roman" w:eastAsia="Times New Roman" w:hAnsi="Times New Roman" w:cs="Times New Roman"/>
          <w:noProof w:val="0"/>
          <w:sz w:val="24"/>
          <w:szCs w:val="24"/>
          <w:lang w:val="en" w:eastAsia="en-ID"/>
        </w:rPr>
      </w:pPr>
    </w:p>
    <w:p w14:paraId="4E3A0BB6" w14:textId="5ED4C586" w:rsidR="00E5238D" w:rsidRPr="00C9204A" w:rsidRDefault="008A5094" w:rsidP="00C9204A">
      <w:pPr>
        <w:pStyle w:val="ListParagraph"/>
        <w:numPr>
          <w:ilvl w:val="0"/>
          <w:numId w:val="6"/>
        </w:numPr>
        <w:spacing w:after="0" w:line="360" w:lineRule="auto"/>
        <w:ind w:left="426" w:hanging="426"/>
        <w:jc w:val="both"/>
        <w:rPr>
          <w:rFonts w:ascii="Times New Roman" w:eastAsia="Times New Roman" w:hAnsi="Times New Roman" w:cs="Times New Roman"/>
          <w:b/>
          <w:bCs/>
          <w:noProof w:val="0"/>
          <w:sz w:val="24"/>
          <w:lang w:val="en-US"/>
        </w:rPr>
      </w:pPr>
      <w:r w:rsidRPr="00C9204A">
        <w:rPr>
          <w:rFonts w:ascii="Times New Roman" w:eastAsia="Times New Roman" w:hAnsi="Times New Roman" w:cs="Times New Roman"/>
          <w:b/>
          <w:bCs/>
          <w:noProof w:val="0"/>
          <w:sz w:val="24"/>
          <w:lang w:val="en-US"/>
        </w:rPr>
        <w:t>METODE</w:t>
      </w:r>
      <w:r w:rsidR="00E04DCB">
        <w:rPr>
          <w:rFonts w:ascii="Times New Roman" w:eastAsia="Times New Roman" w:hAnsi="Times New Roman" w:cs="Times New Roman"/>
          <w:b/>
          <w:bCs/>
          <w:noProof w:val="0"/>
          <w:sz w:val="24"/>
          <w:lang w:val="en-US"/>
        </w:rPr>
        <w:t xml:space="preserve"> PENELITIAN</w:t>
      </w:r>
    </w:p>
    <w:p w14:paraId="4B2BDF22" w14:textId="54824C2F" w:rsidR="000764E0" w:rsidRDefault="000764E0"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 xml:space="preserve">Penelitian ini merupakan </w:t>
      </w:r>
      <w:r w:rsidRPr="000764E0">
        <w:rPr>
          <w:rFonts w:ascii="Times New Roman" w:eastAsia="Times New Roman" w:hAnsi="Times New Roman" w:cs="Times New Roman"/>
          <w:i/>
          <w:iCs/>
          <w:noProof w:val="0"/>
          <w:sz w:val="24"/>
          <w:szCs w:val="24"/>
          <w:lang w:val="en" w:eastAsia="en-ID"/>
        </w:rPr>
        <w:t>Systematic Literature Review</w:t>
      </w:r>
      <w:r w:rsidRPr="000764E0">
        <w:rPr>
          <w:rFonts w:ascii="Times New Roman" w:eastAsia="Times New Roman" w:hAnsi="Times New Roman" w:cs="Times New Roman"/>
          <w:noProof w:val="0"/>
          <w:sz w:val="24"/>
          <w:szCs w:val="24"/>
          <w:lang w:val="en" w:eastAsia="en-ID"/>
        </w:rPr>
        <w:t xml:space="preserve"> (SLR) yang digunakan untuk memeriksa, mengklasifikasikan, dan mengevaluasi literatur ilmiah mengenai audit fee dan kualitas audit secara sistematis</w:t>
      </w:r>
      <w:r w:rsidR="003A048C">
        <w:rPr>
          <w:rFonts w:ascii="Times New Roman" w:eastAsia="Times New Roman" w:hAnsi="Times New Roman" w:cs="Times New Roman"/>
          <w:noProof w:val="0"/>
          <w:sz w:val="24"/>
          <w:szCs w:val="24"/>
          <w:lang w:val="en" w:eastAsia="en-ID"/>
        </w:rPr>
        <w:t xml:space="preserve"> </w:t>
      </w:r>
      <w:r w:rsidR="003A048C">
        <w:rPr>
          <w:rFonts w:ascii="Times New Roman" w:eastAsia="Times New Roman" w:hAnsi="Times New Roman" w:cs="Times New Roman"/>
          <w:noProof w:val="0"/>
          <w:sz w:val="24"/>
          <w:szCs w:val="24"/>
          <w:lang w:val="en" w:eastAsia="en-ID"/>
        </w:rPr>
        <w:fldChar w:fldCharType="begin" w:fldLock="1"/>
      </w:r>
      <w:r w:rsidR="003A048C">
        <w:rPr>
          <w:rFonts w:ascii="Times New Roman" w:eastAsia="Times New Roman" w:hAnsi="Times New Roman" w:cs="Times New Roman"/>
          <w:noProof w:val="0"/>
          <w:sz w:val="24"/>
          <w:szCs w:val="24"/>
          <w:lang w:val="en" w:eastAsia="en-ID"/>
        </w:rPr>
        <w:instrText>ADDIN CSL_CITATION {"citationItems":[{"id":"ITEM-1","itemData":{"DOI":"http://dx.doi.org/10.17977/ um004v9i12022p025","author":[{"dropping-particle":"","family":"Agustina","given":"Leni","non-dropping-particle":"","parse-names":false,"suffix":""},{"dropping-particle":"","family":"Suryani","given":"Ani Wilujeng","non-dropping-particle":"","parse-names":false,"suffix":""}],"container-title":"Jurnal Akuntansi Aktual","id":"ITEM-1","issue":"2021","issued":{"date-parts":[["2022"]]},"page":"25-42","title":"Rentang kisah literatur tata kelola perusahaan Indonesia","type":"article-journal","volume":"9"},"uris":["http://www.mendeley.com/documents/?uuid=0e21679d-6919-4cb4-aa9b-d6e81161ab82"]}],"mendeley":{"formattedCitation":"(Agustina &amp; Suryani, 2022)","plainTextFormattedCitation":"(Agustina &amp; Suryani, 2022)","previouslyFormattedCitation":"(Agustina &amp; Suryani, 2022)"},"properties":{"noteIndex":0},"schema":"https://github.com/citation-style-language/schema/raw/master/csl-citation.json"}</w:instrText>
      </w:r>
      <w:r w:rsidR="003A048C">
        <w:rPr>
          <w:rFonts w:ascii="Times New Roman" w:eastAsia="Times New Roman" w:hAnsi="Times New Roman" w:cs="Times New Roman"/>
          <w:noProof w:val="0"/>
          <w:sz w:val="24"/>
          <w:szCs w:val="24"/>
          <w:lang w:val="en" w:eastAsia="en-ID"/>
        </w:rPr>
        <w:fldChar w:fldCharType="separate"/>
      </w:r>
      <w:r w:rsidR="003A048C" w:rsidRPr="003A048C">
        <w:rPr>
          <w:rFonts w:ascii="Times New Roman" w:eastAsia="Times New Roman" w:hAnsi="Times New Roman" w:cs="Times New Roman"/>
          <w:sz w:val="24"/>
          <w:szCs w:val="24"/>
          <w:lang w:val="en" w:eastAsia="en-ID"/>
        </w:rPr>
        <w:t>(Agustina &amp; Suryani, 2022)</w:t>
      </w:r>
      <w:r w:rsidR="003A048C">
        <w:rPr>
          <w:rFonts w:ascii="Times New Roman" w:eastAsia="Times New Roman" w:hAnsi="Times New Roman" w:cs="Times New Roman"/>
          <w:noProof w:val="0"/>
          <w:sz w:val="24"/>
          <w:szCs w:val="24"/>
          <w:lang w:val="en" w:eastAsia="en-ID"/>
        </w:rPr>
        <w:fldChar w:fldCharType="end"/>
      </w:r>
      <w:r w:rsidRPr="000764E0">
        <w:rPr>
          <w:rFonts w:ascii="Times New Roman" w:eastAsia="Times New Roman" w:hAnsi="Times New Roman" w:cs="Times New Roman"/>
          <w:noProof w:val="0"/>
          <w:sz w:val="24"/>
          <w:szCs w:val="24"/>
          <w:lang w:val="en" w:eastAsia="en-ID"/>
        </w:rPr>
        <w:t xml:space="preserve">. Pendekatan ini dipilih karena SLR </w:t>
      </w:r>
      <w:r w:rsidRPr="000764E0">
        <w:rPr>
          <w:rFonts w:ascii="Times New Roman" w:eastAsia="Times New Roman" w:hAnsi="Times New Roman" w:cs="Times New Roman"/>
          <w:noProof w:val="0"/>
          <w:sz w:val="24"/>
          <w:szCs w:val="24"/>
          <w:lang w:val="en" w:eastAsia="en-ID"/>
        </w:rPr>
        <w:lastRenderedPageBreak/>
        <w:t xml:space="preserve">memungkinkan peneliti memetakan perkembangan publikasi, karakteristik metodologis, pola variabel, serta arah temuan penelitian secara terstruktur sehingga dapat memberikan gambaran yang lebih luas mengenai posisi audit fee dalam literatur kualitas audit </w:t>
      </w:r>
      <w:r w:rsidR="001E6BF1">
        <w:rPr>
          <w:rFonts w:ascii="Times New Roman" w:eastAsia="Times New Roman" w:hAnsi="Times New Roman" w:cs="Times New Roman"/>
          <w:noProof w:val="0"/>
          <w:sz w:val="24"/>
          <w:szCs w:val="24"/>
          <w:lang w:val="en" w:eastAsia="en-ID"/>
        </w:rPr>
        <w:fldChar w:fldCharType="begin" w:fldLock="1"/>
      </w:r>
      <w:r w:rsidR="001E6BF1">
        <w:rPr>
          <w:rFonts w:ascii="Times New Roman" w:eastAsia="Times New Roman" w:hAnsi="Times New Roman" w:cs="Times New Roman"/>
          <w:noProof w:val="0"/>
          <w:sz w:val="24"/>
          <w:szCs w:val="24"/>
          <w:lang w:val="en" w:eastAsia="en-ID"/>
        </w:rPr>
        <w:instrText>ADDIN CSL_CITATION {"citationItems":[{"id":"ITEM-1","itemData":{"DOI":"10.1108/AAAJ-01-2015-1939","ISSN":"1368-0668","abstract":"– The purpose of this paper is to present a method for a structured literature review (SLR). An SLR is a method for examining a corpus of scholarly literature, to develop insights, critical reflections, future research paths and research questions. SLRs are common in scientific disciplines dominated by quantitative approaches, but they can be adapted in accounting studies since quantitative and qualitative approaches are commonly accepted.  – A literature review, as a piece of academic writing, must have a logical, planned structure. The authors also argue it requires tests based on qualitative and quantitative methods. Therefore, the authors describe ten steps for developing an SLR.  – The SLR method is a way that scholars can stand “on the shoulders of giants” and provide insightful and impactful research that is different to the traditional authorship approaches to literature reviews.  – Traditional literature reviews can have varied results because of a lack of rigour. SLRs use a process that, through a set of rules, potentially offers less bias and more transparency of the execution and measures and techniques of validation and reliability.  – SLRs provide an approach that can help academics to discover under-investigated topics and methods, nurturing, therefore, the development of new knowledge areas and research approaches.  – The paper presents accounting researchers with an opportunity to develop insightful and publishable studies, and also serves as a basis for developing future research agendas in the accounting field. The authors advocate the SLR method especially to higher degree research students and emerging scholars as a way of potentially developing robust and defensible research agendas and questions.","author":[{"dropping-particle":"","family":"Massaro","given":"Maurizio","non-dropping-particle":"","parse-names":false,"suffix":""},{"dropping-particle":"","family":"Dumay","given":"John","non-dropping-particle":"","parse-names":false,"suffix":""},{"dropping-particle":"","family":"Guthrie","given":"James","non-dropping-particle":"","parse-names":false,"suffix":""}],"container-title":"Accounting, Auditing &amp; Accountability Journal","id":"ITEM-1","issue":"5","issued":{"date-parts":[["2016","6","20"]]},"page":"767-801","title":"On the shoulders of giants: undertaking a structured literature review in accounting","type":"article-journal","volume":"29"},"uris":["http://www.mendeley.com/documents/?uuid=222416b2-e316-41ef-ad3c-cc881e05fb46"]}],"mendeley":{"formattedCitation":"(Massaro et al., 2016)","plainTextFormattedCitation":"(Massaro et al., 2016)","previouslyFormattedCitation":"(Massaro et al., 2016)"},"properties":{"noteIndex":0},"schema":"https://github.com/citation-style-language/schema/raw/master/csl-citation.json"}</w:instrText>
      </w:r>
      <w:r w:rsidR="001E6BF1">
        <w:rPr>
          <w:rFonts w:ascii="Times New Roman" w:eastAsia="Times New Roman" w:hAnsi="Times New Roman" w:cs="Times New Roman"/>
          <w:noProof w:val="0"/>
          <w:sz w:val="24"/>
          <w:szCs w:val="24"/>
          <w:lang w:val="en" w:eastAsia="en-ID"/>
        </w:rPr>
        <w:fldChar w:fldCharType="separate"/>
      </w:r>
      <w:r w:rsidR="001E6BF1" w:rsidRPr="001E6BF1">
        <w:rPr>
          <w:rFonts w:ascii="Times New Roman" w:eastAsia="Times New Roman" w:hAnsi="Times New Roman" w:cs="Times New Roman"/>
          <w:sz w:val="24"/>
          <w:szCs w:val="24"/>
          <w:lang w:val="en" w:eastAsia="en-ID"/>
        </w:rPr>
        <w:t xml:space="preserve">(Massaro </w:t>
      </w:r>
      <w:r w:rsidR="001E6BF1" w:rsidRPr="001E6BF1">
        <w:rPr>
          <w:rFonts w:ascii="Times New Roman" w:eastAsia="Times New Roman" w:hAnsi="Times New Roman" w:cs="Times New Roman"/>
          <w:i/>
          <w:iCs/>
          <w:sz w:val="24"/>
          <w:szCs w:val="24"/>
          <w:lang w:val="en" w:eastAsia="en-ID"/>
        </w:rPr>
        <w:t>et al</w:t>
      </w:r>
      <w:r w:rsidR="001E6BF1" w:rsidRPr="001E6BF1">
        <w:rPr>
          <w:rFonts w:ascii="Times New Roman" w:eastAsia="Times New Roman" w:hAnsi="Times New Roman" w:cs="Times New Roman"/>
          <w:sz w:val="24"/>
          <w:szCs w:val="24"/>
          <w:lang w:val="en" w:eastAsia="en-ID"/>
        </w:rPr>
        <w:t>., 2016)</w:t>
      </w:r>
      <w:r w:rsidR="001E6BF1">
        <w:rPr>
          <w:rFonts w:ascii="Times New Roman" w:eastAsia="Times New Roman" w:hAnsi="Times New Roman" w:cs="Times New Roman"/>
          <w:noProof w:val="0"/>
          <w:sz w:val="24"/>
          <w:szCs w:val="24"/>
          <w:lang w:val="en" w:eastAsia="en-ID"/>
        </w:rPr>
        <w:fldChar w:fldCharType="end"/>
      </w:r>
      <w:r w:rsidRPr="000764E0">
        <w:rPr>
          <w:rFonts w:ascii="Times New Roman" w:eastAsia="Times New Roman" w:hAnsi="Times New Roman" w:cs="Times New Roman"/>
          <w:noProof w:val="0"/>
          <w:sz w:val="24"/>
          <w:szCs w:val="24"/>
          <w:lang w:val="en" w:eastAsia="en-ID"/>
        </w:rPr>
        <w:t>. Secara umum</w:t>
      </w:r>
      <w:r>
        <w:rPr>
          <w:rFonts w:ascii="Times New Roman" w:eastAsia="Times New Roman" w:hAnsi="Times New Roman" w:cs="Times New Roman"/>
          <w:noProof w:val="0"/>
          <w:sz w:val="24"/>
          <w:szCs w:val="24"/>
          <w:lang w:val="en" w:eastAsia="en-ID"/>
        </w:rPr>
        <w:t xml:space="preserve"> </w:t>
      </w:r>
      <w:r w:rsidRPr="000764E0">
        <w:rPr>
          <w:rFonts w:ascii="Times New Roman" w:eastAsia="Times New Roman" w:hAnsi="Times New Roman" w:cs="Times New Roman"/>
          <w:noProof w:val="0"/>
          <w:sz w:val="24"/>
          <w:szCs w:val="24"/>
          <w:lang w:val="en" w:eastAsia="en-ID"/>
        </w:rPr>
        <w:t>tahapan penelitian ini meliputi penentuan pertanyaan penelitian, strategi pencarian, penetapan kriteria inklusi dan eksklusi, seleksi artikel, pengkodean data, serta analisis isi.</w:t>
      </w:r>
    </w:p>
    <w:p w14:paraId="25E0CF65" w14:textId="7F6A541D" w:rsidR="000764E0" w:rsidRPr="000764E0" w:rsidRDefault="000764E0" w:rsidP="00C9204A">
      <w:pPr>
        <w:spacing w:after="0" w:line="360" w:lineRule="auto"/>
        <w:jc w:val="both"/>
        <w:rPr>
          <w:rFonts w:ascii="Times New Roman" w:eastAsia="Times New Roman" w:hAnsi="Times New Roman" w:cs="Times New Roman"/>
          <w:b/>
          <w:bCs/>
          <w:noProof w:val="0"/>
          <w:sz w:val="24"/>
          <w:szCs w:val="24"/>
          <w:lang w:val="en" w:eastAsia="en-ID"/>
        </w:rPr>
      </w:pPr>
      <w:r w:rsidRPr="000764E0">
        <w:rPr>
          <w:rFonts w:ascii="Times New Roman" w:eastAsia="Times New Roman" w:hAnsi="Times New Roman" w:cs="Times New Roman"/>
          <w:b/>
          <w:bCs/>
          <w:noProof w:val="0"/>
          <w:sz w:val="24"/>
          <w:szCs w:val="24"/>
          <w:lang w:val="en" w:eastAsia="en-ID"/>
        </w:rPr>
        <w:t>Strategi Pencarian</w:t>
      </w:r>
    </w:p>
    <w:p w14:paraId="67128E05" w14:textId="676840FB" w:rsidR="000764E0" w:rsidRPr="000764E0" w:rsidRDefault="000764E0" w:rsidP="00C9204A">
      <w:pPr>
        <w:spacing w:after="0" w:line="360" w:lineRule="auto"/>
        <w:ind w:firstLine="720"/>
        <w:jc w:val="both"/>
        <w:rPr>
          <w:rFonts w:ascii="Times New Roman" w:eastAsia="Times New Roman" w:hAnsi="Times New Roman" w:cs="Times New Roman"/>
          <w:b/>
          <w:bCs/>
          <w:noProof w:val="0"/>
          <w:sz w:val="24"/>
          <w:szCs w:val="24"/>
          <w:lang w:val="en" w:eastAsia="en-ID"/>
        </w:rPr>
      </w:pPr>
      <w:r w:rsidRPr="000764E0">
        <w:rPr>
          <w:rFonts w:ascii="Times New Roman" w:eastAsia="Times New Roman" w:hAnsi="Times New Roman" w:cs="Times New Roman"/>
          <w:noProof w:val="0"/>
          <w:sz w:val="24"/>
          <w:szCs w:val="24"/>
          <w:lang w:val="en" w:eastAsia="en-ID"/>
        </w:rPr>
        <w:t xml:space="preserve">Proses pencarian literatur dilakukan secara sistematis dengan menggunakan beberapa basis data dan portal pengindeks artikel ilmiah, terutama Google Scholar, Garba Rujukan Digital (Garuda), </w:t>
      </w:r>
      <w:r w:rsidRPr="000764E0">
        <w:rPr>
          <w:rFonts w:ascii="Times New Roman" w:eastAsia="Times New Roman" w:hAnsi="Times New Roman" w:cs="Times New Roman"/>
          <w:i/>
          <w:iCs/>
          <w:noProof w:val="0"/>
          <w:sz w:val="24"/>
          <w:szCs w:val="24"/>
          <w:lang w:val="en" w:eastAsia="en-ID"/>
        </w:rPr>
        <w:t>Science and Technology Index</w:t>
      </w:r>
      <w:r w:rsidRPr="000764E0">
        <w:rPr>
          <w:rFonts w:ascii="Times New Roman" w:eastAsia="Times New Roman" w:hAnsi="Times New Roman" w:cs="Times New Roman"/>
          <w:noProof w:val="0"/>
          <w:sz w:val="24"/>
          <w:szCs w:val="24"/>
          <w:lang w:val="en" w:eastAsia="en-ID"/>
        </w:rPr>
        <w:t xml:space="preserve"> (SINTA), dan portal jurnal nasional. Basis data tersebut dipilih karena penelitian ini berfokus pada pemetaan artikel nasional terakreditasi SINTA yang membahas </w:t>
      </w:r>
      <w:r w:rsidRPr="000764E0">
        <w:rPr>
          <w:rFonts w:ascii="Times New Roman" w:eastAsia="Times New Roman" w:hAnsi="Times New Roman" w:cs="Times New Roman"/>
          <w:i/>
          <w:iCs/>
          <w:noProof w:val="0"/>
          <w:sz w:val="24"/>
          <w:szCs w:val="24"/>
          <w:lang w:val="en" w:eastAsia="en-ID"/>
        </w:rPr>
        <w:t>audit fee</w:t>
      </w:r>
      <w:r w:rsidRPr="000764E0">
        <w:rPr>
          <w:rFonts w:ascii="Times New Roman" w:eastAsia="Times New Roman" w:hAnsi="Times New Roman" w:cs="Times New Roman"/>
          <w:noProof w:val="0"/>
          <w:sz w:val="24"/>
          <w:szCs w:val="24"/>
          <w:lang w:val="en" w:eastAsia="en-ID"/>
        </w:rPr>
        <w:t xml:space="preserve"> dan kualitas audit dalam konteks Indonesia. Kata kunci yang digunakan dalam pencarian meliputi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i/>
          <w:iCs/>
          <w:noProof w:val="0"/>
          <w:sz w:val="24"/>
          <w:szCs w:val="24"/>
          <w:lang w:val="en" w:eastAsia="en-ID"/>
        </w:rPr>
        <w:t>audit fee</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fee audit</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biaya audit</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i/>
          <w:iCs/>
          <w:noProof w:val="0"/>
          <w:sz w:val="24"/>
          <w:szCs w:val="24"/>
          <w:lang w:val="en" w:eastAsia="en-ID"/>
        </w:rPr>
        <w:t>audit quality</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kualitas audit</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dan </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Indonesia</w:t>
      </w:r>
      <w:r w:rsidR="00C814C2">
        <w:rPr>
          <w:rFonts w:ascii="Times New Roman" w:eastAsia="Times New Roman" w:hAnsi="Times New Roman" w:cs="Times New Roman"/>
          <w:noProof w:val="0"/>
          <w:sz w:val="24"/>
          <w:szCs w:val="24"/>
          <w:lang w:val="en" w:eastAsia="en-ID"/>
        </w:rPr>
        <w:t>”</w:t>
      </w:r>
      <w:r w:rsidRPr="000764E0">
        <w:rPr>
          <w:rFonts w:ascii="Times New Roman" w:eastAsia="Times New Roman" w:hAnsi="Times New Roman" w:cs="Times New Roman"/>
          <w:noProof w:val="0"/>
          <w:sz w:val="24"/>
          <w:szCs w:val="24"/>
          <w:lang w:val="en" w:eastAsia="en-ID"/>
        </w:rPr>
        <w:t xml:space="preserve">. Pencarian dilakukan dalam </w:t>
      </w:r>
      <w:proofErr w:type="gramStart"/>
      <w:r w:rsidRPr="000764E0">
        <w:rPr>
          <w:rFonts w:ascii="Times New Roman" w:eastAsia="Times New Roman" w:hAnsi="Times New Roman" w:cs="Times New Roman"/>
          <w:noProof w:val="0"/>
          <w:sz w:val="24"/>
          <w:szCs w:val="24"/>
          <w:lang w:val="en" w:eastAsia="en-ID"/>
        </w:rPr>
        <w:t>bahasa</w:t>
      </w:r>
      <w:proofErr w:type="gramEnd"/>
      <w:r w:rsidRPr="000764E0">
        <w:rPr>
          <w:rFonts w:ascii="Times New Roman" w:eastAsia="Times New Roman" w:hAnsi="Times New Roman" w:cs="Times New Roman"/>
          <w:noProof w:val="0"/>
          <w:sz w:val="24"/>
          <w:szCs w:val="24"/>
          <w:lang w:val="en" w:eastAsia="en-ID"/>
        </w:rPr>
        <w:t xml:space="preserve"> Indonesia dan bahasa Inggris untuk memperluas cakupan artikel yang relevan. Selain itu</w:t>
      </w:r>
      <w:r>
        <w:rPr>
          <w:rFonts w:ascii="Times New Roman" w:eastAsia="Times New Roman" w:hAnsi="Times New Roman" w:cs="Times New Roman"/>
          <w:noProof w:val="0"/>
          <w:sz w:val="24"/>
          <w:szCs w:val="24"/>
          <w:lang w:val="en" w:eastAsia="en-ID"/>
        </w:rPr>
        <w:t xml:space="preserve"> </w:t>
      </w:r>
      <w:r w:rsidRPr="000764E0">
        <w:rPr>
          <w:rFonts w:ascii="Times New Roman" w:eastAsia="Times New Roman" w:hAnsi="Times New Roman" w:cs="Times New Roman"/>
          <w:noProof w:val="0"/>
          <w:sz w:val="24"/>
          <w:szCs w:val="24"/>
          <w:lang w:val="en" w:eastAsia="en-ID"/>
        </w:rPr>
        <w:t>penelusuran juga dilakukan melalui daftar rujukan artikel yang telah ditemukan untuk memastikan bahwa studi yang</w:t>
      </w:r>
      <w:r>
        <w:rPr>
          <w:rFonts w:ascii="Times New Roman" w:eastAsia="Times New Roman" w:hAnsi="Times New Roman" w:cs="Times New Roman"/>
          <w:noProof w:val="0"/>
          <w:sz w:val="24"/>
          <w:szCs w:val="24"/>
          <w:lang w:val="en" w:eastAsia="en-ID"/>
        </w:rPr>
        <w:t xml:space="preserve"> </w:t>
      </w:r>
      <w:r w:rsidRPr="000764E0">
        <w:rPr>
          <w:rFonts w:ascii="Times New Roman" w:eastAsia="Times New Roman" w:hAnsi="Times New Roman" w:cs="Times New Roman"/>
          <w:noProof w:val="0"/>
          <w:sz w:val="24"/>
          <w:szCs w:val="24"/>
          <w:lang w:val="en" w:eastAsia="en-ID"/>
        </w:rPr>
        <w:t>relevan tidak terlewat.</w:t>
      </w:r>
    </w:p>
    <w:p w14:paraId="4DDF3D71" w14:textId="77777777" w:rsidR="000764E0" w:rsidRPr="000764E0" w:rsidRDefault="000764E0" w:rsidP="008E0FF1">
      <w:pPr>
        <w:spacing w:after="0" w:line="360" w:lineRule="auto"/>
        <w:jc w:val="both"/>
        <w:rPr>
          <w:rFonts w:ascii="Times New Roman" w:eastAsia="Times New Roman" w:hAnsi="Times New Roman" w:cs="Times New Roman"/>
          <w:b/>
          <w:bCs/>
          <w:noProof w:val="0"/>
          <w:sz w:val="24"/>
          <w:szCs w:val="24"/>
          <w:lang w:val="en" w:eastAsia="en-ID"/>
        </w:rPr>
      </w:pPr>
      <w:r w:rsidRPr="000764E0">
        <w:rPr>
          <w:rFonts w:ascii="Times New Roman" w:eastAsia="Times New Roman" w:hAnsi="Times New Roman" w:cs="Times New Roman"/>
          <w:b/>
          <w:bCs/>
          <w:noProof w:val="0"/>
          <w:sz w:val="24"/>
          <w:szCs w:val="24"/>
          <w:lang w:val="en" w:eastAsia="en-ID"/>
        </w:rPr>
        <w:t>Kriteria Inklusi/Eksklusi</w:t>
      </w:r>
    </w:p>
    <w:p w14:paraId="0844F9E9" w14:textId="77777777" w:rsidR="000764E0" w:rsidRPr="000764E0" w:rsidRDefault="000764E0" w:rsidP="008E0FF1">
      <w:pPr>
        <w:spacing w:after="0" w:line="360" w:lineRule="auto"/>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Kriteria inklusi untuk pemilihan artikel adalah sebagai berikut:</w:t>
      </w:r>
    </w:p>
    <w:p w14:paraId="59341BA9" w14:textId="040C36E6"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ilmiah diterbitkan pada jurnal nasional terakreditasi SINTA 1 sampai SINTA 6.</w:t>
      </w:r>
    </w:p>
    <w:p w14:paraId="3F160F31" w14:textId="1D2055C9"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dipublikasikan pada rentang tahun 2020 sampai 2026.</w:t>
      </w:r>
    </w:p>
    <w:p w14:paraId="4C519AC0" w14:textId="60F02853"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 xml:space="preserve">Artikel membahas </w:t>
      </w:r>
      <w:r w:rsidRPr="000764E0">
        <w:rPr>
          <w:rFonts w:ascii="Times New Roman" w:eastAsia="Times New Roman" w:hAnsi="Times New Roman" w:cs="Times New Roman"/>
          <w:i/>
          <w:iCs/>
          <w:noProof w:val="0"/>
          <w:sz w:val="24"/>
          <w:szCs w:val="24"/>
          <w:lang w:val="en" w:eastAsia="en-ID"/>
        </w:rPr>
        <w:t>audit fee</w:t>
      </w:r>
      <w:r w:rsidRPr="000764E0">
        <w:rPr>
          <w:rFonts w:ascii="Times New Roman" w:eastAsia="Times New Roman" w:hAnsi="Times New Roman" w:cs="Times New Roman"/>
          <w:noProof w:val="0"/>
          <w:sz w:val="24"/>
          <w:szCs w:val="24"/>
          <w:lang w:val="en" w:eastAsia="en-ID"/>
        </w:rPr>
        <w:t>, kualitas audit</w:t>
      </w:r>
      <w:r>
        <w:rPr>
          <w:rFonts w:ascii="Times New Roman" w:eastAsia="Times New Roman" w:hAnsi="Times New Roman" w:cs="Times New Roman"/>
          <w:noProof w:val="0"/>
          <w:sz w:val="24"/>
          <w:szCs w:val="24"/>
          <w:lang w:val="en" w:eastAsia="en-ID"/>
        </w:rPr>
        <w:t>.</w:t>
      </w:r>
    </w:p>
    <w:p w14:paraId="71AA8A51" w14:textId="2F0C8A39"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Penelitian menggunakan data empiris, baik dengan pendekatan kuantitatif, kualitatif, maupun metode campuran.</w:t>
      </w:r>
    </w:p>
    <w:p w14:paraId="36894C13" w14:textId="2FF7D7D0"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menyediakan informasi yang memadai mengenai tujuan penelitian, metode, data, teknik analisis, dan hasil penelitian.</w:t>
      </w:r>
    </w:p>
    <w:p w14:paraId="4C38381D" w14:textId="589E0A00" w:rsidR="000764E0" w:rsidRPr="000764E0" w:rsidRDefault="000764E0" w:rsidP="00C9204A">
      <w:pPr>
        <w:pStyle w:val="ListParagraph"/>
        <w:numPr>
          <w:ilvl w:val="0"/>
          <w:numId w:val="7"/>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tersedia dalam bentuk teks lengkap sehingga memungkinkan proses pembacaan, pengkodean, dan klasifikasi secara menyeluruh.</w:t>
      </w:r>
    </w:p>
    <w:p w14:paraId="23CD87C1" w14:textId="77777777" w:rsidR="000764E0" w:rsidRPr="000764E0" w:rsidRDefault="000764E0" w:rsidP="008E0FF1">
      <w:pPr>
        <w:spacing w:after="0" w:line="360" w:lineRule="auto"/>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Kriteria eksklusi untuk pemilihan artikel adalah sebagai berikut:</w:t>
      </w:r>
    </w:p>
    <w:p w14:paraId="1EDDBB13" w14:textId="10B64A17" w:rsidR="000764E0" w:rsidRPr="000764E0" w:rsidRDefault="000764E0" w:rsidP="00C9204A">
      <w:pPr>
        <w:pStyle w:val="ListParagraph"/>
        <w:numPr>
          <w:ilvl w:val="0"/>
          <w:numId w:val="8"/>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yang terbit sebelum tahun 2020.</w:t>
      </w:r>
    </w:p>
    <w:p w14:paraId="3B5E9814" w14:textId="49EAB249" w:rsidR="000764E0" w:rsidRPr="000764E0" w:rsidRDefault="000764E0" w:rsidP="00C9204A">
      <w:pPr>
        <w:pStyle w:val="ListParagraph"/>
        <w:numPr>
          <w:ilvl w:val="0"/>
          <w:numId w:val="8"/>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yang tidak terbit pada jurnal nasional terakreditasi SINTA 1 sampai SINTA 6.</w:t>
      </w:r>
    </w:p>
    <w:p w14:paraId="36FCF861" w14:textId="6416C9EB" w:rsidR="000764E0" w:rsidRPr="000764E0" w:rsidRDefault="000764E0" w:rsidP="00C9204A">
      <w:pPr>
        <w:pStyle w:val="ListParagraph"/>
        <w:numPr>
          <w:ilvl w:val="0"/>
          <w:numId w:val="8"/>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 xml:space="preserve">Artikel yang tidak relevan dengan topik </w:t>
      </w:r>
      <w:r w:rsidRPr="000764E0">
        <w:rPr>
          <w:rFonts w:ascii="Times New Roman" w:eastAsia="Times New Roman" w:hAnsi="Times New Roman" w:cs="Times New Roman"/>
          <w:i/>
          <w:iCs/>
          <w:noProof w:val="0"/>
          <w:sz w:val="24"/>
          <w:szCs w:val="24"/>
          <w:lang w:val="en" w:eastAsia="en-ID"/>
        </w:rPr>
        <w:t>audit fee</w:t>
      </w:r>
      <w:r w:rsidRPr="000764E0">
        <w:rPr>
          <w:rFonts w:ascii="Times New Roman" w:eastAsia="Times New Roman" w:hAnsi="Times New Roman" w:cs="Times New Roman"/>
          <w:noProof w:val="0"/>
          <w:sz w:val="24"/>
          <w:szCs w:val="24"/>
          <w:lang w:val="en" w:eastAsia="en-ID"/>
        </w:rPr>
        <w:t xml:space="preserve"> dan kualitas audit.</w:t>
      </w:r>
    </w:p>
    <w:p w14:paraId="21D17529" w14:textId="42266DD9" w:rsidR="000764E0" w:rsidRPr="000764E0" w:rsidRDefault="000764E0" w:rsidP="00C9204A">
      <w:pPr>
        <w:pStyle w:val="ListParagraph"/>
        <w:numPr>
          <w:ilvl w:val="0"/>
          <w:numId w:val="8"/>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t>Artikel yang hanya berupa tinjauan konseptual, opini, editorial, prosiding, skripsi, tesis, atau dokumen nonjurnal.</w:t>
      </w:r>
    </w:p>
    <w:p w14:paraId="0ECD04B1" w14:textId="7847DDC1" w:rsidR="00CA5394" w:rsidRDefault="000764E0" w:rsidP="00C9204A">
      <w:pPr>
        <w:pStyle w:val="ListParagraph"/>
        <w:numPr>
          <w:ilvl w:val="0"/>
          <w:numId w:val="8"/>
        </w:numPr>
        <w:spacing w:after="0" w:line="360" w:lineRule="auto"/>
        <w:ind w:left="284" w:hanging="284"/>
        <w:jc w:val="both"/>
        <w:rPr>
          <w:rFonts w:ascii="Times New Roman" w:eastAsia="Times New Roman" w:hAnsi="Times New Roman" w:cs="Times New Roman"/>
          <w:noProof w:val="0"/>
          <w:sz w:val="24"/>
          <w:szCs w:val="24"/>
          <w:lang w:val="en" w:eastAsia="en-ID"/>
        </w:rPr>
      </w:pPr>
      <w:r w:rsidRPr="000764E0">
        <w:rPr>
          <w:rFonts w:ascii="Times New Roman" w:eastAsia="Times New Roman" w:hAnsi="Times New Roman" w:cs="Times New Roman"/>
          <w:noProof w:val="0"/>
          <w:sz w:val="24"/>
          <w:szCs w:val="24"/>
          <w:lang w:val="en" w:eastAsia="en-ID"/>
        </w:rPr>
        <w:lastRenderedPageBreak/>
        <w:t>Artikel duplikat, tidak dapat diakses secara penuh, atau tidak memiliki informasi bibliografis yang dapat diverifikasi.</w:t>
      </w:r>
    </w:p>
    <w:p w14:paraId="78131AA3" w14:textId="5CB039C3" w:rsidR="000764E0" w:rsidRDefault="0039500B" w:rsidP="008E0FF1">
      <w:pPr>
        <w:spacing w:after="0" w:line="360" w:lineRule="auto"/>
        <w:jc w:val="both"/>
        <w:rPr>
          <w:rFonts w:ascii="Times New Roman" w:eastAsia="Times New Roman" w:hAnsi="Times New Roman" w:cs="Times New Roman"/>
          <w:b/>
          <w:bCs/>
          <w:noProof w:val="0"/>
          <w:sz w:val="24"/>
          <w:szCs w:val="24"/>
          <w:lang w:val="en" w:eastAsia="en-ID"/>
        </w:rPr>
      </w:pPr>
      <w:r w:rsidRPr="0039500B">
        <w:rPr>
          <w:rFonts w:ascii="Times New Roman" w:eastAsia="Times New Roman" w:hAnsi="Times New Roman" w:cs="Times New Roman"/>
          <w:b/>
          <w:bCs/>
          <w:noProof w:val="0"/>
          <w:sz w:val="24"/>
          <w:szCs w:val="24"/>
          <w:lang w:val="en" w:eastAsia="en-ID"/>
        </w:rPr>
        <w:t>Proses Seleksi Artikel</w:t>
      </w:r>
    </w:p>
    <w:p w14:paraId="22B63521" w14:textId="4AAB3106" w:rsidR="000E1EA2" w:rsidRDefault="000E1EA2"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0E1EA2">
        <w:rPr>
          <w:rFonts w:ascii="Times New Roman" w:eastAsia="Times New Roman" w:hAnsi="Times New Roman" w:cs="Times New Roman"/>
          <w:noProof w:val="0"/>
          <w:sz w:val="24"/>
          <w:szCs w:val="24"/>
          <w:lang w:val="en" w:eastAsia="en-ID"/>
        </w:rPr>
        <w:t xml:space="preserve">Proses seleksi artikel dilakukan secara bertahap untuk memastikan bahwa hanya studi yang relevan, lengkap, dan dapat diverifikasi yang disertakan dalam kajian ini. Pencarian awal menghasilkan 120 artikel yang berkaitan dengan </w:t>
      </w:r>
      <w:r w:rsidRPr="00C814C2">
        <w:rPr>
          <w:rFonts w:ascii="Times New Roman" w:eastAsia="Times New Roman" w:hAnsi="Times New Roman" w:cs="Times New Roman"/>
          <w:i/>
          <w:iCs/>
          <w:noProof w:val="0"/>
          <w:sz w:val="24"/>
          <w:szCs w:val="24"/>
          <w:lang w:val="en" w:eastAsia="en-ID"/>
        </w:rPr>
        <w:t>audit fee</w:t>
      </w:r>
      <w:r w:rsidRPr="000E1EA2">
        <w:rPr>
          <w:rFonts w:ascii="Times New Roman" w:eastAsia="Times New Roman" w:hAnsi="Times New Roman" w:cs="Times New Roman"/>
          <w:noProof w:val="0"/>
          <w:sz w:val="24"/>
          <w:szCs w:val="24"/>
          <w:lang w:val="en" w:eastAsia="en-ID"/>
        </w:rPr>
        <w:t xml:space="preserve"> dan kualitas audit. Artikel tersebut kemudian disaring berdasarkan judul, abstrak, kata kunci, kesesuaian topik, status akreditasi jurnal, serta ketersediaan teks lengkap.</w:t>
      </w:r>
      <w:r>
        <w:rPr>
          <w:rFonts w:ascii="Times New Roman" w:eastAsia="Times New Roman" w:hAnsi="Times New Roman" w:cs="Times New Roman"/>
          <w:noProof w:val="0"/>
          <w:sz w:val="24"/>
          <w:szCs w:val="24"/>
          <w:lang w:val="en" w:eastAsia="en-ID"/>
        </w:rPr>
        <w:t xml:space="preserve"> </w:t>
      </w:r>
      <w:r w:rsidRPr="000E1EA2">
        <w:rPr>
          <w:rFonts w:ascii="Times New Roman" w:eastAsia="Times New Roman" w:hAnsi="Times New Roman" w:cs="Times New Roman"/>
          <w:noProof w:val="0"/>
          <w:sz w:val="24"/>
          <w:szCs w:val="24"/>
          <w:lang w:val="en" w:eastAsia="en-ID"/>
        </w:rPr>
        <w:t xml:space="preserve">Pada tahap berikutnya artikel yang lolos penyaringan awal dibaca secara penuh untuk memastikan kesesuaiannya dengan kriteria inklusi dan eksklusi yang telah ditetapkan. Artikel yang dimasukkan dalam kajian ini adalah artikel yang membahas </w:t>
      </w:r>
      <w:r w:rsidRPr="000E1EA2">
        <w:rPr>
          <w:rFonts w:ascii="Times New Roman" w:eastAsia="Times New Roman" w:hAnsi="Times New Roman" w:cs="Times New Roman"/>
          <w:i/>
          <w:iCs/>
          <w:noProof w:val="0"/>
          <w:sz w:val="24"/>
          <w:szCs w:val="24"/>
          <w:lang w:val="en" w:eastAsia="en-ID"/>
        </w:rPr>
        <w:t>audit fee</w:t>
      </w:r>
      <w:r w:rsidRPr="000E1EA2">
        <w:rPr>
          <w:rFonts w:ascii="Times New Roman" w:eastAsia="Times New Roman" w:hAnsi="Times New Roman" w:cs="Times New Roman"/>
          <w:noProof w:val="0"/>
          <w:sz w:val="24"/>
          <w:szCs w:val="24"/>
          <w:lang w:val="en" w:eastAsia="en-ID"/>
        </w:rPr>
        <w:t xml:space="preserve"> dan kualitas audit secara bersamaan, baik sebagai variabel utama, variabel moderasi, mediasi, kontrol, maupun bagian dari model penelitian. Setelah proses seleksi dilakukan, diperoleh 103 artikel yang memenuhi kriteria dan dianalisis lebih lanjut, sedangkan 17 artikel dikeluarkan karena tidak lengkap, tidak dapat diakses secara penuh, tidak dapat diverifikasi secara memadai, atau tidak menyediakan informasi metodologis dan hasil penelitian yang cukup untuk proses pengkodean.</w:t>
      </w:r>
      <w:r>
        <w:rPr>
          <w:rFonts w:ascii="Times New Roman" w:eastAsia="Times New Roman" w:hAnsi="Times New Roman" w:cs="Times New Roman"/>
          <w:noProof w:val="0"/>
          <w:sz w:val="24"/>
          <w:szCs w:val="24"/>
          <w:lang w:val="en" w:eastAsia="en-ID"/>
        </w:rPr>
        <w:t xml:space="preserve"> </w:t>
      </w:r>
      <w:r w:rsidRPr="000E1EA2">
        <w:rPr>
          <w:rFonts w:ascii="Times New Roman" w:eastAsia="Times New Roman" w:hAnsi="Times New Roman" w:cs="Times New Roman"/>
          <w:noProof w:val="0"/>
          <w:sz w:val="24"/>
          <w:szCs w:val="24"/>
          <w:lang w:val="en" w:eastAsia="en-ID"/>
        </w:rPr>
        <w:t xml:space="preserve">Dalam proses penelusuran </w:t>
      </w:r>
      <w:r w:rsidRPr="00BB2FA8">
        <w:rPr>
          <w:rFonts w:ascii="Times New Roman" w:eastAsia="Times New Roman" w:hAnsi="Times New Roman" w:cs="Times New Roman"/>
          <w:i/>
          <w:iCs/>
          <w:noProof w:val="0"/>
          <w:sz w:val="24"/>
          <w:szCs w:val="24"/>
          <w:lang w:val="en" w:eastAsia="en-ID"/>
        </w:rPr>
        <w:t>Google Scholar</w:t>
      </w:r>
      <w:r w:rsidRPr="000E1EA2">
        <w:rPr>
          <w:rFonts w:ascii="Times New Roman" w:eastAsia="Times New Roman" w:hAnsi="Times New Roman" w:cs="Times New Roman"/>
          <w:noProof w:val="0"/>
          <w:sz w:val="24"/>
          <w:szCs w:val="24"/>
          <w:lang w:val="en" w:eastAsia="en-ID"/>
        </w:rPr>
        <w:t xml:space="preserve"> digunakan sebagai alat pencarian awal untuk memperluas cakupan artikel yang relevan. Namun, validasi akhir terhadap status jurnal dilakukan melalui SINTA</w:t>
      </w:r>
      <w:r w:rsidR="00BB2FA8">
        <w:rPr>
          <w:rFonts w:ascii="Times New Roman" w:eastAsia="Times New Roman" w:hAnsi="Times New Roman" w:cs="Times New Roman"/>
          <w:noProof w:val="0"/>
          <w:sz w:val="24"/>
          <w:szCs w:val="24"/>
          <w:lang w:val="en" w:eastAsia="en-ID"/>
        </w:rPr>
        <w:t xml:space="preserve"> dan </w:t>
      </w:r>
      <w:r w:rsidRPr="000E1EA2">
        <w:rPr>
          <w:rFonts w:ascii="Times New Roman" w:eastAsia="Times New Roman" w:hAnsi="Times New Roman" w:cs="Times New Roman"/>
          <w:noProof w:val="0"/>
          <w:sz w:val="24"/>
          <w:szCs w:val="24"/>
          <w:lang w:val="en" w:eastAsia="en-ID"/>
        </w:rPr>
        <w:t xml:space="preserve">Garuda, untuk memastikan bahwa artikel yang dianalisis benar-benar berasal dari jurnal nasional terakreditasi SINTA. </w:t>
      </w:r>
      <w:r w:rsidR="00BB2FA8">
        <w:rPr>
          <w:rFonts w:ascii="Times New Roman" w:eastAsia="Times New Roman" w:hAnsi="Times New Roman" w:cs="Times New Roman"/>
          <w:noProof w:val="0"/>
          <w:sz w:val="24"/>
          <w:szCs w:val="24"/>
          <w:lang w:val="en" w:eastAsia="en-ID"/>
        </w:rPr>
        <w:t>P</w:t>
      </w:r>
      <w:r w:rsidRPr="000E1EA2">
        <w:rPr>
          <w:rFonts w:ascii="Times New Roman" w:eastAsia="Times New Roman" w:hAnsi="Times New Roman" w:cs="Times New Roman"/>
          <w:noProof w:val="0"/>
          <w:sz w:val="24"/>
          <w:szCs w:val="24"/>
          <w:lang w:val="en" w:eastAsia="en-ID"/>
        </w:rPr>
        <w:t>roses seleksi tidak hanya mempertimbangkan relevansi topik, tetapi juga keterverifikasian sumber publikasi.</w:t>
      </w:r>
    </w:p>
    <w:p w14:paraId="6F636C96" w14:textId="78CA9563" w:rsidR="00301876" w:rsidRPr="00301876" w:rsidRDefault="00301876"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Setelah artikel-artikel yang memenuhi syarat diidentifikasi, ekstraksi data dilakukan secara sistematis menggunakan formulir ekstraksi data yang terstandarisasi. Formul</w:t>
      </w:r>
      <w:r w:rsidR="004E59DF">
        <w:rPr>
          <w:rFonts w:ascii="Times New Roman" w:eastAsia="Times New Roman" w:hAnsi="Times New Roman" w:cs="Times New Roman"/>
          <w:noProof w:val="0"/>
          <w:sz w:val="24"/>
          <w:szCs w:val="24"/>
          <w:lang w:val="en" w:eastAsia="en-ID"/>
        </w:rPr>
        <w:t>ir</w:t>
      </w:r>
      <w:r w:rsidRPr="00301876">
        <w:rPr>
          <w:rFonts w:ascii="Times New Roman" w:eastAsia="Times New Roman" w:hAnsi="Times New Roman" w:cs="Times New Roman"/>
          <w:noProof w:val="0"/>
          <w:sz w:val="24"/>
          <w:szCs w:val="24"/>
          <w:lang w:val="en" w:eastAsia="en-ID"/>
        </w:rPr>
        <w:t xml:space="preserve"> ini dirancang untuk secara komprehensif menangkap informasi kunci dari setiap studi yang meliputi:</w:t>
      </w:r>
    </w:p>
    <w:p w14:paraId="5449AC21" w14:textId="77777777"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Informasi Penulis dan Tahun Publikasi: Untuk melacak perkembangan temuan dari waktu ke waktu dan mengidentifikasi penulis yang berpengaruh.</w:t>
      </w:r>
    </w:p>
    <w:p w14:paraId="295D4EB9" w14:textId="77777777"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Konteks Penelitian dan Lokasi Geografis: Untuk memahami pengaruh budaya, hukum, dan ekonomi terhadap temuan.</w:t>
      </w:r>
    </w:p>
    <w:p w14:paraId="7BA1D5C9" w14:textId="6E58AC4C"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Metodologi dan Desain Penelitian: Termasuk jenis data (primer/sekunder), metode pengumpulan data (survei, eksperimen, analisis data sekunder), teknik analisis statistik, dan ukuran sampel untuk menilai kekuatan metodologis studi.</w:t>
      </w:r>
    </w:p>
    <w:p w14:paraId="0A938446" w14:textId="533DB6EE"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 xml:space="preserve">Variabel Penelitian yang Diteliti: Mendefinisikan secara jelas bagaimana </w:t>
      </w:r>
      <w:r w:rsidRPr="00301876">
        <w:rPr>
          <w:rFonts w:ascii="Times New Roman" w:eastAsia="Times New Roman" w:hAnsi="Times New Roman" w:cs="Times New Roman"/>
          <w:i/>
          <w:iCs/>
          <w:noProof w:val="0"/>
          <w:sz w:val="24"/>
          <w:szCs w:val="24"/>
          <w:lang w:val="en" w:eastAsia="en-ID"/>
        </w:rPr>
        <w:t>audit fee</w:t>
      </w:r>
      <w:r w:rsidRPr="00301876">
        <w:rPr>
          <w:rFonts w:ascii="Times New Roman" w:eastAsia="Times New Roman" w:hAnsi="Times New Roman" w:cs="Times New Roman"/>
          <w:noProof w:val="0"/>
          <w:sz w:val="24"/>
          <w:szCs w:val="24"/>
          <w:lang w:val="en" w:eastAsia="en-ID"/>
        </w:rPr>
        <w:t xml:space="preserve"> (variabel independen atau mediator) dan kualitas audit (variabel dependen atau proksi) dioperasionalkan dan diukur dalam setiap studi.</w:t>
      </w:r>
    </w:p>
    <w:p w14:paraId="58461578" w14:textId="5B21C61C"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lastRenderedPageBreak/>
        <w:t xml:space="preserve">Temuan Utama: Ringkasan hasil kuantitatif atau kualitatif yang paling signifikan terkait dengan hubungan antara </w:t>
      </w:r>
      <w:r w:rsidR="00F26EFB" w:rsidRPr="00F26EFB">
        <w:rPr>
          <w:rFonts w:ascii="Times New Roman" w:eastAsia="Times New Roman" w:hAnsi="Times New Roman" w:cs="Times New Roman"/>
          <w:i/>
          <w:iCs/>
          <w:noProof w:val="0"/>
          <w:sz w:val="24"/>
          <w:szCs w:val="24"/>
          <w:lang w:val="en" w:eastAsia="en-ID"/>
        </w:rPr>
        <w:t>audit fee</w:t>
      </w:r>
      <w:r w:rsidRPr="00301876">
        <w:rPr>
          <w:rFonts w:ascii="Times New Roman" w:eastAsia="Times New Roman" w:hAnsi="Times New Roman" w:cs="Times New Roman"/>
          <w:noProof w:val="0"/>
          <w:sz w:val="24"/>
          <w:szCs w:val="24"/>
          <w:lang w:val="en" w:eastAsia="en-ID"/>
        </w:rPr>
        <w:t xml:space="preserve"> dan kualitas audit.</w:t>
      </w:r>
    </w:p>
    <w:p w14:paraId="13B28499" w14:textId="77777777" w:rsidR="00301876" w:rsidRP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Keterbatasan Penelitian: Identifikasi kelemahan inheren dalam studi, seperti keterbatasan sampel, bias pengukuran, atau generalisasi temuan, yang penting untuk interpretasi hasil secara kritis.</w:t>
      </w:r>
    </w:p>
    <w:p w14:paraId="4295998E" w14:textId="3BC28C53" w:rsidR="00301876" w:rsidRDefault="00301876" w:rsidP="00C9204A">
      <w:pPr>
        <w:numPr>
          <w:ilvl w:val="0"/>
          <w:numId w:val="9"/>
        </w:numPr>
        <w:spacing w:after="0" w:line="360" w:lineRule="auto"/>
        <w:ind w:left="426" w:hanging="426"/>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Rekomendasi untuk Penelitian Lebih Lanjut: Saran dari penulis asli mengenai arah penelitian di masa depan, yang dapat menginformasikan celah dalam literatur saat ini.</w:t>
      </w:r>
    </w:p>
    <w:p w14:paraId="318E0FE4" w14:textId="45EAB0FB" w:rsidR="000E1EA2" w:rsidRDefault="000E1EA2" w:rsidP="008E0FF1">
      <w:pPr>
        <w:spacing w:after="0" w:line="360" w:lineRule="auto"/>
        <w:jc w:val="both"/>
        <w:rPr>
          <w:rFonts w:ascii="Times New Roman" w:eastAsia="Times New Roman" w:hAnsi="Times New Roman" w:cs="Times New Roman"/>
          <w:noProof w:val="0"/>
          <w:sz w:val="24"/>
          <w:szCs w:val="24"/>
          <w:lang w:val="en" w:eastAsia="en-ID"/>
        </w:rPr>
      </w:pPr>
      <w:r w:rsidRPr="000E1EA2">
        <w:rPr>
          <w:rFonts w:ascii="Times New Roman" w:eastAsia="Times New Roman" w:hAnsi="Times New Roman" w:cs="Times New Roman"/>
          <w:noProof w:val="0"/>
          <w:sz w:val="24"/>
          <w:szCs w:val="24"/>
          <w:lang w:val="en" w:eastAsia="en-ID"/>
        </w:rPr>
        <w:t xml:space="preserve">Data yang telah diekstraksi kemudian dikodekan berdasarkan tahun publikasi, jenis metode, teknik analisis, variabel penelitian, proksi kualitas audit, arah pengaruh </w:t>
      </w:r>
      <w:r w:rsidRPr="000E1EA2">
        <w:rPr>
          <w:rFonts w:ascii="Times New Roman" w:eastAsia="Times New Roman" w:hAnsi="Times New Roman" w:cs="Times New Roman"/>
          <w:i/>
          <w:iCs/>
          <w:noProof w:val="0"/>
          <w:sz w:val="24"/>
          <w:szCs w:val="24"/>
          <w:lang w:val="en" w:eastAsia="en-ID"/>
        </w:rPr>
        <w:t>audit fee</w:t>
      </w:r>
      <w:r w:rsidRPr="000E1EA2">
        <w:rPr>
          <w:rFonts w:ascii="Times New Roman" w:eastAsia="Times New Roman" w:hAnsi="Times New Roman" w:cs="Times New Roman"/>
          <w:noProof w:val="0"/>
          <w:sz w:val="24"/>
          <w:szCs w:val="24"/>
          <w:lang w:val="en" w:eastAsia="en-ID"/>
        </w:rPr>
        <w:t xml:space="preserve"> terhadap kualitas audit, serta faktor kontingensi yang digunakan dalam model penelitian. Pengkodean ini digunakan untuk menyusun klasifikasi artikel, menganalisis pola temuan empiris, serta mengidentifikasi kesenjangan dan arah penelitian masa depan.</w:t>
      </w:r>
    </w:p>
    <w:p w14:paraId="3660B3E9" w14:textId="77777777" w:rsidR="00E04DCB" w:rsidRPr="00301876" w:rsidRDefault="00E04DCB" w:rsidP="008E0FF1">
      <w:pPr>
        <w:spacing w:after="0" w:line="360" w:lineRule="auto"/>
        <w:jc w:val="both"/>
        <w:rPr>
          <w:rFonts w:ascii="Times New Roman" w:eastAsia="Times New Roman" w:hAnsi="Times New Roman" w:cs="Times New Roman"/>
          <w:noProof w:val="0"/>
          <w:sz w:val="24"/>
          <w:szCs w:val="24"/>
          <w:lang w:val="en" w:eastAsia="en-ID"/>
        </w:rPr>
      </w:pPr>
    </w:p>
    <w:p w14:paraId="39271022" w14:textId="3384B596" w:rsidR="00301876" w:rsidRPr="00C9204A" w:rsidRDefault="00301876" w:rsidP="00C9204A">
      <w:pPr>
        <w:pStyle w:val="ListParagraph"/>
        <w:numPr>
          <w:ilvl w:val="0"/>
          <w:numId w:val="6"/>
        </w:numPr>
        <w:spacing w:after="0" w:line="360" w:lineRule="auto"/>
        <w:ind w:left="426" w:hanging="426"/>
        <w:jc w:val="both"/>
        <w:rPr>
          <w:rFonts w:ascii="Times New Roman" w:eastAsia="Times New Roman" w:hAnsi="Times New Roman" w:cs="Times New Roman"/>
          <w:b/>
          <w:bCs/>
          <w:noProof w:val="0"/>
          <w:sz w:val="24"/>
          <w:szCs w:val="24"/>
          <w:lang w:val="en" w:eastAsia="en-ID"/>
        </w:rPr>
      </w:pPr>
      <w:r w:rsidRPr="00C9204A">
        <w:rPr>
          <w:rFonts w:ascii="Times New Roman" w:eastAsia="Times New Roman" w:hAnsi="Times New Roman" w:cs="Times New Roman"/>
          <w:b/>
          <w:bCs/>
          <w:noProof w:val="0"/>
          <w:sz w:val="24"/>
          <w:szCs w:val="24"/>
          <w:lang w:val="en" w:eastAsia="en-ID"/>
        </w:rPr>
        <w:t>HASIL DAN PEMBAHASAN</w:t>
      </w:r>
    </w:p>
    <w:p w14:paraId="2AA2C424" w14:textId="628E46CC" w:rsidR="00301876" w:rsidRPr="004C2556" w:rsidRDefault="00301876" w:rsidP="008E0FF1">
      <w:pPr>
        <w:spacing w:after="0" w:line="360" w:lineRule="auto"/>
        <w:jc w:val="both"/>
        <w:rPr>
          <w:rFonts w:ascii="Times New Roman" w:eastAsia="Times New Roman" w:hAnsi="Times New Roman" w:cs="Times New Roman"/>
          <w:b/>
          <w:bCs/>
          <w:noProof w:val="0"/>
          <w:sz w:val="24"/>
          <w:szCs w:val="24"/>
          <w:lang w:val="en" w:eastAsia="en-ID"/>
        </w:rPr>
      </w:pPr>
      <w:r w:rsidRPr="004C2556">
        <w:rPr>
          <w:rFonts w:ascii="Times New Roman" w:eastAsia="Times New Roman" w:hAnsi="Times New Roman" w:cs="Times New Roman"/>
          <w:b/>
          <w:bCs/>
          <w:noProof w:val="0"/>
          <w:sz w:val="24"/>
          <w:szCs w:val="24"/>
          <w:lang w:val="en" w:eastAsia="en-ID"/>
        </w:rPr>
        <w:t xml:space="preserve">Tren </w:t>
      </w:r>
      <w:r w:rsidR="002E3D0C" w:rsidRPr="004C2556">
        <w:rPr>
          <w:rFonts w:ascii="Times New Roman" w:eastAsia="Times New Roman" w:hAnsi="Times New Roman" w:cs="Times New Roman"/>
          <w:b/>
          <w:bCs/>
          <w:noProof w:val="0"/>
          <w:sz w:val="24"/>
          <w:szCs w:val="24"/>
          <w:lang w:val="en" w:eastAsia="en-ID"/>
        </w:rPr>
        <w:t>Perkembangan Artikel</w:t>
      </w:r>
    </w:p>
    <w:p w14:paraId="78776ECD" w14:textId="7BE98E07" w:rsidR="004C2556" w:rsidRDefault="00301876"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301876">
        <w:rPr>
          <w:rFonts w:ascii="Times New Roman" w:eastAsia="Times New Roman" w:hAnsi="Times New Roman" w:cs="Times New Roman"/>
          <w:noProof w:val="0"/>
          <w:sz w:val="24"/>
          <w:szCs w:val="24"/>
          <w:lang w:val="en" w:eastAsia="en-ID"/>
        </w:rPr>
        <w:t xml:space="preserve">Berdasarkan hasil klasifikasi, artikel yang memenuhi kriteria penelitian berjumlah 103 artikel dan tersebar pada periode 2020-2026. Sebaran publikasi memperlihatkan bahwa isu </w:t>
      </w:r>
      <w:r w:rsidRPr="004C2556">
        <w:rPr>
          <w:rFonts w:ascii="Times New Roman" w:eastAsia="Times New Roman" w:hAnsi="Times New Roman" w:cs="Times New Roman"/>
          <w:i/>
          <w:iCs/>
          <w:noProof w:val="0"/>
          <w:sz w:val="24"/>
          <w:szCs w:val="24"/>
          <w:lang w:val="en" w:eastAsia="en-ID"/>
        </w:rPr>
        <w:t>audit fee</w:t>
      </w:r>
      <w:r w:rsidRPr="00301876">
        <w:rPr>
          <w:rFonts w:ascii="Times New Roman" w:eastAsia="Times New Roman" w:hAnsi="Times New Roman" w:cs="Times New Roman"/>
          <w:noProof w:val="0"/>
          <w:sz w:val="24"/>
          <w:szCs w:val="24"/>
          <w:lang w:val="en" w:eastAsia="en-ID"/>
        </w:rPr>
        <w:t xml:space="preserve"> dan kualitas audit memperoleh perhatian yang cukup besar setelah tahun 2020. Peningkatan tersebut dapat dikaitkan dengan perubahan lingkungan audit, meningkatnya perhatian terhadap kualitas laporan keuangan, dan semakin banyaknya penelitian yang menguji faktor-faktor ekonomi maupun tata kelola yang memengaruhi kualitas audit</w:t>
      </w:r>
      <w:r w:rsidR="003A048C">
        <w:rPr>
          <w:rFonts w:ascii="Times New Roman" w:eastAsia="Times New Roman" w:hAnsi="Times New Roman" w:cs="Times New Roman"/>
          <w:noProof w:val="0"/>
          <w:sz w:val="24"/>
          <w:szCs w:val="24"/>
          <w:lang w:val="en" w:eastAsia="en-ID"/>
        </w:rPr>
        <w:t xml:space="preserve"> </w:t>
      </w:r>
      <w:r w:rsidR="003A048C">
        <w:rPr>
          <w:rFonts w:ascii="Times New Roman" w:eastAsia="Times New Roman" w:hAnsi="Times New Roman" w:cs="Times New Roman"/>
          <w:noProof w:val="0"/>
          <w:sz w:val="24"/>
          <w:szCs w:val="24"/>
          <w:lang w:val="en" w:eastAsia="en-ID"/>
        </w:rPr>
        <w:fldChar w:fldCharType="begin" w:fldLock="1"/>
      </w:r>
      <w:r w:rsidR="003A048C">
        <w:rPr>
          <w:rFonts w:ascii="Times New Roman" w:eastAsia="Times New Roman" w:hAnsi="Times New Roman" w:cs="Times New Roman"/>
          <w:noProof w:val="0"/>
          <w:sz w:val="24"/>
          <w:szCs w:val="24"/>
          <w:lang w:val="en" w:eastAsia="en-ID"/>
        </w:rPr>
        <w:instrText>ADDIN CSL_CITATION {"citationItems":[{"id":"ITEM-1","itemData":{"author":[{"dropping-particle":"","family":"Kirana","given":"Galih Chandra","non-dropping-particle":"","parse-names":false,"suffix":""},{"dropping-particle":"","family":"Assafiq","given":"M Arif","non-dropping-particle":"","parse-names":false,"suffix":""}],"id":"ITEM-1","issued":{"date-parts":[["2021"]]},"title":"PENGARUH FEE AUDIT, UKURAN PERUSAHAAN, AUDIT TENURE TERHADAP KUALITAS AUDIT (STUDI EMPIRIS PADA PERUSAHAAN MANUFAKTUR YANG TERDAPAT DI BURSA EFEK INDONESIA PERIODE TAHUN 2014-2018 )","type":"article-journal"},"uris":["http://www.mendeley.com/documents/?uuid=81878fc9-3f97-4171-bf16-ed1e748877b0"]},{"id":"ITEM-2","itemData":{"DOI":"10.56709/mrj.v4i4.1034","author":[{"dropping-particle":"","family":"Husodo","given":"Dea Larasati","non-dropping-particle":"","parse-names":false,"suffix":""},{"dropping-particle":"","family":"Retnowati","given":"Wulan","non-dropping-particle":"","parse-names":false,"suffix":""},{"dropping-particle":"","family":"Budianto","given":"Roni","non-dropping-particle":"","parse-names":false,"suffix":""}],"container-title":"Economic Reviews Journal","id":"ITEM-2","issue":"4","issued":{"date-parts":[["2025"]]},"page":"2704-2719","title":"Pengaruh Fee Audit, Audit Tenure dan Time Budget Pressure Terhadap Kualitas Audit dengan Komite Audit Sebagai Variabel Moderasi: Studi Empiris pada Perusahaan Sektor Consumer Non-Cyclicals yang Terdaftar di Bursa Efek Indonesia Periode 2019-2023","type":"article-journal","volume":"4"},"uris":["http://www.mendeley.com/documents/?uuid=53ab1a2d-3761-4573-acef-7825dc737bed"]}],"mendeley":{"formattedCitation":"(Husodo et al., 2025; Kirana &amp; Assafiq, 2021)","plainTextFormattedCitation":"(Husodo et al., 2025; Kirana &amp; Assafiq, 2021)","previouslyFormattedCitation":"(Husodo et al., 2025; Kirana &amp; Assafiq, 2021)"},"properties":{"noteIndex":0},"schema":"https://github.com/citation-style-language/schema/raw/master/csl-citation.json"}</w:instrText>
      </w:r>
      <w:r w:rsidR="003A048C">
        <w:rPr>
          <w:rFonts w:ascii="Times New Roman" w:eastAsia="Times New Roman" w:hAnsi="Times New Roman" w:cs="Times New Roman"/>
          <w:noProof w:val="0"/>
          <w:sz w:val="24"/>
          <w:szCs w:val="24"/>
          <w:lang w:val="en" w:eastAsia="en-ID"/>
        </w:rPr>
        <w:fldChar w:fldCharType="separate"/>
      </w:r>
      <w:r w:rsidR="003A048C" w:rsidRPr="003A048C">
        <w:rPr>
          <w:rFonts w:ascii="Times New Roman" w:eastAsia="Times New Roman" w:hAnsi="Times New Roman" w:cs="Times New Roman"/>
          <w:sz w:val="24"/>
          <w:szCs w:val="24"/>
          <w:lang w:val="en" w:eastAsia="en-ID"/>
        </w:rPr>
        <w:t xml:space="preserve">(Husodo </w:t>
      </w:r>
      <w:r w:rsidR="003A048C" w:rsidRPr="003A048C">
        <w:rPr>
          <w:rFonts w:ascii="Times New Roman" w:eastAsia="Times New Roman" w:hAnsi="Times New Roman" w:cs="Times New Roman"/>
          <w:i/>
          <w:iCs/>
          <w:sz w:val="24"/>
          <w:szCs w:val="24"/>
          <w:lang w:val="en" w:eastAsia="en-ID"/>
        </w:rPr>
        <w:t>et al</w:t>
      </w:r>
      <w:r w:rsidR="003A048C" w:rsidRPr="003A048C">
        <w:rPr>
          <w:rFonts w:ascii="Times New Roman" w:eastAsia="Times New Roman" w:hAnsi="Times New Roman" w:cs="Times New Roman"/>
          <w:sz w:val="24"/>
          <w:szCs w:val="24"/>
          <w:lang w:val="en" w:eastAsia="en-ID"/>
        </w:rPr>
        <w:t>., 2025; Kirana &amp; Assafiq, 2021)</w:t>
      </w:r>
      <w:r w:rsidR="003A048C">
        <w:rPr>
          <w:rFonts w:ascii="Times New Roman" w:eastAsia="Times New Roman" w:hAnsi="Times New Roman" w:cs="Times New Roman"/>
          <w:noProof w:val="0"/>
          <w:sz w:val="24"/>
          <w:szCs w:val="24"/>
          <w:lang w:val="en" w:eastAsia="en-ID"/>
        </w:rPr>
        <w:fldChar w:fldCharType="end"/>
      </w:r>
      <w:r w:rsidRPr="00301876">
        <w:rPr>
          <w:rFonts w:ascii="Times New Roman" w:eastAsia="Times New Roman" w:hAnsi="Times New Roman" w:cs="Times New Roman"/>
          <w:noProof w:val="0"/>
          <w:sz w:val="24"/>
          <w:szCs w:val="24"/>
          <w:lang w:val="en" w:eastAsia="en-ID"/>
        </w:rPr>
        <w:t>.</w:t>
      </w:r>
    </w:p>
    <w:p w14:paraId="6CC58615" w14:textId="03A6010F" w:rsidR="004C2556" w:rsidRPr="004C2556" w:rsidRDefault="004C2556" w:rsidP="004C2556">
      <w:pPr>
        <w:spacing w:line="276" w:lineRule="auto"/>
        <w:jc w:val="center"/>
        <w:rPr>
          <w:rFonts w:ascii="Times New Roman" w:eastAsia="Times New Roman" w:hAnsi="Times New Roman" w:cs="Times New Roman"/>
          <w:b/>
          <w:bCs/>
          <w:noProof w:val="0"/>
          <w:sz w:val="24"/>
          <w:szCs w:val="24"/>
          <w:lang w:val="en" w:eastAsia="en-ID"/>
        </w:rPr>
      </w:pPr>
      <w:r w:rsidRPr="004C2556">
        <w:rPr>
          <w:rFonts w:ascii="Times New Roman" w:eastAsia="Times New Roman" w:hAnsi="Times New Roman" w:cs="Times New Roman"/>
          <w:b/>
          <w:bCs/>
          <w:noProof w:val="0"/>
          <w:sz w:val="24"/>
          <w:szCs w:val="24"/>
          <w:lang w:val="en" w:eastAsia="en-ID"/>
        </w:rPr>
        <w:t>Gambar 1</w:t>
      </w:r>
      <w:r w:rsidR="00C9204A">
        <w:rPr>
          <w:rFonts w:ascii="Times New Roman" w:eastAsia="Times New Roman" w:hAnsi="Times New Roman" w:cs="Times New Roman"/>
          <w:b/>
          <w:bCs/>
          <w:noProof w:val="0"/>
          <w:sz w:val="24"/>
          <w:szCs w:val="24"/>
          <w:lang w:val="en" w:eastAsia="en-ID"/>
        </w:rPr>
        <w:t>.</w:t>
      </w:r>
      <w:r w:rsidRPr="004C2556">
        <w:rPr>
          <w:rFonts w:ascii="Times New Roman" w:eastAsia="Times New Roman" w:hAnsi="Times New Roman" w:cs="Times New Roman"/>
          <w:b/>
          <w:bCs/>
          <w:noProof w:val="0"/>
          <w:sz w:val="24"/>
          <w:szCs w:val="24"/>
          <w:lang w:val="en" w:eastAsia="en-ID"/>
        </w:rPr>
        <w:t xml:space="preserve"> </w:t>
      </w:r>
      <w:r w:rsidRPr="00C9204A">
        <w:rPr>
          <w:rFonts w:ascii="Times New Roman" w:eastAsia="Times New Roman" w:hAnsi="Times New Roman" w:cs="Times New Roman"/>
          <w:bCs/>
          <w:noProof w:val="0"/>
          <w:sz w:val="24"/>
          <w:szCs w:val="24"/>
          <w:lang w:val="en" w:eastAsia="en-ID"/>
        </w:rPr>
        <w:t>Tren Perkembangan Artikel Audit Fee dan Kualitas Audit</w:t>
      </w:r>
      <w:r w:rsidR="00C9204A">
        <w:rPr>
          <w:rFonts w:ascii="Times New Roman" w:eastAsia="Times New Roman" w:hAnsi="Times New Roman" w:cs="Times New Roman"/>
          <w:bCs/>
          <w:noProof w:val="0"/>
          <w:sz w:val="24"/>
          <w:szCs w:val="24"/>
          <w:lang w:val="en" w:eastAsia="en-ID"/>
        </w:rPr>
        <w:t>.</w:t>
      </w:r>
    </w:p>
    <w:p w14:paraId="6F8268E3" w14:textId="4745D085" w:rsidR="004C2556" w:rsidRPr="00BB2FA8" w:rsidRDefault="003A048C" w:rsidP="00BB2FA8">
      <w:pPr>
        <w:spacing w:line="276" w:lineRule="auto"/>
        <w:jc w:val="center"/>
        <w:rPr>
          <w:rFonts w:ascii="Times New Roman" w:eastAsia="Times New Roman" w:hAnsi="Times New Roman" w:cs="Times New Roman"/>
          <w:noProof w:val="0"/>
          <w:sz w:val="24"/>
          <w:szCs w:val="24"/>
          <w:lang w:val="en-ID" w:eastAsia="en-ID"/>
        </w:rPr>
      </w:pPr>
      <w:r w:rsidRPr="003A048C">
        <w:rPr>
          <w:rFonts w:ascii="Times New Roman" w:eastAsia="Times New Roman" w:hAnsi="Times New Roman" w:cs="Times New Roman"/>
          <w:sz w:val="24"/>
          <w:szCs w:val="24"/>
          <w:lang w:val="en-US"/>
        </w:rPr>
        <w:drawing>
          <wp:inline distT="0" distB="0" distL="0" distR="0" wp14:anchorId="7B84078A" wp14:editId="0A644FF7">
            <wp:extent cx="3632200" cy="204346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77464" cy="2068931"/>
                    </a:xfrm>
                    <a:prstGeom prst="rect">
                      <a:avLst/>
                    </a:prstGeom>
                    <a:noFill/>
                    <a:ln>
                      <a:noFill/>
                    </a:ln>
                  </pic:spPr>
                </pic:pic>
              </a:graphicData>
            </a:graphic>
          </wp:inline>
        </w:drawing>
      </w:r>
    </w:p>
    <w:p w14:paraId="55B05524" w14:textId="66C99FDF" w:rsidR="004C2556" w:rsidRDefault="004C2556" w:rsidP="00C9204A">
      <w:pPr>
        <w:spacing w:after="0" w:line="360" w:lineRule="auto"/>
        <w:ind w:firstLine="720"/>
        <w:jc w:val="both"/>
        <w:rPr>
          <w:rFonts w:ascii="Times New Roman" w:eastAsia="Times New Roman" w:hAnsi="Times New Roman" w:cs="Times New Roman"/>
          <w:noProof w:val="0"/>
          <w:sz w:val="24"/>
          <w:szCs w:val="24"/>
          <w:lang w:val="en" w:eastAsia="en-ID"/>
        </w:rPr>
      </w:pPr>
      <w:r w:rsidRPr="004C2556">
        <w:rPr>
          <w:rFonts w:ascii="Times New Roman" w:eastAsia="Times New Roman" w:hAnsi="Times New Roman" w:cs="Times New Roman"/>
          <w:noProof w:val="0"/>
          <w:sz w:val="24"/>
          <w:szCs w:val="24"/>
          <w:lang w:val="en" w:eastAsia="en-ID"/>
        </w:rPr>
        <w:t xml:space="preserve">Pola pada Gambar 1 mengindikasikan bahwa perhatian akademik terhadap </w:t>
      </w:r>
      <w:r w:rsidRPr="002A69EE">
        <w:rPr>
          <w:rFonts w:ascii="Times New Roman" w:eastAsia="Times New Roman" w:hAnsi="Times New Roman" w:cs="Times New Roman"/>
          <w:i/>
          <w:iCs/>
          <w:noProof w:val="0"/>
          <w:sz w:val="24"/>
          <w:szCs w:val="24"/>
          <w:lang w:val="en" w:eastAsia="en-ID"/>
        </w:rPr>
        <w:t>audit fee</w:t>
      </w:r>
      <w:r w:rsidRPr="004C2556">
        <w:rPr>
          <w:rFonts w:ascii="Times New Roman" w:eastAsia="Times New Roman" w:hAnsi="Times New Roman" w:cs="Times New Roman"/>
          <w:noProof w:val="0"/>
          <w:sz w:val="24"/>
          <w:szCs w:val="24"/>
          <w:lang w:val="en" w:eastAsia="en-ID"/>
        </w:rPr>
        <w:t xml:space="preserve"> dan kualitas audit tidak bersifat statis, melainkan bergerak mengikuti dinamika praktik audit </w:t>
      </w:r>
      <w:r w:rsidRPr="004C2556">
        <w:rPr>
          <w:rFonts w:ascii="Times New Roman" w:eastAsia="Times New Roman" w:hAnsi="Times New Roman" w:cs="Times New Roman"/>
          <w:noProof w:val="0"/>
          <w:sz w:val="24"/>
          <w:szCs w:val="24"/>
          <w:lang w:val="en" w:eastAsia="en-ID"/>
        </w:rPr>
        <w:lastRenderedPageBreak/>
        <w:t>dan kebutuhan riset akuntansi. Peningkatan publikasi hingga tahun 2024 dapat dimaknai sebagai respons terhadap semakin kompleksnya penugasan audit, terutama setelah perubahan lingkungan bisnis, meningkatnya risiko pelaporan, dan berkembangnya isu independensi auditor</w:t>
      </w:r>
      <w:r w:rsidR="001E6BF1">
        <w:rPr>
          <w:rFonts w:ascii="Times New Roman" w:eastAsia="Times New Roman" w:hAnsi="Times New Roman" w:cs="Times New Roman"/>
          <w:noProof w:val="0"/>
          <w:sz w:val="24"/>
          <w:szCs w:val="24"/>
          <w:lang w:val="en" w:eastAsia="en-ID"/>
        </w:rPr>
        <w:t xml:space="preserve"> </w:t>
      </w:r>
      <w:r w:rsidR="001E6BF1">
        <w:rPr>
          <w:rFonts w:ascii="Times New Roman" w:eastAsia="Times New Roman" w:hAnsi="Times New Roman" w:cs="Times New Roman"/>
          <w:noProof w:val="0"/>
          <w:sz w:val="24"/>
          <w:szCs w:val="24"/>
          <w:lang w:val="en" w:eastAsia="en-ID"/>
        </w:rPr>
        <w:fldChar w:fldCharType="begin" w:fldLock="1"/>
      </w:r>
      <w:r w:rsidR="003A048C">
        <w:rPr>
          <w:rFonts w:ascii="Times New Roman" w:eastAsia="Times New Roman" w:hAnsi="Times New Roman" w:cs="Times New Roman"/>
          <w:noProof w:val="0"/>
          <w:sz w:val="24"/>
          <w:szCs w:val="24"/>
          <w:lang w:val="en" w:eastAsia="en-ID"/>
        </w:rPr>
        <w:instrText>ADDIN CSL_CITATION {"citationItems":[{"id":"ITEM-1","itemData":{"author":[{"dropping-particle":"","family":"Indriani","given":"Nadia","non-dropping-particle":"","parse-names":false,"suffix":""},{"dropping-particle":"","family":"Hariadi","given":"Bambang","non-dropping-particle":"","parse-names":false,"suffix":""}],"id":"ITEM-1","issued":{"date-parts":[["2020"]]},"title":"PENGARUH AUDIT TENURE DAN FEE AUDIT TERHADAP KUALITAS AUDIT DENGAN UKURAN KAP SEBAGAI VARIABEL MODERATING (Studi pada Perusahaan Perbankan yang Terdaftar di Bursa Efek Indonesia Tahun 2016-2019)","type":"article-journal"},"uris":["http://www.mendeley.com/documents/?uuid=a5948953-ddad-4293-8992-13223cc34dd6"]},{"id":"ITEM-2","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2","issue":"1","issued":{"date-parts":[["2025"]]},"page":"1-13","title":"Audit Tenure , Audit Committee , Audit Fee , Audit Delay : Effect on Audit Quality","type":"article-journal","volume":"7"},"uris":["http://www.mendeley.com/documents/?uuid=ca7c4ab3-a4d8-4630-96d5-09e473a452ea"]}],"mendeley":{"formattedCitation":"(Indriani &amp; Hariadi, 2020; Rahman et al., 2025)","plainTextFormattedCitation":"(Indriani &amp; Hariadi, 2020; Rahman et al., 2025)","previouslyFormattedCitation":"(Indriani &amp; Hariadi, 2020; Rahman et al., 2025)"},"properties":{"noteIndex":0},"schema":"https://github.com/citation-style-language/schema/raw/master/csl-citation.json"}</w:instrText>
      </w:r>
      <w:r w:rsidR="001E6BF1">
        <w:rPr>
          <w:rFonts w:ascii="Times New Roman" w:eastAsia="Times New Roman" w:hAnsi="Times New Roman" w:cs="Times New Roman"/>
          <w:noProof w:val="0"/>
          <w:sz w:val="24"/>
          <w:szCs w:val="24"/>
          <w:lang w:val="en" w:eastAsia="en-ID"/>
        </w:rPr>
        <w:fldChar w:fldCharType="separate"/>
      </w:r>
      <w:r w:rsidR="003A048C" w:rsidRPr="003A048C">
        <w:rPr>
          <w:rFonts w:ascii="Times New Roman" w:eastAsia="Times New Roman" w:hAnsi="Times New Roman" w:cs="Times New Roman"/>
          <w:sz w:val="24"/>
          <w:szCs w:val="24"/>
          <w:lang w:val="en" w:eastAsia="en-ID"/>
        </w:rPr>
        <w:t xml:space="preserve">(Indriani &amp; Hariadi, 2020; Rahman </w:t>
      </w:r>
      <w:r w:rsidR="003A048C" w:rsidRPr="003A048C">
        <w:rPr>
          <w:rFonts w:ascii="Times New Roman" w:eastAsia="Times New Roman" w:hAnsi="Times New Roman" w:cs="Times New Roman"/>
          <w:i/>
          <w:iCs/>
          <w:sz w:val="24"/>
          <w:szCs w:val="24"/>
          <w:lang w:val="en" w:eastAsia="en-ID"/>
        </w:rPr>
        <w:t>et al</w:t>
      </w:r>
      <w:r w:rsidR="003A048C" w:rsidRPr="003A048C">
        <w:rPr>
          <w:rFonts w:ascii="Times New Roman" w:eastAsia="Times New Roman" w:hAnsi="Times New Roman" w:cs="Times New Roman"/>
          <w:sz w:val="24"/>
          <w:szCs w:val="24"/>
          <w:lang w:val="en" w:eastAsia="en-ID"/>
        </w:rPr>
        <w:t>., 2025)</w:t>
      </w:r>
      <w:r w:rsidR="001E6BF1">
        <w:rPr>
          <w:rFonts w:ascii="Times New Roman" w:eastAsia="Times New Roman" w:hAnsi="Times New Roman" w:cs="Times New Roman"/>
          <w:noProof w:val="0"/>
          <w:sz w:val="24"/>
          <w:szCs w:val="24"/>
          <w:lang w:val="en" w:eastAsia="en-ID"/>
        </w:rPr>
        <w:fldChar w:fldCharType="end"/>
      </w:r>
      <w:r w:rsidRPr="004C2556">
        <w:rPr>
          <w:rFonts w:ascii="Times New Roman" w:eastAsia="Times New Roman" w:hAnsi="Times New Roman" w:cs="Times New Roman"/>
          <w:noProof w:val="0"/>
          <w:sz w:val="24"/>
          <w:szCs w:val="24"/>
          <w:lang w:val="en" w:eastAsia="en-ID"/>
        </w:rPr>
        <w:t xml:space="preserve">. </w:t>
      </w:r>
      <w:r w:rsidR="003A048C">
        <w:rPr>
          <w:rFonts w:ascii="Times New Roman" w:eastAsia="Times New Roman" w:hAnsi="Times New Roman" w:cs="Times New Roman"/>
          <w:i/>
          <w:iCs/>
          <w:noProof w:val="0"/>
          <w:sz w:val="24"/>
          <w:szCs w:val="24"/>
          <w:lang w:val="en" w:eastAsia="en-ID"/>
        </w:rPr>
        <w:t>A</w:t>
      </w:r>
      <w:r w:rsidRPr="002A69EE">
        <w:rPr>
          <w:rFonts w:ascii="Times New Roman" w:eastAsia="Times New Roman" w:hAnsi="Times New Roman" w:cs="Times New Roman"/>
          <w:i/>
          <w:iCs/>
          <w:noProof w:val="0"/>
          <w:sz w:val="24"/>
          <w:szCs w:val="24"/>
          <w:lang w:val="en" w:eastAsia="en-ID"/>
        </w:rPr>
        <w:t>udit fee</w:t>
      </w:r>
      <w:r w:rsidRPr="004C2556">
        <w:rPr>
          <w:rFonts w:ascii="Times New Roman" w:eastAsia="Times New Roman" w:hAnsi="Times New Roman" w:cs="Times New Roman"/>
          <w:noProof w:val="0"/>
          <w:sz w:val="24"/>
          <w:szCs w:val="24"/>
          <w:lang w:val="en" w:eastAsia="en-ID"/>
        </w:rPr>
        <w:t xml:space="preserve"> mulai dipahami sebagai isu yang lebih luas daripada sekadar biaya jasa audit, karena dapat mencerminkan intensitas pekerjaan auditor, persepsi risiko klien, serta kualitas mekanisme pengawasan perusahaan</w:t>
      </w:r>
      <w:r w:rsidR="003A048C">
        <w:rPr>
          <w:rFonts w:ascii="Times New Roman" w:eastAsia="Times New Roman" w:hAnsi="Times New Roman" w:cs="Times New Roman"/>
          <w:noProof w:val="0"/>
          <w:sz w:val="24"/>
          <w:szCs w:val="24"/>
          <w:lang w:val="en" w:eastAsia="en-ID"/>
        </w:rPr>
        <w:t xml:space="preserve"> </w:t>
      </w:r>
      <w:r w:rsidR="003A048C">
        <w:rPr>
          <w:rFonts w:ascii="Times New Roman" w:eastAsia="Times New Roman" w:hAnsi="Times New Roman" w:cs="Times New Roman"/>
          <w:noProof w:val="0"/>
          <w:sz w:val="24"/>
          <w:szCs w:val="24"/>
          <w:lang w:val="en" w:eastAsia="en-ID"/>
        </w:rPr>
        <w:fldChar w:fldCharType="begin" w:fldLock="1"/>
      </w:r>
      <w:r w:rsidR="003A048C">
        <w:rPr>
          <w:rFonts w:ascii="Times New Roman" w:eastAsia="Times New Roman" w:hAnsi="Times New Roman" w:cs="Times New Roman"/>
          <w:noProof w:val="0"/>
          <w:sz w:val="24"/>
          <w:szCs w:val="24"/>
          <w:lang w:val="en" w:eastAsia="en-ID"/>
        </w:rPr>
        <w:instrText>ADDIN CSL_CITATION {"citationItems":[{"id":"ITEM-1","itemData":{"author":[{"dropping-particle":"","family":"Kamil","given":"Islamiah","non-dropping-particle":"","parse-names":false,"suffix":""}],"container-title":"Jurnal Perspektif Manajerial dan Kewirausahaan (JPMK)","id":"ITEM-1","issue":"2","issued":{"date-parts":[["2021"]]},"page":"120-132","title":"PENGARUH FEE AUDIT , AUDIT TENURE , DAN UKURAN PERUSAHAAN AUDIT ( KAP ) TERHADAP KUALITAS AUDIT PADA PERUSAHAAN CONSUMER GOODS YANG TERDAFTAR DI BURSA EFEK INDONESIA ( BEI ) TAHUN 2016-2019","type":"article-journal","volume":"1"},"uris":["http://www.mendeley.com/documents/?uuid=0b7cfb7c-29de-4bd9-9bee-4bbd3ecb2827"]},{"id":"ITEM-2","itemData":{"author":[{"dropping-particle":"","family":"Qintharah","given":"Yuha Nadhirah","non-dropping-particle":"","parse-names":false,"suffix":""}],"container-title":"Jurnal Ekonomi KIAT","id":"ITEM-2","issue":"1","issued":{"date-parts":[["2020"]]},"page":"1-6","title":"Pengaruh Rotasi Audit , Kompleksitas Perusahaan dan Fee Audit terhadap Kualitas Audit Perusahaan Manufaktur Di Bursa Efek Indonesia","type":"article-journal","volume":"31"},"uris":["http://www.mendeley.com/documents/?uuid=f7a3a334-7e14-4fe8-a30e-fe3c419c9a97"]}],"mendeley":{"formattedCitation":"(Kamil, 2021; Qintharah, 2020)","plainTextFormattedCitation":"(Kamil, 2021; Qintharah, 2020)","previouslyFormattedCitation":"(Kamil, 2021; Qintharah, 2020)"},"properties":{"noteIndex":0},"schema":"https://github.com/citation-style-language/schema/raw/master/csl-citation.json"}</w:instrText>
      </w:r>
      <w:r w:rsidR="003A048C">
        <w:rPr>
          <w:rFonts w:ascii="Times New Roman" w:eastAsia="Times New Roman" w:hAnsi="Times New Roman" w:cs="Times New Roman"/>
          <w:noProof w:val="0"/>
          <w:sz w:val="24"/>
          <w:szCs w:val="24"/>
          <w:lang w:val="en" w:eastAsia="en-ID"/>
        </w:rPr>
        <w:fldChar w:fldCharType="separate"/>
      </w:r>
      <w:r w:rsidR="003A048C" w:rsidRPr="003A048C">
        <w:rPr>
          <w:rFonts w:ascii="Times New Roman" w:eastAsia="Times New Roman" w:hAnsi="Times New Roman" w:cs="Times New Roman"/>
          <w:sz w:val="24"/>
          <w:szCs w:val="24"/>
          <w:lang w:val="en" w:eastAsia="en-ID"/>
        </w:rPr>
        <w:t>(Kamil, 2021; Qintharah, 2020)</w:t>
      </w:r>
      <w:r w:rsidR="003A048C">
        <w:rPr>
          <w:rFonts w:ascii="Times New Roman" w:eastAsia="Times New Roman" w:hAnsi="Times New Roman" w:cs="Times New Roman"/>
          <w:noProof w:val="0"/>
          <w:sz w:val="24"/>
          <w:szCs w:val="24"/>
          <w:lang w:val="en" w:eastAsia="en-ID"/>
        </w:rPr>
        <w:fldChar w:fldCharType="end"/>
      </w:r>
      <w:r w:rsidRPr="004C2556">
        <w:rPr>
          <w:rFonts w:ascii="Times New Roman" w:eastAsia="Times New Roman" w:hAnsi="Times New Roman" w:cs="Times New Roman"/>
          <w:noProof w:val="0"/>
          <w:sz w:val="24"/>
          <w:szCs w:val="24"/>
          <w:lang w:val="en" w:eastAsia="en-ID"/>
        </w:rPr>
        <w:t xml:space="preserve">. Sementara itu, penurunan pada dua tahun terakhir perlu ditafsirkan secara hati-hati karena publikasi tahun berjalan umumnya masih berproses dalam tahap penerbitan, pengindeksan, atau aksesibilitas </w:t>
      </w:r>
      <w:r w:rsidRPr="002A69EE">
        <w:rPr>
          <w:rFonts w:ascii="Times New Roman" w:eastAsia="Times New Roman" w:hAnsi="Times New Roman" w:cs="Times New Roman"/>
          <w:i/>
          <w:iCs/>
          <w:noProof w:val="0"/>
          <w:sz w:val="24"/>
          <w:szCs w:val="24"/>
          <w:lang w:val="en" w:eastAsia="en-ID"/>
        </w:rPr>
        <w:t>database</w:t>
      </w:r>
      <w:r w:rsidR="002A69EE">
        <w:rPr>
          <w:rFonts w:ascii="Times New Roman" w:eastAsia="Times New Roman" w:hAnsi="Times New Roman" w:cs="Times New Roman"/>
          <w:noProof w:val="0"/>
          <w:sz w:val="24"/>
          <w:szCs w:val="24"/>
          <w:lang w:val="en" w:eastAsia="en-ID"/>
        </w:rPr>
        <w:t>.</w:t>
      </w:r>
    </w:p>
    <w:p w14:paraId="5D0B4E19" w14:textId="4327D968" w:rsidR="002A69EE" w:rsidRDefault="002A69EE" w:rsidP="00C9204A">
      <w:pPr>
        <w:spacing w:after="0" w:line="240" w:lineRule="auto"/>
        <w:rPr>
          <w:rFonts w:ascii="Times New Roman" w:eastAsia="Times New Roman" w:hAnsi="Times New Roman" w:cs="Times New Roman"/>
          <w:b/>
          <w:noProof w:val="0"/>
          <w:sz w:val="24"/>
          <w:lang w:val="en-US"/>
        </w:rPr>
      </w:pPr>
      <w:bookmarkStart w:id="1" w:name="_Hlk228982709"/>
      <w:r w:rsidRPr="002A69EE">
        <w:rPr>
          <w:rFonts w:ascii="Times New Roman" w:eastAsia="Times New Roman" w:hAnsi="Times New Roman" w:cs="Times New Roman"/>
          <w:b/>
          <w:noProof w:val="0"/>
          <w:sz w:val="24"/>
          <w:lang w:val="en-US"/>
        </w:rPr>
        <w:t xml:space="preserve">Klasifikasi </w:t>
      </w:r>
      <w:r w:rsidR="002E3D0C" w:rsidRPr="002A69EE">
        <w:rPr>
          <w:rFonts w:ascii="Times New Roman" w:eastAsia="Times New Roman" w:hAnsi="Times New Roman" w:cs="Times New Roman"/>
          <w:b/>
          <w:noProof w:val="0"/>
          <w:sz w:val="24"/>
          <w:lang w:val="en-US"/>
        </w:rPr>
        <w:t>Metode Dan Teknik Analisis</w:t>
      </w:r>
    </w:p>
    <w:bookmarkEnd w:id="1"/>
    <w:p w14:paraId="6ACC454B" w14:textId="0B868DD4" w:rsidR="006855DF" w:rsidRPr="00C9204A" w:rsidRDefault="006855DF" w:rsidP="006855DF">
      <w:pPr>
        <w:spacing w:before="160" w:after="80" w:line="276" w:lineRule="auto"/>
        <w:jc w:val="center"/>
        <w:rPr>
          <w:rFonts w:ascii="Times New Roman" w:eastAsia="Times New Roman" w:hAnsi="Times New Roman" w:cs="Times New Roman"/>
          <w:noProof w:val="0"/>
          <w:lang w:val="en-US"/>
        </w:rPr>
      </w:pPr>
      <w:r>
        <w:rPr>
          <w:rFonts w:ascii="Times New Roman" w:eastAsia="Times New Roman" w:hAnsi="Times New Roman" w:cs="Times New Roman"/>
          <w:b/>
          <w:noProof w:val="0"/>
          <w:lang w:val="en-US"/>
        </w:rPr>
        <w:t>Tabel 1</w:t>
      </w:r>
      <w:r w:rsidR="00C9204A">
        <w:rPr>
          <w:rFonts w:ascii="Times New Roman" w:eastAsia="Times New Roman" w:hAnsi="Times New Roman" w:cs="Times New Roman"/>
          <w:b/>
          <w:noProof w:val="0"/>
          <w:lang w:val="en-US"/>
        </w:rPr>
        <w:t>.</w:t>
      </w:r>
      <w:r>
        <w:rPr>
          <w:rFonts w:ascii="Times New Roman" w:eastAsia="Times New Roman" w:hAnsi="Times New Roman" w:cs="Times New Roman"/>
          <w:b/>
          <w:noProof w:val="0"/>
          <w:lang w:val="en-US"/>
        </w:rPr>
        <w:t xml:space="preserve"> </w:t>
      </w:r>
      <w:r w:rsidRPr="00C9204A">
        <w:rPr>
          <w:rFonts w:ascii="Times New Roman" w:eastAsia="Times New Roman" w:hAnsi="Times New Roman" w:cs="Times New Roman"/>
          <w:noProof w:val="0"/>
          <w:lang w:val="en-US"/>
        </w:rPr>
        <w:t>Klasifikasi Metode Dan Teknik Analisis</w:t>
      </w:r>
      <w:r w:rsidR="00C9204A">
        <w:rPr>
          <w:rFonts w:ascii="Times New Roman" w:eastAsia="Times New Roman" w:hAnsi="Times New Roman" w:cs="Times New Roman"/>
          <w:noProof w:val="0"/>
          <w:lang w:val="en-US"/>
        </w:rPr>
        <w:t>.</w:t>
      </w:r>
    </w:p>
    <w:tbl>
      <w:tblPr>
        <w:tblW w:w="0" w:type="auto"/>
        <w:jc w:val="center"/>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622"/>
        <w:gridCol w:w="3893"/>
        <w:gridCol w:w="1574"/>
        <w:gridCol w:w="1168"/>
      </w:tblGrid>
      <w:tr w:rsidR="006855DF" w:rsidRPr="006855DF" w14:paraId="783BDC29" w14:textId="77777777" w:rsidTr="00C9204A">
        <w:trPr>
          <w:tblHeader/>
          <w:tblCellSpacing w:w="15" w:type="dxa"/>
          <w:jc w:val="center"/>
        </w:trPr>
        <w:tc>
          <w:tcPr>
            <w:tcW w:w="0" w:type="auto"/>
            <w:tcBorders>
              <w:top w:val="single" w:sz="4" w:space="0" w:color="auto"/>
              <w:bottom w:val="single" w:sz="4" w:space="0" w:color="auto"/>
            </w:tcBorders>
            <w:vAlign w:val="center"/>
            <w:hideMark/>
          </w:tcPr>
          <w:p w14:paraId="7EB4123D" w14:textId="77777777" w:rsidR="006855DF" w:rsidRPr="006855DF" w:rsidRDefault="006855DF" w:rsidP="006855DF">
            <w:pPr>
              <w:spacing w:after="0" w:line="240" w:lineRule="auto"/>
              <w:jc w:val="right"/>
              <w:rPr>
                <w:rFonts w:ascii="Times New Roman" w:eastAsia="Times New Roman" w:hAnsi="Times New Roman" w:cs="Times New Roman"/>
                <w:b/>
                <w:bCs/>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No</w:t>
            </w:r>
          </w:p>
        </w:tc>
        <w:tc>
          <w:tcPr>
            <w:tcW w:w="0" w:type="auto"/>
            <w:tcBorders>
              <w:top w:val="single" w:sz="4" w:space="0" w:color="auto"/>
              <w:bottom w:val="single" w:sz="4" w:space="0" w:color="auto"/>
            </w:tcBorders>
            <w:vAlign w:val="center"/>
            <w:hideMark/>
          </w:tcPr>
          <w:p w14:paraId="5D2CA512" w14:textId="77777777" w:rsidR="006855DF" w:rsidRPr="006855DF" w:rsidRDefault="006855DF" w:rsidP="006855DF">
            <w:pPr>
              <w:spacing w:after="0" w:line="240" w:lineRule="auto"/>
              <w:jc w:val="center"/>
              <w:rPr>
                <w:rFonts w:ascii="Times New Roman" w:eastAsia="Times New Roman" w:hAnsi="Times New Roman" w:cs="Times New Roman"/>
                <w:b/>
                <w:bCs/>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Teknik analisis data</w:t>
            </w:r>
          </w:p>
        </w:tc>
        <w:tc>
          <w:tcPr>
            <w:tcW w:w="0" w:type="auto"/>
            <w:tcBorders>
              <w:top w:val="single" w:sz="4" w:space="0" w:color="auto"/>
              <w:bottom w:val="single" w:sz="4" w:space="0" w:color="auto"/>
            </w:tcBorders>
            <w:vAlign w:val="center"/>
            <w:hideMark/>
          </w:tcPr>
          <w:p w14:paraId="14C58792" w14:textId="77777777" w:rsidR="006855DF" w:rsidRPr="006855DF" w:rsidRDefault="006855DF" w:rsidP="006855DF">
            <w:pPr>
              <w:spacing w:after="0" w:line="240" w:lineRule="auto"/>
              <w:jc w:val="right"/>
              <w:rPr>
                <w:rFonts w:ascii="Times New Roman" w:eastAsia="Times New Roman" w:hAnsi="Times New Roman" w:cs="Times New Roman"/>
                <w:b/>
                <w:bCs/>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Jumlah artikel</w:t>
            </w:r>
          </w:p>
        </w:tc>
        <w:tc>
          <w:tcPr>
            <w:tcW w:w="0" w:type="auto"/>
            <w:tcBorders>
              <w:top w:val="single" w:sz="4" w:space="0" w:color="auto"/>
              <w:bottom w:val="single" w:sz="4" w:space="0" w:color="auto"/>
            </w:tcBorders>
            <w:vAlign w:val="center"/>
            <w:hideMark/>
          </w:tcPr>
          <w:p w14:paraId="78EEB252" w14:textId="77777777" w:rsidR="006855DF" w:rsidRPr="006855DF" w:rsidRDefault="006855DF" w:rsidP="006855DF">
            <w:pPr>
              <w:spacing w:after="0" w:line="240" w:lineRule="auto"/>
              <w:jc w:val="right"/>
              <w:rPr>
                <w:rFonts w:ascii="Times New Roman" w:eastAsia="Times New Roman" w:hAnsi="Times New Roman" w:cs="Times New Roman"/>
                <w:b/>
                <w:bCs/>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Persentase</w:t>
            </w:r>
          </w:p>
        </w:tc>
      </w:tr>
      <w:tr w:rsidR="006855DF" w:rsidRPr="006855DF" w14:paraId="23956A7B" w14:textId="77777777" w:rsidTr="00C9204A">
        <w:trPr>
          <w:tblCellSpacing w:w="15" w:type="dxa"/>
          <w:jc w:val="center"/>
        </w:trPr>
        <w:tc>
          <w:tcPr>
            <w:tcW w:w="0" w:type="auto"/>
            <w:vAlign w:val="center"/>
            <w:hideMark/>
          </w:tcPr>
          <w:p w14:paraId="2B7A1226"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w:t>
            </w:r>
          </w:p>
        </w:tc>
        <w:tc>
          <w:tcPr>
            <w:tcW w:w="0" w:type="auto"/>
            <w:vAlign w:val="center"/>
            <w:hideMark/>
          </w:tcPr>
          <w:p w14:paraId="0516FC06"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Regresi logistik</w:t>
            </w:r>
          </w:p>
        </w:tc>
        <w:tc>
          <w:tcPr>
            <w:tcW w:w="0" w:type="auto"/>
            <w:vAlign w:val="center"/>
            <w:hideMark/>
          </w:tcPr>
          <w:p w14:paraId="5DCF18D7"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58</w:t>
            </w:r>
          </w:p>
        </w:tc>
        <w:tc>
          <w:tcPr>
            <w:tcW w:w="0" w:type="auto"/>
            <w:vAlign w:val="center"/>
            <w:hideMark/>
          </w:tcPr>
          <w:p w14:paraId="6CF8E5D1"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56,3%</w:t>
            </w:r>
          </w:p>
        </w:tc>
      </w:tr>
      <w:tr w:rsidR="006855DF" w:rsidRPr="006855DF" w14:paraId="1E564914" w14:textId="77777777" w:rsidTr="00C9204A">
        <w:trPr>
          <w:tblCellSpacing w:w="15" w:type="dxa"/>
          <w:jc w:val="center"/>
        </w:trPr>
        <w:tc>
          <w:tcPr>
            <w:tcW w:w="0" w:type="auto"/>
            <w:vAlign w:val="center"/>
            <w:hideMark/>
          </w:tcPr>
          <w:p w14:paraId="3622A55C"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2</w:t>
            </w:r>
          </w:p>
        </w:tc>
        <w:tc>
          <w:tcPr>
            <w:tcW w:w="0" w:type="auto"/>
            <w:vAlign w:val="center"/>
            <w:hideMark/>
          </w:tcPr>
          <w:p w14:paraId="6A2E887F"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Regresi linear berganda</w:t>
            </w:r>
          </w:p>
        </w:tc>
        <w:tc>
          <w:tcPr>
            <w:tcW w:w="0" w:type="auto"/>
            <w:vAlign w:val="center"/>
            <w:hideMark/>
          </w:tcPr>
          <w:p w14:paraId="16375452"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8</w:t>
            </w:r>
          </w:p>
        </w:tc>
        <w:tc>
          <w:tcPr>
            <w:tcW w:w="0" w:type="auto"/>
            <w:vAlign w:val="center"/>
            <w:hideMark/>
          </w:tcPr>
          <w:p w14:paraId="63AA7BA5"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7,5%</w:t>
            </w:r>
          </w:p>
        </w:tc>
      </w:tr>
      <w:tr w:rsidR="006855DF" w:rsidRPr="006855DF" w14:paraId="28070632" w14:textId="77777777" w:rsidTr="00C9204A">
        <w:trPr>
          <w:tblCellSpacing w:w="15" w:type="dxa"/>
          <w:jc w:val="center"/>
        </w:trPr>
        <w:tc>
          <w:tcPr>
            <w:tcW w:w="0" w:type="auto"/>
            <w:vAlign w:val="center"/>
            <w:hideMark/>
          </w:tcPr>
          <w:p w14:paraId="6F3E3976"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3</w:t>
            </w:r>
          </w:p>
        </w:tc>
        <w:tc>
          <w:tcPr>
            <w:tcW w:w="0" w:type="auto"/>
            <w:vAlign w:val="center"/>
            <w:hideMark/>
          </w:tcPr>
          <w:p w14:paraId="412F62B9"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SEM-PLS / Partial Least Square</w:t>
            </w:r>
          </w:p>
        </w:tc>
        <w:tc>
          <w:tcPr>
            <w:tcW w:w="0" w:type="auto"/>
            <w:vAlign w:val="center"/>
            <w:hideMark/>
          </w:tcPr>
          <w:p w14:paraId="51EB1A9D"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2</w:t>
            </w:r>
          </w:p>
        </w:tc>
        <w:tc>
          <w:tcPr>
            <w:tcW w:w="0" w:type="auto"/>
            <w:vAlign w:val="center"/>
            <w:hideMark/>
          </w:tcPr>
          <w:p w14:paraId="4368D6D8"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1,7%</w:t>
            </w:r>
          </w:p>
        </w:tc>
      </w:tr>
      <w:tr w:rsidR="006855DF" w:rsidRPr="006855DF" w14:paraId="7611684E" w14:textId="77777777" w:rsidTr="00C9204A">
        <w:trPr>
          <w:tblCellSpacing w:w="15" w:type="dxa"/>
          <w:jc w:val="center"/>
        </w:trPr>
        <w:tc>
          <w:tcPr>
            <w:tcW w:w="0" w:type="auto"/>
            <w:vAlign w:val="center"/>
            <w:hideMark/>
          </w:tcPr>
          <w:p w14:paraId="30856AF5"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4</w:t>
            </w:r>
          </w:p>
        </w:tc>
        <w:tc>
          <w:tcPr>
            <w:tcW w:w="0" w:type="auto"/>
            <w:vAlign w:val="center"/>
            <w:hideMark/>
          </w:tcPr>
          <w:p w14:paraId="0964F4BA"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Moderated Regression Analysis (MRA)</w:t>
            </w:r>
          </w:p>
        </w:tc>
        <w:tc>
          <w:tcPr>
            <w:tcW w:w="0" w:type="auto"/>
            <w:vAlign w:val="center"/>
            <w:hideMark/>
          </w:tcPr>
          <w:p w14:paraId="010D2E22"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6</w:t>
            </w:r>
          </w:p>
        </w:tc>
        <w:tc>
          <w:tcPr>
            <w:tcW w:w="0" w:type="auto"/>
            <w:vAlign w:val="center"/>
            <w:hideMark/>
          </w:tcPr>
          <w:p w14:paraId="71AF886B"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5,8%</w:t>
            </w:r>
          </w:p>
        </w:tc>
      </w:tr>
      <w:tr w:rsidR="006855DF" w:rsidRPr="006855DF" w14:paraId="11C6E292" w14:textId="77777777" w:rsidTr="00C9204A">
        <w:trPr>
          <w:tblCellSpacing w:w="15" w:type="dxa"/>
          <w:jc w:val="center"/>
        </w:trPr>
        <w:tc>
          <w:tcPr>
            <w:tcW w:w="0" w:type="auto"/>
            <w:vAlign w:val="center"/>
            <w:hideMark/>
          </w:tcPr>
          <w:p w14:paraId="14DB723F"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5</w:t>
            </w:r>
          </w:p>
        </w:tc>
        <w:tc>
          <w:tcPr>
            <w:tcW w:w="0" w:type="auto"/>
            <w:vAlign w:val="center"/>
            <w:hideMark/>
          </w:tcPr>
          <w:p w14:paraId="41BAA2BE"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Regresi data panel</w:t>
            </w:r>
          </w:p>
        </w:tc>
        <w:tc>
          <w:tcPr>
            <w:tcW w:w="0" w:type="auto"/>
            <w:vAlign w:val="center"/>
            <w:hideMark/>
          </w:tcPr>
          <w:p w14:paraId="30023448"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6</w:t>
            </w:r>
          </w:p>
        </w:tc>
        <w:tc>
          <w:tcPr>
            <w:tcW w:w="0" w:type="auto"/>
            <w:vAlign w:val="center"/>
            <w:hideMark/>
          </w:tcPr>
          <w:p w14:paraId="5F9C7F27"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5,8%</w:t>
            </w:r>
          </w:p>
        </w:tc>
      </w:tr>
      <w:tr w:rsidR="006855DF" w:rsidRPr="006855DF" w14:paraId="5085EDEC" w14:textId="77777777" w:rsidTr="00C9204A">
        <w:trPr>
          <w:tblCellSpacing w:w="15" w:type="dxa"/>
          <w:jc w:val="center"/>
        </w:trPr>
        <w:tc>
          <w:tcPr>
            <w:tcW w:w="0" w:type="auto"/>
            <w:vAlign w:val="center"/>
            <w:hideMark/>
          </w:tcPr>
          <w:p w14:paraId="15EEC7FE"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6</w:t>
            </w:r>
          </w:p>
        </w:tc>
        <w:tc>
          <w:tcPr>
            <w:tcW w:w="0" w:type="auto"/>
            <w:vAlign w:val="center"/>
            <w:hideMark/>
          </w:tcPr>
          <w:p w14:paraId="047B23A8"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 xml:space="preserve">Analisis jalur / </w:t>
            </w:r>
            <w:r w:rsidRPr="006855DF">
              <w:rPr>
                <w:rFonts w:ascii="Times New Roman" w:eastAsia="Times New Roman" w:hAnsi="Times New Roman" w:cs="Times New Roman"/>
                <w:i/>
                <w:iCs/>
                <w:noProof w:val="0"/>
                <w:sz w:val="24"/>
                <w:szCs w:val="24"/>
                <w:lang w:val="en-ID" w:eastAsia="en-ID"/>
              </w:rPr>
              <w:t>path analysis</w:t>
            </w:r>
          </w:p>
        </w:tc>
        <w:tc>
          <w:tcPr>
            <w:tcW w:w="0" w:type="auto"/>
            <w:vAlign w:val="center"/>
            <w:hideMark/>
          </w:tcPr>
          <w:p w14:paraId="0313A958"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2</w:t>
            </w:r>
          </w:p>
        </w:tc>
        <w:tc>
          <w:tcPr>
            <w:tcW w:w="0" w:type="auto"/>
            <w:vAlign w:val="center"/>
            <w:hideMark/>
          </w:tcPr>
          <w:p w14:paraId="2454491F"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9%</w:t>
            </w:r>
          </w:p>
        </w:tc>
      </w:tr>
      <w:tr w:rsidR="006855DF" w:rsidRPr="006855DF" w14:paraId="74C1C30C" w14:textId="77777777" w:rsidTr="00C9204A">
        <w:trPr>
          <w:tblCellSpacing w:w="15" w:type="dxa"/>
          <w:jc w:val="center"/>
        </w:trPr>
        <w:tc>
          <w:tcPr>
            <w:tcW w:w="0" w:type="auto"/>
            <w:vAlign w:val="center"/>
            <w:hideMark/>
          </w:tcPr>
          <w:p w14:paraId="3D056867"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7</w:t>
            </w:r>
          </w:p>
        </w:tc>
        <w:tc>
          <w:tcPr>
            <w:tcW w:w="0" w:type="auto"/>
            <w:vAlign w:val="center"/>
            <w:hideMark/>
          </w:tcPr>
          <w:p w14:paraId="1382FFF4" w14:textId="77777777" w:rsidR="006855DF" w:rsidRPr="006855DF" w:rsidRDefault="006855DF" w:rsidP="006855DF">
            <w:pPr>
              <w:spacing w:after="0" w:line="240" w:lineRule="auto"/>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Studi literatur kualitatif</w:t>
            </w:r>
          </w:p>
        </w:tc>
        <w:tc>
          <w:tcPr>
            <w:tcW w:w="0" w:type="auto"/>
            <w:vAlign w:val="center"/>
            <w:hideMark/>
          </w:tcPr>
          <w:p w14:paraId="23A1E086"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w:t>
            </w:r>
          </w:p>
        </w:tc>
        <w:tc>
          <w:tcPr>
            <w:tcW w:w="0" w:type="auto"/>
            <w:vAlign w:val="center"/>
            <w:hideMark/>
          </w:tcPr>
          <w:p w14:paraId="142F46F4"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noProof w:val="0"/>
                <w:sz w:val="24"/>
                <w:szCs w:val="24"/>
                <w:lang w:val="en-ID" w:eastAsia="en-ID"/>
              </w:rPr>
              <w:t>1,0%</w:t>
            </w:r>
          </w:p>
        </w:tc>
      </w:tr>
      <w:tr w:rsidR="006855DF" w:rsidRPr="006855DF" w14:paraId="4C26F3A2" w14:textId="77777777" w:rsidTr="00C9204A">
        <w:trPr>
          <w:tblCellSpacing w:w="15" w:type="dxa"/>
          <w:jc w:val="center"/>
        </w:trPr>
        <w:tc>
          <w:tcPr>
            <w:tcW w:w="0" w:type="auto"/>
            <w:vAlign w:val="center"/>
            <w:hideMark/>
          </w:tcPr>
          <w:p w14:paraId="48649D58"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Total</w:t>
            </w:r>
          </w:p>
        </w:tc>
        <w:tc>
          <w:tcPr>
            <w:tcW w:w="0" w:type="auto"/>
            <w:vAlign w:val="center"/>
            <w:hideMark/>
          </w:tcPr>
          <w:p w14:paraId="56F507B8"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p>
        </w:tc>
        <w:tc>
          <w:tcPr>
            <w:tcW w:w="0" w:type="auto"/>
            <w:vAlign w:val="center"/>
            <w:hideMark/>
          </w:tcPr>
          <w:p w14:paraId="1135F404"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103</w:t>
            </w:r>
          </w:p>
        </w:tc>
        <w:tc>
          <w:tcPr>
            <w:tcW w:w="0" w:type="auto"/>
            <w:vAlign w:val="center"/>
            <w:hideMark/>
          </w:tcPr>
          <w:p w14:paraId="5DDEEC95" w14:textId="77777777" w:rsidR="006855DF" w:rsidRPr="006855DF" w:rsidRDefault="006855DF" w:rsidP="006855DF">
            <w:pPr>
              <w:spacing w:after="0" w:line="240" w:lineRule="auto"/>
              <w:jc w:val="right"/>
              <w:rPr>
                <w:rFonts w:ascii="Times New Roman" w:eastAsia="Times New Roman" w:hAnsi="Times New Roman" w:cs="Times New Roman"/>
                <w:noProof w:val="0"/>
                <w:sz w:val="24"/>
                <w:szCs w:val="24"/>
                <w:lang w:val="en-ID" w:eastAsia="en-ID"/>
              </w:rPr>
            </w:pPr>
            <w:r w:rsidRPr="006855DF">
              <w:rPr>
                <w:rFonts w:ascii="Times New Roman" w:eastAsia="Times New Roman" w:hAnsi="Times New Roman" w:cs="Times New Roman"/>
                <w:b/>
                <w:bCs/>
                <w:noProof w:val="0"/>
                <w:sz w:val="24"/>
                <w:szCs w:val="24"/>
                <w:lang w:val="en-ID" w:eastAsia="en-ID"/>
              </w:rPr>
              <w:t>100%</w:t>
            </w:r>
          </w:p>
        </w:tc>
      </w:tr>
    </w:tbl>
    <w:p w14:paraId="289001AD" w14:textId="67B8F2B4" w:rsidR="00D72378" w:rsidRDefault="002A69EE" w:rsidP="00C9204A">
      <w:pPr>
        <w:spacing w:after="0" w:line="360" w:lineRule="auto"/>
        <w:ind w:firstLine="720"/>
        <w:jc w:val="both"/>
        <w:rPr>
          <w:rFonts w:ascii="Times New Roman" w:eastAsia="Times New Roman" w:hAnsi="Times New Roman" w:cs="Times New Roman"/>
          <w:noProof w:val="0"/>
          <w:sz w:val="24"/>
        </w:rPr>
      </w:pPr>
      <w:r w:rsidRPr="002A69EE">
        <w:rPr>
          <w:rFonts w:ascii="Times New Roman" w:eastAsia="Times New Roman" w:hAnsi="Times New Roman" w:cs="Times New Roman"/>
          <w:noProof w:val="0"/>
          <w:sz w:val="24"/>
          <w:lang w:val="en-US"/>
        </w:rPr>
        <w:t>Karakteristik metodologis artikel memperlihatkan dominasi pendekatan kuantitatif. Kecenderungan ini dapat dipahami karena sebagian besar penelitian kualitas audit menggunakan data sekunder dari laporan tahunan, laporan keuangan, laporan auditor independen, atau informasi perusahaan yang terdaftar di Bursa Efek Indonesia</w:t>
      </w:r>
      <w:r w:rsidR="003A048C">
        <w:rPr>
          <w:rFonts w:ascii="Times New Roman" w:eastAsia="Times New Roman" w:hAnsi="Times New Roman" w:cs="Times New Roman"/>
          <w:noProof w:val="0"/>
          <w:sz w:val="24"/>
          <w:lang w:val="en-US"/>
        </w:rPr>
        <w:t xml:space="preserve"> </w:t>
      </w:r>
      <w:r w:rsidR="003A048C">
        <w:rPr>
          <w:rFonts w:ascii="Times New Roman" w:eastAsia="Times New Roman" w:hAnsi="Times New Roman" w:cs="Times New Roman"/>
          <w:noProof w:val="0"/>
          <w:sz w:val="24"/>
          <w:lang w:val="en-US"/>
        </w:rPr>
        <w:fldChar w:fldCharType="begin" w:fldLock="1"/>
      </w:r>
      <w:r w:rsidR="00D72378">
        <w:rPr>
          <w:rFonts w:ascii="Times New Roman" w:eastAsia="Times New Roman" w:hAnsi="Times New Roman" w:cs="Times New Roman"/>
          <w:noProof w:val="0"/>
          <w:sz w:val="24"/>
          <w:lang w:val="en-US"/>
        </w:rPr>
        <w:instrText>ADDIN CSL_CITATION {"citationItems":[{"id":"ITEM-1","itemData":{"DOI":"10.1108/AAAJ-01-2015-1939","ISSN":"1368-0668","abstract":"– The purpose of this paper is to present a method for a structured literature review (SLR). An SLR is a method for examining a corpus of scholarly literature, to develop insights, critical reflections, future research paths and research questions. SLRs are common in scientific disciplines dominated by quantitative approaches, but they can be adapted in accounting studies since quantitative and qualitative approaches are commonly accepted.  – A literature review, as a piece of academic writing, must have a logical, planned structure. The authors also argue it requires tests based on qualitative and quantitative methods. Therefore, the authors describe ten steps for developing an SLR.  – The SLR method is a way that scholars can stand “on the shoulders of giants” and provide insightful and impactful research that is different to the traditional authorship approaches to literature reviews.  – Traditional literature reviews can have varied results because of a lack of rigour. SLRs use a process that, through a set of rules, potentially offers less bias and more transparency of the execution and measures and techniques of validation and reliability.  – SLRs provide an approach that can help academics to discover under-investigated topics and methods, nurturing, therefore, the development of new knowledge areas and research approaches.  – The paper presents accounting researchers with an opportunity to develop insightful and publishable studies, and also serves as a basis for developing future research agendas in the accounting field. The authors advocate the SLR method especially to higher degree research students and emerging scholars as a way of potentially developing robust and defensible research agendas and questions.","author":[{"dropping-particle":"","family":"Massaro","given":"Maurizio","non-dropping-particle":"","parse-names":false,"suffix":""},{"dropping-particle":"","family":"Dumay","given":"John","non-dropping-particle":"","parse-names":false,"suffix":""},{"dropping-particle":"","family":"Guthrie","given":"James","non-dropping-particle":"","parse-names":false,"suffix":""}],"container-title":"Accounting, Auditing &amp; Accountability Journal","id":"ITEM-1","issue":"5","issued":{"date-parts":[["2016","6","20"]]},"page":"767-801","title":"On the shoulders of giants: undertaking a structured literature review in accounting","type":"article-journal","volume":"29"},"uris":["http://www.mendeley.com/documents/?uuid=222416b2-e316-41ef-ad3c-cc881e05fb46"]}],"mendeley":{"formattedCitation":"(Massaro et al., 2016)","plainTextFormattedCitation":"(Massaro et al., 2016)","previouslyFormattedCitation":"(Massaro et al., 2016)"},"properties":{"noteIndex":0},"schema":"https://github.com/citation-style-language/schema/raw/master/csl-citation.json"}</w:instrText>
      </w:r>
      <w:r w:rsidR="003A048C">
        <w:rPr>
          <w:rFonts w:ascii="Times New Roman" w:eastAsia="Times New Roman" w:hAnsi="Times New Roman" w:cs="Times New Roman"/>
          <w:noProof w:val="0"/>
          <w:sz w:val="24"/>
          <w:lang w:val="en-US"/>
        </w:rPr>
        <w:fldChar w:fldCharType="separate"/>
      </w:r>
      <w:r w:rsidR="003A048C" w:rsidRPr="003A048C">
        <w:rPr>
          <w:rFonts w:ascii="Times New Roman" w:eastAsia="Times New Roman" w:hAnsi="Times New Roman" w:cs="Times New Roman"/>
          <w:sz w:val="24"/>
          <w:lang w:val="en-US"/>
        </w:rPr>
        <w:t>(Massaro et al., 2016)</w:t>
      </w:r>
      <w:r w:rsidR="003A048C">
        <w:rPr>
          <w:rFonts w:ascii="Times New Roman" w:eastAsia="Times New Roman" w:hAnsi="Times New Roman" w:cs="Times New Roman"/>
          <w:noProof w:val="0"/>
          <w:sz w:val="24"/>
          <w:lang w:val="en-US"/>
        </w:rPr>
        <w:fldChar w:fldCharType="end"/>
      </w:r>
      <w:r w:rsidRPr="002A69EE">
        <w:rPr>
          <w:rFonts w:ascii="Times New Roman" w:eastAsia="Times New Roman" w:hAnsi="Times New Roman" w:cs="Times New Roman"/>
          <w:noProof w:val="0"/>
          <w:sz w:val="24"/>
          <w:lang w:val="en-US"/>
        </w:rPr>
        <w:t>.</w:t>
      </w:r>
      <w:r w:rsidR="006855DF">
        <w:rPr>
          <w:rFonts w:ascii="Times New Roman" w:eastAsia="Times New Roman" w:hAnsi="Times New Roman" w:cs="Times New Roman"/>
          <w:noProof w:val="0"/>
          <w:sz w:val="24"/>
          <w:lang w:val="en-US"/>
        </w:rPr>
        <w:t xml:space="preserve"> T</w:t>
      </w:r>
      <w:r w:rsidR="006855DF" w:rsidRPr="006855DF">
        <w:rPr>
          <w:rFonts w:ascii="Times New Roman" w:eastAsia="Times New Roman" w:hAnsi="Times New Roman" w:cs="Times New Roman"/>
          <w:noProof w:val="0"/>
          <w:sz w:val="24"/>
          <w:lang w:val="en-US"/>
        </w:rPr>
        <w:t xml:space="preserve">abel </w:t>
      </w:r>
      <w:r w:rsidR="006855DF">
        <w:rPr>
          <w:rFonts w:ascii="Times New Roman" w:eastAsia="Times New Roman" w:hAnsi="Times New Roman" w:cs="Times New Roman"/>
          <w:noProof w:val="0"/>
          <w:sz w:val="24"/>
          <w:lang w:val="en-US"/>
        </w:rPr>
        <w:t>1</w:t>
      </w:r>
      <w:r w:rsidR="006855DF" w:rsidRPr="006855DF">
        <w:rPr>
          <w:rFonts w:ascii="Times New Roman" w:eastAsia="Times New Roman" w:hAnsi="Times New Roman" w:cs="Times New Roman"/>
          <w:noProof w:val="0"/>
          <w:sz w:val="24"/>
          <w:lang w:val="en-US"/>
        </w:rPr>
        <w:t xml:space="preserve"> menunjukkan bahwa teknik analisis yang paling dominan digunakan dalam artikel yang direviu adalah regresi logistik. </w:t>
      </w:r>
      <w:r w:rsidR="00D72378" w:rsidRPr="00D72378">
        <w:rPr>
          <w:rFonts w:ascii="Times New Roman" w:eastAsia="Times New Roman" w:hAnsi="Times New Roman" w:cs="Times New Roman"/>
          <w:noProof w:val="0"/>
          <w:sz w:val="24"/>
        </w:rPr>
        <w:t xml:space="preserve">Penggunaan regresi logistik sebagai metode yang paling dominan menunjukkan bahwa sebagian besar artikel dalam kajian ini menggunakan pendekatan kuantitatif untuk menguji hubungan antara </w:t>
      </w:r>
      <w:r w:rsidR="00D72378" w:rsidRPr="00D72378">
        <w:rPr>
          <w:rFonts w:ascii="Times New Roman" w:eastAsia="Times New Roman" w:hAnsi="Times New Roman" w:cs="Times New Roman"/>
          <w:i/>
          <w:iCs/>
          <w:noProof w:val="0"/>
          <w:sz w:val="24"/>
        </w:rPr>
        <w:t>audit fee</w:t>
      </w:r>
      <w:r w:rsidR="00D72378" w:rsidRPr="00D72378">
        <w:rPr>
          <w:rFonts w:ascii="Times New Roman" w:eastAsia="Times New Roman" w:hAnsi="Times New Roman" w:cs="Times New Roman"/>
          <w:noProof w:val="0"/>
          <w:sz w:val="24"/>
        </w:rPr>
        <w:t xml:space="preserve"> dan kualitas audit</w:t>
      </w:r>
      <w:r w:rsidR="00C814C2">
        <w:rPr>
          <w:rFonts w:ascii="Times New Roman" w:eastAsia="Times New Roman" w:hAnsi="Times New Roman" w:cs="Times New Roman"/>
          <w:noProof w:val="0"/>
          <w:sz w:val="24"/>
          <w:lang w:val="en-US"/>
        </w:rPr>
        <w:t xml:space="preserve"> </w:t>
      </w:r>
      <w:r w:rsidR="00D72378">
        <w:rPr>
          <w:rFonts w:ascii="Times New Roman" w:eastAsia="Times New Roman" w:hAnsi="Times New Roman" w:cs="Times New Roman"/>
          <w:noProof w:val="0"/>
          <w:sz w:val="24"/>
        </w:rPr>
        <w:fldChar w:fldCharType="begin" w:fldLock="1"/>
      </w:r>
      <w:r w:rsidR="00630F10">
        <w:rPr>
          <w:rFonts w:ascii="Times New Roman" w:eastAsia="Times New Roman" w:hAnsi="Times New Roman" w:cs="Times New Roman"/>
          <w:noProof w:val="0"/>
          <w:sz w:val="24"/>
        </w:rPr>
        <w:instrText>ADDIN CSL_CITATION {"citationItems":[{"id":"ITEM-1","itemData":{"author":[{"dropping-particle":"","family":"Ede","given":"Fransiska","non-dropping-particle":"","parse-names":false,"suffix":""},{"dropping-particle":"","family":"Muhammad","given":"Maulana Malik","non-dropping-particle":"","parse-names":false,"suffix":""}],"container-title":"KALBISIANA : Jurnal Mahasiswa Institut Teknologi dan Bisnis Kalbis","id":"ITEM-1","issue":"3","issued":{"date-parts":[["2022"]]},"page":"3371-3381","title":"Pengaruh Fee Audit , Audit Tenure , dan Rotasi Audit Terhadap Kualitas Audit","type":"article-journal","volume":"8"},"uris":["http://www.mendeley.com/documents/?uuid=9899d33d-47d1-469a-90b6-cfdf1a8ed35e"]},{"id":"ITEM-2","itemData":{"author":[{"dropping-particle":"","family":"Inayati","given":"Luthfiana","non-dropping-particle":"","parse-names":false,"suffix":""},{"dropping-particle":"","family":"Setiawati","given":"Erma","non-dropping-particle":"","parse-names":false,"suffix":""}],"container-title":"Management Studies and Entrepreneurship Journal","id":"ITEM-2","issue":"2","issued":{"date-parts":[["2024"]]},"page":"6848-6859","title":"Pengaruh Fee Audit , Rotasi Kap , Dan Audit Tenure Terhadap Kualitas Audit","type":"article-journal","volume":"5"},"uris":["http://www.mendeley.com/documents/?uuid=54255b86-4b2a-4be5-bc76-bd861227b5e1"]},{"id":"ITEM-3","itemData":{"author":[{"dropping-particle":"","family":"Lailatul","given":"Ulfa","non-dropping-particle":"","parse-names":false,"suffix":""},{"dropping-particle":"","family":"Yanthi","given":"Merlyana Dwinda","non-dropping-particle":"","parse-names":false,"suffix":""}],"container-title":"Jurnal Akuntansi Unesa","id":"ITEM-3","issue":"1","issued":{"date-parts":[["2021"]]},"title":"Pengaruh Fee Audit , Komite Audit , Rotasi Audit Terhadap Kualitas Audit The Effect of Fee Audit , Audit Committees , Audit Rotation on Audit Quality","type":"article-journal","volume":"10"},"uris":["http://www.mendeley.com/documents/?uuid=497d8ee8-6431-41dc-b35c-ef2ecc89adcd"]}],"mendeley":{"formattedCitation":"(Ede &amp; Muhammad, 2022; Inayati &amp; Setiawati, 2024; Lailatul &amp; Yanthi, 2021)","plainTextFormattedCitation":"(Ede &amp; Muhammad, 2022; Inayati &amp; Setiawati, 2024; Lailatul &amp; Yanthi, 2021)","previouslyFormattedCitation":"(Ede &amp; Muhammad, 2022; Inayati &amp; Setiawati, 2024; Lailatul &amp; Yanthi, 2021)"},"properties":{"noteIndex":0},"schema":"https://github.com/citation-style-language/schema/raw/master/csl-citation.json"}</w:instrText>
      </w:r>
      <w:r w:rsidR="00D72378">
        <w:rPr>
          <w:rFonts w:ascii="Times New Roman" w:eastAsia="Times New Roman" w:hAnsi="Times New Roman" w:cs="Times New Roman"/>
          <w:noProof w:val="0"/>
          <w:sz w:val="24"/>
        </w:rPr>
        <w:fldChar w:fldCharType="separate"/>
      </w:r>
      <w:r w:rsidR="00D72378" w:rsidRPr="00D72378">
        <w:rPr>
          <w:rFonts w:ascii="Times New Roman" w:eastAsia="Times New Roman" w:hAnsi="Times New Roman" w:cs="Times New Roman"/>
          <w:sz w:val="24"/>
        </w:rPr>
        <w:t>(Ede &amp; Muhammad, 2022; Inayati &amp; Setiawati, 2024; Lailatul &amp; Yanthi, 2021)</w:t>
      </w:r>
      <w:r w:rsidR="00D72378">
        <w:rPr>
          <w:rFonts w:ascii="Times New Roman" w:eastAsia="Times New Roman" w:hAnsi="Times New Roman" w:cs="Times New Roman"/>
          <w:noProof w:val="0"/>
          <w:sz w:val="24"/>
        </w:rPr>
        <w:fldChar w:fldCharType="end"/>
      </w:r>
      <w:r w:rsidR="00D72378" w:rsidRPr="00D72378">
        <w:rPr>
          <w:rFonts w:ascii="Times New Roman" w:eastAsia="Times New Roman" w:hAnsi="Times New Roman" w:cs="Times New Roman"/>
          <w:noProof w:val="0"/>
          <w:sz w:val="24"/>
        </w:rPr>
        <w:t>. Namun, penggunaan metode analisis tidak bersifat tunggal karena beberapa artikel juga menerapkan regresi linear berganda, SEM-PLS, MRA, regresi data panel, dan analisis jalur</w:t>
      </w:r>
      <w:r w:rsidR="00630F10">
        <w:rPr>
          <w:rFonts w:ascii="Times New Roman" w:eastAsia="Times New Roman" w:hAnsi="Times New Roman" w:cs="Times New Roman"/>
          <w:noProof w:val="0"/>
          <w:sz w:val="24"/>
          <w:lang w:val="en-US"/>
        </w:rPr>
        <w:t xml:space="preserve"> </w:t>
      </w:r>
      <w:r w:rsidR="00630F10">
        <w:rPr>
          <w:rFonts w:ascii="Times New Roman" w:eastAsia="Times New Roman" w:hAnsi="Times New Roman" w:cs="Times New Roman"/>
          <w:noProof w:val="0"/>
          <w:sz w:val="24"/>
        </w:rPr>
        <w:fldChar w:fldCharType="begin" w:fldLock="1"/>
      </w:r>
      <w:r w:rsidR="004306A4">
        <w:rPr>
          <w:rFonts w:ascii="Times New Roman" w:eastAsia="Times New Roman" w:hAnsi="Times New Roman" w:cs="Times New Roman"/>
          <w:noProof w:val="0"/>
          <w:sz w:val="24"/>
        </w:rPr>
        <w:instrText>ADDIN CSL_CITATION {"citationItems":[{"id":"ITEM-1","itemData":{"DOI":"10.56672/assyirkah.v5i1.549","author":[{"dropping-particle":"","family":"Exeliem","given":"Meilie Ratanacitta","non-dropping-particle":"","parse-names":false,"suffix":""},{"dropping-particle":"","family":"Hermie","given":"","non-dropping-particle":"","parse-names":false,"suffix":""}],"container-title":"As-Syirkah : Islamic Economics &amp; Financial Journal","id":"ITEM-1","issue":"1","issued":{"date-parts":[["2026"]]},"page":"296-312","title":"Pengaruh Audit Fee, Audit Tenure dan Profitabilitas Terhadap Kualitas Audit dengan Komite Audit sebagai Variabel Moderasi","type":"article-journal","volume":"5"},"uris":["http://www.mendeley.com/documents/?uuid=9e666430-4d91-4c73-b551-88d5a0634a4a"]},{"id":"ITEM-2","itemData":{"DOI":"10.47467/alkharaj.v6i10.2790","ISBN":"2001301030","author":[{"dropping-particle":"","family":"Fauzi","given":"Valentina Putri","non-dropping-particle":"","parse-names":false,"suffix":""},{"dropping-particle":"","family":"Priono","given":"Hero","non-dropping-particle":"","parse-names":false,"suffix":""}],"container-title":"Al-Kharaj : Jurnal Ekonomi , Keuangan &amp; Bisnis Syariah","id":"ITEM-2","issue":"10","issued":{"date-parts":[["2024"]]},"page":"6142-6158","title":"Pengaruh Audit Fee, Audit Tenure, dan Audit Delay Terhadap Kualitas Audit dengan Komite Audit Sebagai Variabel Moderasi","type":"article-journal","volume":"6"},"uris":["http://www.mendeley.com/documents/?uuid=4d544eb5-8947-4e7c-9889-0044650c3c5b"]},{"id":"ITEM-3","itemData":{"author":[{"dropping-particle":"","family":"Anggria","given":"Wenni","non-dropping-particle":"","parse-names":false,"suffix":""}],"id":"ITEM-3","issued":{"date-parts":[["2020"]]},"title":"PENGARUH AUDIT TENURE DAN AUDIT FEE TERHADAP KUALITAS AUDIT DENGAN KOMITE AUDIT SEBAGAI VARIABEL MODERASI (Studi Pada Perusahaan Manufaktur dengan Sub Sektor Basic Industry and Chemicals Yang Terdaftar di Bursa Efek Indonesia Pada Tahun 2016-2019)","type":"article-journal"},"uris":["http://www.mendeley.com/documents/?uuid=015da103-71ee-4ceb-ae3f-d0c326b31547"]}],"mendeley":{"formattedCitation":"(Anggria, 2020; Exeliem &amp; Hermie, 2026; Fauzi &amp; Priono, 2024)","plainTextFormattedCitation":"(Anggria, 2020; Exeliem &amp; Hermie, 2026; Fauzi &amp; Priono, 2024)","previouslyFormattedCitation":"(Anggria, 2020; Exeliem &amp; Hermie, 2026; Fauzi &amp; Priono, 2024)"},"properties":{"noteIndex":0},"schema":"https://github.com/citation-style-language/schema/raw/master/csl-citation.json"}</w:instrText>
      </w:r>
      <w:r w:rsidR="00630F10">
        <w:rPr>
          <w:rFonts w:ascii="Times New Roman" w:eastAsia="Times New Roman" w:hAnsi="Times New Roman" w:cs="Times New Roman"/>
          <w:noProof w:val="0"/>
          <w:sz w:val="24"/>
        </w:rPr>
        <w:fldChar w:fldCharType="separate"/>
      </w:r>
      <w:r w:rsidR="00630F10" w:rsidRPr="00630F10">
        <w:rPr>
          <w:rFonts w:ascii="Times New Roman" w:eastAsia="Times New Roman" w:hAnsi="Times New Roman" w:cs="Times New Roman"/>
          <w:sz w:val="24"/>
        </w:rPr>
        <w:t>(Anggria, 2020; Exeliem &amp; Hermie, 2026; Fauzi &amp; Priono, 2024)</w:t>
      </w:r>
      <w:r w:rsidR="00630F10">
        <w:rPr>
          <w:rFonts w:ascii="Times New Roman" w:eastAsia="Times New Roman" w:hAnsi="Times New Roman" w:cs="Times New Roman"/>
          <w:noProof w:val="0"/>
          <w:sz w:val="24"/>
        </w:rPr>
        <w:fldChar w:fldCharType="end"/>
      </w:r>
      <w:r w:rsidR="00D72378" w:rsidRPr="00D72378">
        <w:rPr>
          <w:rFonts w:ascii="Times New Roman" w:eastAsia="Times New Roman" w:hAnsi="Times New Roman" w:cs="Times New Roman"/>
          <w:noProof w:val="0"/>
          <w:sz w:val="24"/>
        </w:rPr>
        <w:t xml:space="preserve">. Keragaman metode tersebut mengindikasikan bahwa penelitian terdahulu menyesuaikan teknik analisis dengan rancangan penelitian, karakteristik data, serta model hubungan antarvariabel yang dikaji. Adapun satu artikel dikategorikan </w:t>
      </w:r>
      <w:r w:rsidR="00D72378" w:rsidRPr="00D72378">
        <w:rPr>
          <w:rFonts w:ascii="Times New Roman" w:eastAsia="Times New Roman" w:hAnsi="Times New Roman" w:cs="Times New Roman"/>
          <w:noProof w:val="0"/>
          <w:sz w:val="24"/>
        </w:rPr>
        <w:lastRenderedPageBreak/>
        <w:t>sebagai studi literatur kualitatif karena tidak melakukan pengujian statistik, tetapi menyajikan sintesis konseptual terhadap hasil-hasil penelitian sebelumnya.</w:t>
      </w:r>
    </w:p>
    <w:p w14:paraId="6C9671C6" w14:textId="09053A08" w:rsidR="009452E6" w:rsidRDefault="009452E6" w:rsidP="00D72378">
      <w:pPr>
        <w:spacing w:before="240" w:after="0" w:line="276" w:lineRule="auto"/>
        <w:jc w:val="both"/>
        <w:rPr>
          <w:rFonts w:ascii="Times New Roman" w:eastAsia="Times New Roman" w:hAnsi="Times New Roman" w:cs="Times New Roman"/>
          <w:b/>
          <w:noProof w:val="0"/>
          <w:sz w:val="24"/>
          <w:lang w:val="en-US"/>
        </w:rPr>
      </w:pPr>
      <w:r w:rsidRPr="009452E6">
        <w:rPr>
          <w:rFonts w:ascii="Times New Roman" w:eastAsia="Times New Roman" w:hAnsi="Times New Roman" w:cs="Times New Roman"/>
          <w:b/>
          <w:noProof w:val="0"/>
          <w:sz w:val="24"/>
          <w:lang w:val="en-US"/>
        </w:rPr>
        <w:t>Sintesis Temuan Pengaruh Audit Fee Terhadap Kualitas Audit</w:t>
      </w:r>
    </w:p>
    <w:p w14:paraId="48D1B0B7" w14:textId="5502BE6D" w:rsidR="004306A4" w:rsidRPr="004306A4" w:rsidRDefault="004306A4" w:rsidP="00C9204A">
      <w:pPr>
        <w:spacing w:after="0" w:line="360" w:lineRule="auto"/>
        <w:ind w:firstLine="720"/>
        <w:jc w:val="both"/>
        <w:rPr>
          <w:rFonts w:ascii="Times New Roman" w:hAnsi="Times New Roman" w:cs="Times New Roman"/>
          <w:sz w:val="24"/>
          <w:szCs w:val="24"/>
          <w:lang w:val="en-ID"/>
        </w:rPr>
      </w:pPr>
      <w:r w:rsidRPr="004306A4">
        <w:rPr>
          <w:rFonts w:ascii="Times New Roman" w:hAnsi="Times New Roman" w:cs="Times New Roman"/>
          <w:sz w:val="24"/>
          <w:szCs w:val="24"/>
          <w:lang w:val="en-ID"/>
        </w:rPr>
        <w:t xml:space="preserve">Hasil telaah terhadap 103 artikel menunjukkan bahwa hubungan antara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dan kualitas audit tidak dapat dipahami sebagai hubungan yang bersifat tunggal, langsung, dan selalu konsisten, karena temuan penelitian terdahulu memperlihatkan arah pengaruh yang beragam, mulai dari positif, tidak signifikan, hingga negatif. Temuan positif ditemukan dalam beberapa penelitian yang menunjukkan bahwa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berkaitan dengan peningkatan kualitas audit, terutama ketika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tersebut mencerminkan besarnya upaya audit, kompleksitas penugasan, kebutuhan prosedur pemeriksaan yang lebih luas, serta keterlibatan auditor yang lebih kompeten </w:t>
      </w:r>
      <w:r>
        <w:rPr>
          <w:rFonts w:ascii="Times New Roman" w:hAnsi="Times New Roman" w:cs="Times New Roman"/>
          <w:sz w:val="24"/>
          <w:szCs w:val="24"/>
          <w:lang w:val="en-ID"/>
        </w:rPr>
        <w:fldChar w:fldCharType="begin" w:fldLock="1"/>
      </w:r>
      <w:r w:rsidR="00FD29E4">
        <w:rPr>
          <w:rFonts w:ascii="Times New Roman" w:hAnsi="Times New Roman" w:cs="Times New Roman"/>
          <w:sz w:val="24"/>
          <w:szCs w:val="24"/>
          <w:lang w:val="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2","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3","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3","issue":"1","issued":{"date-parts":[["2023"]]},"page":"49-61","title":"PENGARUH AUDIT FEE, AUDIT TENURE, ROTASI AUDIT DAN REPUTASI KANTOR AKUNTAN PUBLIK TERHADAP KUALITAS AUDIT","type":"article-journal","volume":"4"},"uris":["http://www.mendeley.com/documents/?uuid=acfa7ef6-3338-45dd-9ba5-b47b8c30f32b"]},{"id":"ITEM-4","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4","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5","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5","issue":"2","issued":{"date-parts":[["2022"]]},"page":"166-175","title":"PENGARUH AUDIT TENURE, FEE AUDIT, KOMITE AUDIT, DAN UKURAN PERUSAHAAN TERHADAP KUALITAS AUDIT","type":"article-journal","volume":"3"},"uris":["http://www.mendeley.com/documents/?uuid=420aacef-a7e7-4da5-a0de-fdc2f7e070aa"]},{"id":"ITEM-6","itemData":{"author":[{"dropping-particle":"","family":"Saik","given":"Hieronimus Quido M","non-dropping-particle":"","parse-names":false,"suffix":""},{"dropping-particle":"","family":"Budi","given":"Y Agus Bagus","non-dropping-particle":"","parse-names":false,"suffix":""}],"container-title":"INNOVATIVE: JournalJournal Of Social Science Research Volume","id":"ITEM-6","issued":{"date-parts":[["2024"]]},"title":"Pengaruh Fee Audit , Audit Tenure , Rotasi Audit Dan Komite Audit Terhadap Kualitas Audit","type":"article-journal","volume":"4"},"uris":["http://www.mendeley.com/documents/?uuid=107fe216-1027-4d91-8313-f60f46b8cee0"]},{"id":"ITEM-7","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7","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Aprilady et al., 2023; Cahyati et al., 2021; Fadhlan et al., 2023; Naravita et al., 2025; Pamungkas et al., 2022; Saik &amp; Budi, 2024; A. Wijaya et al., 2024)","plainTextFormattedCitation":"(Aprilady et al., 2023; Cahyati et al., 2021; Fadhlan et al., 2023; Naravita et al., 2025; Pamungkas et al., 2022; Saik &amp; Budi, 2024; A. Wijaya et al., 2024)","previouslyFormattedCitation":"(Aprilady et al., 2023; Cahyati et al., 2021; Fadhlan et al., 2023; Naravita et al., 2025; Pamungkas et al., 2022; Saik &amp; Budi, 2024; A. Wijaya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00FD29E4" w:rsidRPr="00FD29E4">
        <w:rPr>
          <w:rFonts w:ascii="Times New Roman" w:hAnsi="Times New Roman" w:cs="Times New Roman"/>
          <w:iCs/>
          <w:sz w:val="24"/>
          <w:szCs w:val="24"/>
          <w:lang w:val="en-ID"/>
        </w:rPr>
        <w:t>(Aprilady et al., 2023; Cahyati et al., 2021; Fadhlan et al., 2023; Naravita et al., 2025; Pamungkas et al., 2022; Saik &amp; Budi, 2024; A. Wijaya et al., 2024)</w:t>
      </w:r>
      <w:r>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Dalam kelompok temuan ini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dipahami bukan semata-mata sebagai imbalan ekonomi yang dibayarkan klien kepada auditor, melainkan sebagai representasi dari sumber daya profesional yang dialokasikan dalam proses audit untuk meningkatkan ketelitian pemeriksaan dan reliabilitas laporan keuangan </w:t>
      </w:r>
      <w:r w:rsidRPr="004306A4">
        <w:rPr>
          <w:rFonts w:ascii="Times New Roman" w:hAnsi="Times New Roman" w:cs="Times New Roman"/>
          <w:i/>
          <w:iCs/>
          <w:sz w:val="24"/>
          <w:szCs w:val="24"/>
          <w:lang w:val="en-ID"/>
        </w:rPr>
        <w:t>audited</w:t>
      </w:r>
      <w:r w:rsidRPr="004306A4">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DOI":"10.5281/zenodo.1488537","author":[{"dropping-particle":"","family":"Djamil","given":"Nasrullah","non-dropping-particle":"","parse-names":false,"suffix":""}],"container-title":"International Journal of Economics, Business And Accounting","id":"ITEM-2","issue":"4","issued":{"date-parts":[["2024"]]},"page":"544-553","title":"Audit Quality : Audit Fees , Audit Tenure , Audit Rotation , Auditor Reputation and Audit Specialization","type":"article-journal","volume":"2"},"uris":["http://www.mendeley.com/documents/?uuid=7094e9a0-51d8-44cb-acae-a2e8a5a29203"]},{"id":"ITEM-3","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3","issue":"1","issued":{"date-parts":[["2023"]]},"page":"49-61","title":"PENGARUH AUDIT FEE, AUDIT TENURE, ROTASI AUDIT DAN REPUTASI KANTOR AKUNTAN PUBLIK TERHADAP KUALITAS AUDIT","type":"article-journal","volume":"4"},"uris":["http://www.mendeley.com/documents/?uuid=acfa7ef6-3338-45dd-9ba5-b47b8c30f32b"]},{"id":"ITEM-4","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4","issue":"2","issued":{"date-parts":[["2022"]]},"page":"166-175","title":"PENGARUH AUDIT TENURE, FEE AUDIT, KOMITE AUDIT, DAN UKURAN PERUSAHAAN TERHADAP KUALITAS AUDIT","type":"article-journal","volume":"3"},"uris":["http://www.mendeley.com/documents/?uuid=420aacef-a7e7-4da5-a0de-fdc2f7e070aa"]}],"mendeley":{"formattedCitation":"(Aprilady et al., 2023; Djamil, 2024; Fadhlan et al., 2023; Pamungkas et al., 2022)","plainTextFormattedCitation":"(Aprilady et al., 2023; Djamil, 2024; Fadhlan et al., 2023; Pamungkas et al., 2022)","previouslyFormattedCitation":"(Aprilady et al., 2023; Djamil, 2024; Fadhlan et al., 2023; Pamungkas et al., 2022)"},"properties":{"noteIndex":0},"schema":"https://github.com/citation-style-language/schema/raw/master/csl-citation.json"}</w:instrText>
      </w:r>
      <w:r>
        <w:rPr>
          <w:rFonts w:ascii="Times New Roman" w:hAnsi="Times New Roman" w:cs="Times New Roman"/>
          <w:sz w:val="24"/>
          <w:szCs w:val="24"/>
          <w:lang w:val="en-ID"/>
        </w:rPr>
        <w:fldChar w:fldCharType="separate"/>
      </w:r>
      <w:r w:rsidRPr="004306A4">
        <w:rPr>
          <w:rFonts w:ascii="Times New Roman" w:hAnsi="Times New Roman" w:cs="Times New Roman"/>
          <w:sz w:val="24"/>
          <w:szCs w:val="24"/>
          <w:lang w:val="en-ID"/>
        </w:rPr>
        <w:t xml:space="preserve">(Aprilady </w:t>
      </w:r>
      <w:r w:rsidRPr="004306A4">
        <w:rPr>
          <w:rFonts w:ascii="Times New Roman" w:hAnsi="Times New Roman" w:cs="Times New Roman"/>
          <w:i/>
          <w:iCs/>
          <w:sz w:val="24"/>
          <w:szCs w:val="24"/>
          <w:lang w:val="en-ID"/>
        </w:rPr>
        <w:t>et al</w:t>
      </w:r>
      <w:r w:rsidRPr="004306A4">
        <w:rPr>
          <w:rFonts w:ascii="Times New Roman" w:hAnsi="Times New Roman" w:cs="Times New Roman"/>
          <w:sz w:val="24"/>
          <w:szCs w:val="24"/>
          <w:lang w:val="en-ID"/>
        </w:rPr>
        <w:t xml:space="preserve">., 2023; Djamil, 2024; Fadhlan </w:t>
      </w:r>
      <w:r w:rsidRPr="004306A4">
        <w:rPr>
          <w:rFonts w:ascii="Times New Roman" w:hAnsi="Times New Roman" w:cs="Times New Roman"/>
          <w:i/>
          <w:iCs/>
          <w:sz w:val="24"/>
          <w:szCs w:val="24"/>
          <w:lang w:val="en-ID"/>
        </w:rPr>
        <w:t>et al</w:t>
      </w:r>
      <w:r w:rsidRPr="004306A4">
        <w:rPr>
          <w:rFonts w:ascii="Times New Roman" w:hAnsi="Times New Roman" w:cs="Times New Roman"/>
          <w:sz w:val="24"/>
          <w:szCs w:val="24"/>
          <w:lang w:val="en-ID"/>
        </w:rPr>
        <w:t xml:space="preserve">., 2023; Pamungkas </w:t>
      </w:r>
      <w:r w:rsidRPr="004306A4">
        <w:rPr>
          <w:rFonts w:ascii="Times New Roman" w:hAnsi="Times New Roman" w:cs="Times New Roman"/>
          <w:i/>
          <w:iCs/>
          <w:sz w:val="24"/>
          <w:szCs w:val="24"/>
          <w:lang w:val="en-ID"/>
        </w:rPr>
        <w:t>et al</w:t>
      </w:r>
      <w:r w:rsidRPr="004306A4">
        <w:rPr>
          <w:rFonts w:ascii="Times New Roman" w:hAnsi="Times New Roman" w:cs="Times New Roman"/>
          <w:sz w:val="24"/>
          <w:szCs w:val="24"/>
          <w:lang w:val="en-ID"/>
        </w:rPr>
        <w:t>., 2022)</w:t>
      </w:r>
      <w:r>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Pr="004306A4">
        <w:rPr>
          <w:rFonts w:ascii="Times New Roman" w:hAnsi="Times New Roman" w:cs="Times New Roman"/>
          <w:sz w:val="24"/>
          <w:szCs w:val="24"/>
          <w:lang w:val="en-ID"/>
        </w:rPr>
        <w:t xml:space="preserve">engaruh positif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terhadap kualitas audit lebih tepat dijelaskan melalui logika bahwa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yang memadai dapat mendukung pelaksanaan prosedur audit yang lebih komprehensif, bukan karena besaran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secara otomatis menjamin kualitas audit yang lebih tinggi </w:t>
      </w:r>
      <w:r>
        <w:rPr>
          <w:rFonts w:ascii="Times New Roman" w:hAnsi="Times New Roman" w:cs="Times New Roman"/>
          <w:sz w:val="24"/>
          <w:szCs w:val="24"/>
          <w:lang w:val="en-ID"/>
        </w:rPr>
        <w:fldChar w:fldCharType="begin" w:fldLock="1"/>
      </w:r>
      <w:r w:rsidR="00FD29E4">
        <w:rPr>
          <w:rFonts w:ascii="Times New Roman" w:hAnsi="Times New Roman" w:cs="Times New Roman"/>
          <w:sz w:val="24"/>
          <w:szCs w:val="24"/>
          <w:lang w:val="en-ID"/>
        </w:rPr>
        <w:instrText>ADDIN CSL_CITATION {"citationItems":[{"id":"ITEM-1","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1","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2","itemData":{"author":[{"dropping-particle":"","family":"Saik","given":"Hieronimus Quido M","non-dropping-particle":"","parse-names":false,"suffix":""},{"dropping-particle":"","family":"Budi","given":"Y Agus Bagus","non-dropping-particle":"","parse-names":false,"suffix":""}],"container-title":"INNOVATIVE: JournalJournal Of Social Science Research Volume","id":"ITEM-2","issued":{"date-parts":[["2024"]]},"title":"Pengaruh Fee Audit , Audit Tenure , Rotasi Audit Dan Komite Audit Terhadap Kualitas Audit","type":"article-journal","volume":"4"},"uris":["http://www.mendeley.com/documents/?uuid=107fe216-1027-4d91-8313-f60f46b8cee0"]},{"id":"ITEM-3","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3","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Naravita et al., 2025; Saik &amp; Budi, 2024; A. Wijaya et al., 2024)","plainTextFormattedCitation":"(Naravita et al., 2025; Saik &amp; Budi, 2024; A. Wijaya et al., 2024)","previouslyFormattedCitation":"(Naravita et al., 2025; Saik &amp; Budi, 2024; A. Wijaya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00FD29E4" w:rsidRPr="00FD29E4">
        <w:rPr>
          <w:rFonts w:ascii="Times New Roman" w:hAnsi="Times New Roman" w:cs="Times New Roman"/>
          <w:sz w:val="24"/>
          <w:szCs w:val="24"/>
          <w:lang w:val="en-ID"/>
        </w:rPr>
        <w:t>(Naravita et al., 2025; Saik &amp; Budi, 2024; A. Wijaya et al., 2024)</w:t>
      </w:r>
      <w:r>
        <w:rPr>
          <w:rFonts w:ascii="Times New Roman" w:hAnsi="Times New Roman" w:cs="Times New Roman"/>
          <w:sz w:val="24"/>
          <w:szCs w:val="24"/>
          <w:lang w:val="en-ID"/>
        </w:rPr>
        <w:fldChar w:fldCharType="end"/>
      </w:r>
      <w:r w:rsidR="0084513C">
        <w:rPr>
          <w:rFonts w:ascii="Times New Roman" w:hAnsi="Times New Roman" w:cs="Times New Roman"/>
          <w:sz w:val="24"/>
          <w:szCs w:val="24"/>
          <w:lang w:val="en-ID"/>
        </w:rPr>
        <w:t>.</w:t>
      </w:r>
    </w:p>
    <w:p w14:paraId="2F752FBA" w14:textId="45E36FC6" w:rsidR="004306A4" w:rsidRPr="004306A4" w:rsidRDefault="004306A4" w:rsidP="00C9204A">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Namun s</w:t>
      </w:r>
      <w:r w:rsidRPr="004306A4">
        <w:rPr>
          <w:rFonts w:ascii="Times New Roman" w:hAnsi="Times New Roman" w:cs="Times New Roman"/>
          <w:sz w:val="24"/>
          <w:szCs w:val="24"/>
          <w:lang w:val="en-ID"/>
        </w:rPr>
        <w:t xml:space="preserve">ebagian artikel menunjukkan bahwa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tidak berpengaruh signifikan terhadap kualitas audit</w:t>
      </w:r>
      <w:r>
        <w:rPr>
          <w:rFonts w:ascii="Times New Roman" w:hAnsi="Times New Roman" w:cs="Times New Roman"/>
          <w:sz w:val="24"/>
          <w:szCs w:val="24"/>
          <w:lang w:val="en-ID"/>
        </w:rPr>
        <w:t xml:space="preserve"> </w:t>
      </w:r>
      <w:r w:rsidRPr="004306A4">
        <w:rPr>
          <w:rFonts w:ascii="Times New Roman" w:hAnsi="Times New Roman" w:cs="Times New Roman"/>
          <w:sz w:val="24"/>
          <w:szCs w:val="24"/>
          <w:lang w:val="en-ID"/>
        </w:rPr>
        <w:t xml:space="preserve">sehingga besaran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tidak selalu dapat digunakan sebagai indikator utama untuk menilai mutu audit yang dihasilkan </w:t>
      </w:r>
      <w:r>
        <w:rPr>
          <w:rFonts w:ascii="Times New Roman" w:hAnsi="Times New Roman" w:cs="Times New Roman"/>
          <w:sz w:val="24"/>
          <w:szCs w:val="24"/>
          <w:lang w:val="en-ID"/>
        </w:rPr>
        <w:fldChar w:fldCharType="begin" w:fldLock="1"/>
      </w:r>
      <w:r w:rsidR="004E59DF">
        <w:rPr>
          <w:rFonts w:ascii="Times New Roman" w:hAnsi="Times New Roman" w:cs="Times New Roman"/>
          <w:sz w:val="24"/>
          <w:szCs w:val="24"/>
          <w:lang w:val="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DOI":"http://dx.doi.org/10.25105/jet.v3i1.16085","author":[{"dropping-particle":"","family":"Arif","given":"Muhammad Fakhrul","non-dropping-particle":"","parse-names":false,"suffix":""},{"dropping-particle":"","family":"Lastanti","given":"Hexana Sri","non-dropping-particle":"","parse-names":false,"suffix":""}],"container-title":"Jurnal Ekonomi Trisakti","id":"ITEM-2","issue":"1","issued":{"date-parts":[["2023"]]},"page":"1373-1382","title":"PENGARUH TENURE AUDIT, ROTASI AUDIT, AUDIT FEE DAN SPESIALISASI AUDITOR TERHADAP KUALITAS AUDIT DENGAN KOMITE AUDIT SEBAGAI VARIABEL MODERASI","type":"article-journal","volume":"3"},"uris":["http://www.mendeley.com/documents/?uuid=be2b632a-a80f-4464-a09b-e6b7474f091b"]},{"id":"ITEM-3","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3","issue":"September","issued":{"date-parts":[["2021"]]},"page":"173-188","title":"PENGARUH AUDIT FEE, MASA KERJA AUDIT, ROTASI AUDIT, DAN KOMITE AUDIT TERHADAP KUALITAS AUDIT","type":"article-journal","volume":"0832"},"uris":["http://www.mendeley.com/documents/?uuid=d7b5bf64-825c-4660-823b-90f85f54298e"]},{"id":"ITEM-4","itemData":{"author":[{"dropping-particle":"","family":"Mutia","given":"Agustina","non-dropping-particle":"","parse-names":false,"suffix":""},{"dropping-particle":"","family":"Khairiyan","given":"","non-dropping-particle":"","parse-names":false,"suffix":""},{"dropping-particle":"","family":"Dewi","given":"Ratih Kumala","non-dropping-particle":"","parse-names":false,"suffix":""}],"container-title":"JURNAL ILMIAH MANAJEMEN, EKONOMI, AKUNTANSI","id":"ITEM-4","issue":"2","issued":{"date-parts":[["2022"]]},"title":"PENGARUH FEE AUDIT , AUDIT TENURE DAN UKURAN PERUSAHAAN TERHADAP KUALITAS AUDIT SYARIAH PADA PERUSAHAAN YANG TERDAFTAR DI JAKARTA ISLAMIC INDEKS TAHUN 2016 – 2020","type":"article-journal","volume":"2"},"uris":["http://www.mendeley.com/documents/?uuid=810d0801-22d2-4368-b3ee-c202dbed99e9"]},{"id":"ITEM-5","itemData":{"DOI":"https://doi.org/10.31258/current.4.1.72-86","author":[{"dropping-particle":"","family":"Supriyanto","given":"Supriyanto","non-dropping-particle":"","parse-names":false,"suffix":""},{"dropping-particle":"","family":"Cesilia","given":"Julianti","non-dropping-particle":"","parse-names":false,"suffix":""}],"container-title":"CURRENT Jurnal Kajian Akuntansi dan Bisnis Terkini","id":"ITEM-5","issue":"1","issued":{"date-parts":[["2023"]]},"page":"72-85","title":"BAGAIMANA UPAYA AUDIT, BIAYA AUDIT, DAN AUDIT TENURE MEMPENGARUHI KUALITAS AUDIT ?","type":"article-journal","volume":"4"},"uris":["http://www.mendeley.com/documents/?uuid=df35a693-a4dd-413b-8c18-ced883e6bb24"]},{"id":"ITEM-6","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6","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7","itemData":{"author":[{"dropping-particle":"","family":"Agustini","given":"Tri","non-dropping-particle":"","parse-names":false,"suffix":""},{"dropping-particle":"","family":"Siregar","given":"Dian Lestari","non-dropping-particle":"","parse-names":false,"suffix":""}],"container-title":"Jurnal Emba","id":"ITEM-7","issue":"1","issued":{"date-parts":[["2020"]]},"page":"637-646","title":"PENGARUH FEE AUDIT, AUDIT TENURE DAN ROTASI AUDIT TERHADAP KUALITAS AUDIT DI BURSA EFEK INDONESIA","type":"article-journal","volume":"8"},"uris":["http://www.mendeley.com/documents/?uuid=b7cf756a-708c-42df-b28b-b2c3e463eadc"]}],"mendeley":{"formattedCitation":"(Agustini &amp; Siregar, 2020; Andardini et al., 2024; Arif &amp; Lastanti, 2023; Jessica et al., 2021; Mutia et al., 2022; Supriyanto &amp; Cesilia, 2023; Viarni et al., 2023)","plainTextFormattedCitation":"(Agustini &amp; Siregar, 2020; Andardini et al., 2024; Arif &amp; Lastanti, 2023; Jessica et al., 2021; Mutia et al., 2022; Supriyanto &amp; Cesilia, 2023; Viarni et al., 2023)","previouslyFormattedCitation":"(Agustini &amp; Siregar, 2020; Andardini et al., 2024; Arif &amp; Lastanti, 2023; Jessica et al., 2021; Mutia et al., 2022; Supriyanto &amp; Cesilia, 2023; Viarni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 xml:space="preserve">(Agustini &amp; Siregar, 2020; Andardini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4; Arif &amp; Lastanti, 2023; Jessic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1; Muti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2; Supriyanto &amp; Cesilia, 2023; Viarni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2023)</w:t>
      </w:r>
      <w:r>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Ketidaksignifikanan tersebut mengindikasikan bahwa kualitas audit dalam beberapa konteks lebih banyak ditentukan oleh faktor lain, seperti independensi auditor, reputasi KAP, efektivitas komite audit, </w:t>
      </w:r>
      <w:r w:rsidRPr="004306A4">
        <w:rPr>
          <w:rFonts w:ascii="Times New Roman" w:hAnsi="Times New Roman" w:cs="Times New Roman"/>
          <w:i/>
          <w:iCs/>
          <w:sz w:val="24"/>
          <w:szCs w:val="24"/>
          <w:lang w:val="en-ID"/>
        </w:rPr>
        <w:t>audit tenure</w:t>
      </w:r>
      <w:r w:rsidRPr="004306A4">
        <w:rPr>
          <w:rFonts w:ascii="Times New Roman" w:hAnsi="Times New Roman" w:cs="Times New Roman"/>
          <w:sz w:val="24"/>
          <w:szCs w:val="24"/>
          <w:lang w:val="en-ID"/>
        </w:rPr>
        <w:t xml:space="preserve">, rotasi audit, ukuran perusahaan, sektor industri, serta proksi kualitas audit yang digunakan dalam penelitian </w:t>
      </w:r>
      <w:r w:rsidR="004828F3">
        <w:rPr>
          <w:rFonts w:ascii="Times New Roman" w:hAnsi="Times New Roman" w:cs="Times New Roman"/>
          <w:sz w:val="24"/>
          <w:szCs w:val="24"/>
          <w:lang w:val="en-ID"/>
        </w:rPr>
        <w:fldChar w:fldCharType="begin" w:fldLock="1"/>
      </w:r>
      <w:r w:rsidR="004E59DF">
        <w:rPr>
          <w:rFonts w:ascii="Times New Roman" w:hAnsi="Times New Roman" w:cs="Times New Roman"/>
          <w:sz w:val="24"/>
          <w:szCs w:val="24"/>
          <w:lang w:val="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2","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3","itemData":{"author":[{"dropping-particle":"","family":"Saputri","given":"Widhasari","non-dropping-particle":"","parse-names":false,"suffix":""},{"dropping-particle":"","family":"Adi","given":"Suyatmin Waskito","non-dropping-particle":"","parse-names":false,"suffix":""}],"container-title":"PERMANA: Jurnal Perpajakan, Manajemen, dan Akuntansi","id":"ITEM-3","issue":"2","issued":{"date-parts":[["2025"]]},"page":"552-566","title":"Pengaruh Fee Audit , Audit Tenure , Komite Audit , dan Rotasi Audit Terhadap Kualitas Audit","type":"article-journal","volume":"16"},"uris":["http://www.mendeley.com/documents/?uuid=ab9da24e-df7a-4508-8160-62280113c8e8"]},{"id":"ITEM-4","itemData":{"DOI":"https://doi.org/10.31258/current.4.1.72-86","author":[{"dropping-particle":"","family":"Supriyanto","given":"Supriyanto","non-dropping-particle":"","parse-names":false,"suffix":""},{"dropping-particle":"","family":"Cesilia","given":"Julianti","non-dropping-particle":"","parse-names":false,"suffix":""}],"container-title":"CURRENT Jurnal Kajian Akuntansi dan Bisnis Terkini","id":"ITEM-4","issue":"1","issued":{"date-parts":[["2023"]]},"page":"72-85","title":"BAGAIMANA UPAYA AUDIT, BIAYA AUDIT, DAN AUDIT TENURE MEMPENGARUHI KUALITAS AUDIT ?","type":"article-journal","volume":"4"},"uris":["http://www.mendeley.com/documents/?uuid=df35a693-a4dd-413b-8c18-ced883e6bb24"]},{"id":"ITEM-5","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5","issue":"1","issued":{"date-parts":[["2026"]]},"page":"860-867","title":"PENGARUH AUDIT TENURE , FEE AUDIT , AUDIT DELAY , AUDIT CAPACITY STRESS TERHADAP KUALITAS AUDIT PADA KAP WILAYAH KOTA MEDAN","type":"article-journal","volume":"15"},"uris":["http://www.mendeley.com/documents/?uuid=04fe34fb-441e-4682-a710-b1b7b3aed9f0"]}],"mendeley":{"formattedCitation":"(Arif &amp; Lastanti, 2023; Kenny et al., 2025; W. Saputri &amp; Adi, 2025; Supriyanto &amp; Cesilia, 2023; Zain et al., 2026)","plainTextFormattedCitation":"(Arif &amp; Lastanti, 2023; Kenny et al., 2025; W. Saputri &amp; Adi, 2025; Supriyanto &amp; Cesilia, 2023; Zain et al., 2026)","previouslyFormattedCitation":"(Arif &amp; Lastanti, 2023; Kenny et al., 2025; W. Saputri &amp; Adi, 2025; Supriyanto &amp; Cesilia, 2023; Zain et al., 2026)"},"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D26479" w:rsidRPr="00D26479">
        <w:rPr>
          <w:rFonts w:ascii="Times New Roman" w:hAnsi="Times New Roman" w:cs="Times New Roman"/>
          <w:sz w:val="24"/>
          <w:szCs w:val="24"/>
          <w:lang w:val="en-ID"/>
        </w:rPr>
        <w:t>(Arif &amp; Lastanti, 2023; Kenny et al., 2025; W. Saputri &amp; Adi, 2025; Supriyanto &amp; Cesilia, 2023; Zain et al., 2026)</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Temuan ini juga menunjukkan bahwa peningkatan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tidak selalu diikuti oleh peningkatan kualitas audit apabila tidak disertai dengan skeptisisme profesional, objektivitas auditor, pengendalian mutu, dan pelaksanaan prosedur audit yang memadai </w:t>
      </w:r>
      <w:r w:rsidR="004828F3">
        <w:rPr>
          <w:rFonts w:ascii="Times New Roman" w:hAnsi="Times New Roman" w:cs="Times New Roman"/>
          <w:sz w:val="24"/>
          <w:szCs w:val="24"/>
          <w:lang w:val="en-ID"/>
        </w:rPr>
        <w:fldChar w:fldCharType="begin" w:fldLock="1"/>
      </w:r>
      <w:r w:rsidR="004828F3">
        <w:rPr>
          <w:rFonts w:ascii="Times New Roman" w:hAnsi="Times New Roman" w:cs="Times New Roman"/>
          <w:sz w:val="24"/>
          <w:szCs w:val="24"/>
          <w:lang w:val="en-ID"/>
        </w:rPr>
        <w:instrText>ADDIN CSL_CITATION {"citationItems":[{"id":"ITEM-1","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September","issued":{"date-parts":[["2021"]]},"page":"173-188","title":"PENGARUH AUDIT FEE, MASA KERJA AUDIT, ROTASI AUDIT, DAN KOMITE AUDIT TERHADAP KUALITAS AUDIT","type":"article-journal","volume":"0832"},"uris":["http://www.mendeley.com/documents/?uuid=d7b5bf64-825c-4660-823b-90f85f54298e"]},{"id":"ITEM-2","itemData":{"author":[{"dropping-particle":"","family":"Mutia","given":"Agustina","non-dropping-particle":"","parse-names":false,"suffix":""},{"dropping-particle":"","family":"Khairiyan","given":"","non-dropping-particle":"","parse-names":false,"suffix":""},{"dropping-particle":"","family":"Dewi","given":"Ratih Kumala","non-dropping-particle":"","parse-names":false,"suffix":""}],"container-title":"JURNAL ILMIAH MANAJEMEN, EKONOMI, AKUNTANSI","id":"ITEM-2","issue":"2","issued":{"date-parts":[["2022"]]},"title":"PENGARUH FEE AUDIT , AUDIT TENURE DAN UKURAN PERUSAHAAN TERHADAP KUALITAS AUDIT SYARIAH PADA PERUSAHAAN YANG TERDAFTAR DI JAKARTA ISLAMIC INDEKS TAHUN 2016 – 2020","type":"article-journal","volume":"2"},"uris":["http://www.mendeley.com/documents/?uuid=810d0801-22d2-4368-b3ee-c202dbed99e9"]},{"id":"ITEM-3","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3","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Jessica et al., 2021; Mutia et al., 2022; Viarni et al., 2023)","plainTextFormattedCitation":"(Jessica et al., 2021; Mutia et al., 2022; Viarni et al., 2023)","previouslyFormattedCitation":"(Jessica et al., 2021; Mutia et al., 2022; Viarni et al., 2023)"},"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 xml:space="preserve">(Jessic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1; Muti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2; Viarni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2023)</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w:t>
      </w:r>
    </w:p>
    <w:p w14:paraId="3DB4C4D8" w14:textId="14C10C0E" w:rsidR="004306A4" w:rsidRPr="004306A4" w:rsidRDefault="004306A4" w:rsidP="00C9204A">
      <w:pPr>
        <w:spacing w:after="0" w:line="360" w:lineRule="auto"/>
        <w:ind w:firstLine="720"/>
        <w:jc w:val="both"/>
        <w:rPr>
          <w:rFonts w:ascii="Times New Roman" w:hAnsi="Times New Roman" w:cs="Times New Roman"/>
          <w:sz w:val="24"/>
          <w:szCs w:val="24"/>
          <w:lang w:val="en-ID"/>
        </w:rPr>
      </w:pPr>
      <w:r w:rsidRPr="004306A4">
        <w:rPr>
          <w:rFonts w:ascii="Times New Roman" w:hAnsi="Times New Roman" w:cs="Times New Roman"/>
          <w:sz w:val="24"/>
          <w:szCs w:val="24"/>
          <w:lang w:val="en-ID"/>
        </w:rPr>
        <w:lastRenderedPageBreak/>
        <w:t xml:space="preserve">Selain temuan positif dan tidak signifikan, beberapa artikel menunjukkan bahwa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juga dapat berkaitan dengan penurunan kualitas audit apabila hubungan ekonomi antara auditor dan klien menimbulkan ancaman terhadap independensi auditor </w:t>
      </w:r>
      <w:r w:rsidR="004828F3">
        <w:rPr>
          <w:rFonts w:ascii="Times New Roman" w:hAnsi="Times New Roman" w:cs="Times New Roman"/>
          <w:sz w:val="24"/>
          <w:szCs w:val="24"/>
          <w:lang w:val="en-ID"/>
        </w:rPr>
        <w:fldChar w:fldCharType="begin" w:fldLock="1"/>
      </w:r>
      <w:r w:rsidR="004828F3">
        <w:rPr>
          <w:rFonts w:ascii="Times New Roman" w:hAnsi="Times New Roman" w:cs="Times New Roman"/>
          <w:sz w:val="24"/>
          <w:szCs w:val="24"/>
          <w:lang w:val="en-ID"/>
        </w:rPr>
        <w:instrText>ADDIN CSL_CITATION {"citationItems":[{"id":"ITEM-1","itemData":{"author":[{"dropping-particle":"","family":"Goldie","given":"Etheline Angelica","non-dropping-particle":"","parse-names":false,"suffix":""},{"dropping-particle":"","family":"Mulya","given":"Anissa Amaliya","non-dropping-particle":"","parse-names":false,"suffix":""}],"container-title":"JURNAL ILMIAH MANAJEMEN DAN AKUNTANSI","id":"ITEM-1","issue":"1","issued":{"date-parts":[["2026"]]},"page":"226-235","title":"PENGARUH AUDIT TENURE , FEE AUDIT , ROTASI AUDIT , DAN UKURAN PERUSAHAAN TERHADAP KUALITAS AUDIT ( STUDI EMPIRIS PADA PERUSAHAAN MANUFAKTUR SUB SEKTOR MAKANAN DAN MINUMAN YANG TERDAFTAR PADA BURSA EFEK INDONESIA PERIODE 2021-2024)","type":"article-journal","volume":"3"},"uris":["http://www.mendeley.com/documents/?uuid=f4201d05-9691-48a4-bd42-90b25c23e2c0"]},{"id":"ITEM-2","itemData":{"author":[{"dropping-particle":"","family":"Nyo","given":"Yunita","non-dropping-particle":"","parse-names":false,"suffix":""},{"dropping-particle":"","family":"Manalu","given":"Evodina Naomi Christina","non-dropping-particle":"","parse-names":false,"suffix":""},{"dropping-particle":"","family":"Purba","given":"Syafiqoh Khalillah Ichsal","non-dropping-particle":"","parse-names":false,"suffix":""},{"dropping-particle":"","family":"Katharinad","given":"Ninta","non-dropping-particle":"","parse-names":false,"suffix":""},{"dropping-particle":"","family":"Siringo-Ringo","given":"Eko Deswin Miechaels","non-dropping-particle":"","parse-names":false,"suffix":""}],"container-title":"Community Engagement &amp; Emergence Journal","id":"ITEM-2","issued":{"date-parts":[["2026"]]},"page":"3594-3605","title":"Pengaruh Firm Size , Audit Tenure , Fee Audit , Audit Delay , Dan Opini Audit Terhadap Kualitas Audit Pada Perusahaan Sektor Keuangan Yang Terdaftar Di BEI Tahun 2021 – 2024 The Effect Of Firm Size , Audit Tenure , Audit Fee , Audit Delay , And Audit Opin","type":"article-journal","volume":"7"},"uris":["http://www.mendeley.com/documents/?uuid=9b21ad88-c751-44f2-96d2-2b295b2fe07b"]}],"mendeley":{"formattedCitation":"(Goldie &amp; Mulya, 2026; Nyo et al., 2026)","plainTextFormattedCitation":"(Goldie &amp; Mulya, 2026; Nyo et al., 2026)","previouslyFormattedCitation":"(Goldie &amp; Mulya, 2026; Nyo et al., 2026)"},"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 xml:space="preserve">(Goldie &amp; Mulya, 2026; Nyo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2026)</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w:t>
      </w:r>
      <w:r w:rsidR="004828F3">
        <w:rPr>
          <w:rFonts w:ascii="Times New Roman" w:hAnsi="Times New Roman" w:cs="Times New Roman"/>
          <w:sz w:val="24"/>
          <w:szCs w:val="24"/>
          <w:lang w:val="en-ID"/>
        </w:rPr>
        <w:t xml:space="preserve"> </w:t>
      </w:r>
      <w:r w:rsidR="004828F3" w:rsidRPr="004828F3">
        <w:rPr>
          <w:rFonts w:ascii="Times New Roman" w:hAnsi="Times New Roman" w:cs="Times New Roman"/>
          <w:i/>
          <w:iCs/>
          <w:sz w:val="24"/>
          <w:szCs w:val="24"/>
          <w:lang w:val="en-ID"/>
        </w:rPr>
        <w:t>F</w:t>
      </w:r>
      <w:r w:rsidRPr="004306A4">
        <w:rPr>
          <w:rFonts w:ascii="Times New Roman" w:hAnsi="Times New Roman" w:cs="Times New Roman"/>
          <w:i/>
          <w:iCs/>
          <w:sz w:val="24"/>
          <w:szCs w:val="24"/>
          <w:lang w:val="en-ID"/>
        </w:rPr>
        <w:t>ee</w:t>
      </w:r>
      <w:r w:rsidRPr="004306A4">
        <w:rPr>
          <w:rFonts w:ascii="Times New Roman" w:hAnsi="Times New Roman" w:cs="Times New Roman"/>
          <w:sz w:val="24"/>
          <w:szCs w:val="24"/>
          <w:lang w:val="en-ID"/>
        </w:rPr>
        <w:t xml:space="preserve"> yang tinggi dapat menciptakan ketergantungan ekonomi auditor terhadap klien, sehingga auditor berpotensi menghadapi tekanan untuk mempertahankan hubungan bisnis dengan klien yang memberikan kontribusi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besar </w:t>
      </w:r>
      <w:r w:rsidR="004828F3">
        <w:rPr>
          <w:rFonts w:ascii="Times New Roman" w:hAnsi="Times New Roman" w:cs="Times New Roman"/>
          <w:sz w:val="24"/>
          <w:szCs w:val="24"/>
          <w:lang w:val="en-ID"/>
        </w:rPr>
        <w:fldChar w:fldCharType="begin" w:fldLock="1"/>
      </w:r>
      <w:r w:rsidR="004828F3">
        <w:rPr>
          <w:rFonts w:ascii="Times New Roman" w:hAnsi="Times New Roman" w:cs="Times New Roman"/>
          <w:sz w:val="24"/>
          <w:szCs w:val="24"/>
          <w:lang w:val="en-ID"/>
        </w:rPr>
        <w:instrText>ADDIN CSL_CITATION {"citationItems":[{"id":"ITEM-1","itemData":{"author":[{"dropping-particle":"","family":"Goldie","given":"Etheline Angelica","non-dropping-particle":"","parse-names":false,"suffix":""},{"dropping-particle":"","family":"Mulya","given":"Anissa Amaliya","non-dropping-particle":"","parse-names":false,"suffix":""}],"container-title":"JURNAL ILMIAH MANAJEMEN DAN AKUNTANSI","id":"ITEM-1","issue":"1","issued":{"date-parts":[["2026"]]},"page":"226-235","title":"PENGARUH AUDIT TENURE , FEE AUDIT , ROTASI AUDIT , DAN UKURAN PERUSAHAAN TERHADAP KUALITAS AUDIT ( STUDI EMPIRIS PADA PERUSAHAAN MANUFAKTUR SUB SEKTOR MAKANAN DAN MINUMAN YANG TERDAFTAR PADA BURSA EFEK INDONESIA PERIODE 2021-2024)","type":"article-journal","volume":"3"},"uris":["http://www.mendeley.com/documents/?uuid=f4201d05-9691-48a4-bd42-90b25c23e2c0"]}],"mendeley":{"formattedCitation":"(Goldie &amp; Mulya, 2026)","plainTextFormattedCitation":"(Goldie &amp; Mulya, 2026)","previouslyFormattedCitation":"(Goldie &amp; Mulya, 2026)"},"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Goldie &amp; Mulya, 2026)</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Oleh karena itu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yang tinggi tidak selalu dapat dimaknai sebagai sinyal kualitas audit yang lebih baik, karena dalam kondisi tertentu </w:t>
      </w:r>
      <w:r w:rsidRPr="004306A4">
        <w:rPr>
          <w:rFonts w:ascii="Times New Roman" w:hAnsi="Times New Roman" w:cs="Times New Roman"/>
          <w:i/>
          <w:iCs/>
          <w:sz w:val="24"/>
          <w:szCs w:val="24"/>
          <w:lang w:val="en-ID"/>
        </w:rPr>
        <w:t>fee</w:t>
      </w:r>
      <w:r w:rsidRPr="004306A4">
        <w:rPr>
          <w:rFonts w:ascii="Times New Roman" w:hAnsi="Times New Roman" w:cs="Times New Roman"/>
          <w:sz w:val="24"/>
          <w:szCs w:val="24"/>
          <w:lang w:val="en-ID"/>
        </w:rPr>
        <w:t xml:space="preserve"> tersebut justru dapat menjadi sumber risiko independensi apabila tidak diimbangi dengan mekanisme pengawasan, rotasi audit, pengendalian mutu, dan komitmen etika profesi yang kuat </w:t>
      </w:r>
      <w:r w:rsidR="004828F3">
        <w:rPr>
          <w:rFonts w:ascii="Times New Roman" w:hAnsi="Times New Roman" w:cs="Times New Roman"/>
          <w:sz w:val="24"/>
          <w:szCs w:val="24"/>
          <w:lang w:val="en-ID"/>
        </w:rPr>
        <w:fldChar w:fldCharType="begin" w:fldLock="1"/>
      </w:r>
      <w:r w:rsidR="00FD29E4">
        <w:rPr>
          <w:rFonts w:ascii="Times New Roman" w:hAnsi="Times New Roman" w:cs="Times New Roman"/>
          <w:sz w:val="24"/>
          <w:szCs w:val="24"/>
          <w:lang w:val="en-ID"/>
        </w:rPr>
        <w:instrText>ADDIN CSL_CITATION {"citationItems":[{"id":"ITEM-1","itemData":{"author":[{"dropping-particle":"Al","family":"Harits","given":"Aisyah Hani","non-dropping-particle":"","parse-names":false,"suffix":""},{"dropping-particle":"","family":"Nursiam","given":"","non-dropping-particle":"","parse-names":false,"suffix":""}],"container-title":"Management Studies and Entrepreneurship Journal Vol","id":"ITEM-1","issue":"1","issued":{"date-parts":[["2026"]]},"page":"657-667","title":"Pengaruh Fee Audit, Rotasi Audit, Reputasi Audit, dan Ukuran Perusahaan Terhadap Kualitas Audit","type":"article-journal","volume":"7"},"uris":["http://www.mendeley.com/documents/?uuid=1a39e046-879e-406e-9fb3-61ee7c6a8efd"]},{"id":"ITEM-2","itemData":{"author":[{"dropping-particle":"","family":"Saik","given":"Hieronimus Quido M","non-dropping-particle":"","parse-names":false,"suffix":""},{"dropping-particle":"","family":"Budi","given":"Y Agus Bagus","non-dropping-particle":"","parse-names":false,"suffix":""}],"container-title":"INNOVATIVE: JournalJournal Of Social Science Research Volume","id":"ITEM-2","issued":{"date-parts":[["2024"]]},"title":"Pengaruh Fee Audit , Audit Tenure , Rotasi Audit Dan Komite Audit Terhadap Kualitas Audit","type":"article-journal","volume":"4"},"uris":["http://www.mendeley.com/documents/?uuid=107fe216-1027-4d91-8313-f60f46b8cee0"]},{"id":"ITEM-3","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3","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Harits &amp; Nursiam, 2026; Saik &amp; Budi, 2024; A. Wijaya et al., 2024)","plainTextFormattedCitation":"(Harits &amp; Nursiam, 2026; Saik &amp; Budi, 2024; A. Wijaya et al., 2024)","previouslyFormattedCitation":"(Harits &amp; Nursiam, 2026; Saik &amp; Budi, 2024; A. Wijaya et al., 2024)"},"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FD29E4" w:rsidRPr="00FD29E4">
        <w:rPr>
          <w:rFonts w:ascii="Times New Roman" w:hAnsi="Times New Roman" w:cs="Times New Roman"/>
          <w:sz w:val="24"/>
          <w:szCs w:val="24"/>
          <w:lang w:val="en-ID"/>
        </w:rPr>
        <w:t>(Harits &amp; Nursiam, 2026; Saik &amp; Budi, 2024; A. Wijaya et al., 2024)</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w:t>
      </w:r>
    </w:p>
    <w:p w14:paraId="5AF056E1" w14:textId="36305560" w:rsidR="004306A4" w:rsidRPr="004306A4" w:rsidRDefault="004306A4" w:rsidP="00C9204A">
      <w:pPr>
        <w:spacing w:after="0" w:line="360" w:lineRule="auto"/>
        <w:ind w:firstLine="720"/>
        <w:jc w:val="both"/>
        <w:rPr>
          <w:rFonts w:ascii="Times New Roman" w:hAnsi="Times New Roman" w:cs="Times New Roman"/>
          <w:sz w:val="24"/>
          <w:szCs w:val="24"/>
          <w:lang w:val="en-ID"/>
        </w:rPr>
      </w:pPr>
      <w:r w:rsidRPr="004306A4">
        <w:rPr>
          <w:rFonts w:ascii="Times New Roman" w:hAnsi="Times New Roman" w:cs="Times New Roman"/>
          <w:sz w:val="24"/>
          <w:szCs w:val="24"/>
          <w:lang w:val="en-ID"/>
        </w:rPr>
        <w:t xml:space="preserve">Berdasarkan pola temuan tersebut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sebaiknya tidak diperlakukan sebagai determinan tunggal kualitas audit, melainkan sebagai variabel yang maknanya bergantung pada konteks penelitian dan karakteristik hubungan auditor-klien </w:t>
      </w:r>
      <w:r w:rsidR="004828F3">
        <w:rPr>
          <w:rFonts w:ascii="Times New Roman" w:hAnsi="Times New Roman" w:cs="Times New Roman"/>
          <w:sz w:val="24"/>
          <w:szCs w:val="24"/>
          <w:lang w:val="en-ID"/>
        </w:rPr>
        <w:fldChar w:fldCharType="begin" w:fldLock="1"/>
      </w:r>
      <w:r w:rsidR="004828F3">
        <w:rPr>
          <w:rFonts w:ascii="Times New Roman" w:hAnsi="Times New Roman" w:cs="Times New Roman"/>
          <w:sz w:val="24"/>
          <w:szCs w:val="24"/>
          <w:lang w:val="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2","issue":"1","issued":{"date-parts":[["2024"]]},"page":"1-12","title":"Audit Committee as A Moderating Variable : Factors Influencing Audit Quality in Financial Sector on the IDX","type":"article-journal","volume":"4"},"uris":["http://www.mendeley.com/documents/?uuid=fdf684a7-c42d-4123-a43c-61f32da619c0"]},{"id":"ITEM-3","itemData":{"author":[{"dropping-particle":"","family":"Nyo","given":"Yunita","non-dropping-particle":"","parse-names":false,"suffix":""},{"dropping-particle":"","family":"Manalu","given":"Evodina Naomi Christina","non-dropping-particle":"","parse-names":false,"suffix":""},{"dropping-particle":"","family":"Purba","given":"Syafiqoh Khalillah Ichsal","non-dropping-particle":"","parse-names":false,"suffix":""},{"dropping-particle":"","family":"Katharinad","given":"Ninta","non-dropping-particle":"","parse-names":false,"suffix":""},{"dropping-particle":"","family":"Siringo-Ringo","given":"Eko Deswin Miechaels","non-dropping-particle":"","parse-names":false,"suffix":""}],"container-title":"Community Engagement &amp; Emergence Journal","id":"ITEM-3","issued":{"date-parts":[["2026"]]},"page":"3594-3605","title":"Pengaruh Firm Size , Audit Tenure , Fee Audit , Audit Delay , Dan Opini Audit Terhadap Kualitas Audit Pada Perusahaan Sektor Keuangan Yang Terdaftar Di BEI Tahun 2021 – 2024 The Effect Of Firm Size , Audit Tenure , Audit Fee , Audit Delay , And Audit Opin","type":"article-journal","volume":"7"},"uris":["http://www.mendeley.com/documents/?uuid=9b21ad88-c751-44f2-96d2-2b295b2fe07b"]}],"mendeley":{"formattedCitation":"(Andardini et al., 2024; Aprilady et al., 2023; Nyo et al., 2026)","plainTextFormattedCitation":"(Andardini et al., 2024; Aprilady et al., 2023; Nyo et al., 2026)","previouslyFormattedCitation":"(Andardini et al., 2024; Aprilady et al., 2023; Nyo et al., 2026)"},"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 xml:space="preserve">(Andardini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4; Aprilady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3; Nyo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2026)</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dapat menjadi sinyal positif kualitas audit apabila mencerminkan tambahan upaya audit, kapasitas auditor, kompleksitas penugasan, serta kebutuhan assurance yang lebih tinggi </w:t>
      </w:r>
      <w:r w:rsidR="004828F3">
        <w:rPr>
          <w:rFonts w:ascii="Times New Roman" w:hAnsi="Times New Roman" w:cs="Times New Roman"/>
          <w:sz w:val="24"/>
          <w:szCs w:val="24"/>
          <w:lang w:val="en-ID"/>
        </w:rPr>
        <w:fldChar w:fldCharType="begin" w:fldLock="1"/>
      </w:r>
      <w:r w:rsidR="00E56796">
        <w:rPr>
          <w:rFonts w:ascii="Times New Roman" w:hAnsi="Times New Roman" w:cs="Times New Roman"/>
          <w:sz w:val="24"/>
          <w:szCs w:val="24"/>
          <w:lang w:val="en-ID"/>
        </w:rPr>
        <w:instrText>ADDIN CSL_CITATION {"citationItems":[{"id":"ITEM-1","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1","issue":"1","issued":{"date-parts":[["2023"]]},"page":"49-61","title":"PENGARUH AUDIT FEE, AUDIT TENURE, ROTASI AUDIT DAN REPUTASI KANTOR AKUNTAN PUBLIK TERHADAP KUALITAS AUDIT","type":"article-journal","volume":"4"},"uris":["http://www.mendeley.com/documents/?uuid=acfa7ef6-3338-45dd-9ba5-b47b8c30f32b"]},{"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3","issue":"2","issued":{"date-parts":[["2022"]]},"page":"166-175","title":"PENGARUH AUDIT TENURE, FEE AUDIT, KOMITE AUDIT, DAN UKURAN PERUSAHAAN TERHADAP KUALITAS AUDIT","type":"article-journal","volume":"3"},"uris":["http://www.mendeley.com/documents/?uuid=420aacef-a7e7-4da5-a0de-fdc2f7e070aa"]}],"mendeley":{"formattedCitation":"(Fadhlan et al., 2023; Naravita et al., 2025; Pamungkas et al., 2022)","plainTextFormattedCitation":"(Fadhlan et al., 2023; Naravita et al., 2025; Pamungkas et al., 2022)","previouslyFormattedCitation":"(Fadhlan et al., 2023; Naravita et al., 2025; Pamungkas et al., 2022)"},"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E56796" w:rsidRPr="00E56796">
        <w:rPr>
          <w:rFonts w:ascii="Times New Roman" w:hAnsi="Times New Roman" w:cs="Times New Roman"/>
          <w:sz w:val="24"/>
          <w:szCs w:val="24"/>
          <w:lang w:val="en-ID"/>
        </w:rPr>
        <w:t>(Fadhlan et al., 2023; Naravita et al., 2025; Pamungkas et al., 2022)</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Sebaliknya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dapat kehilangan daya jelaskan terhadap kualitas audit apabila hanya merepresentasikan hasil negosiasi ekonomi antara auditor dan klien atau ketika hubungan fee tersebut menimbulkan ancaman terhadap independensi auditor </w:t>
      </w:r>
      <w:r w:rsidR="004828F3">
        <w:rPr>
          <w:rFonts w:ascii="Times New Roman" w:hAnsi="Times New Roman" w:cs="Times New Roman"/>
          <w:sz w:val="24"/>
          <w:szCs w:val="24"/>
          <w:lang w:val="en-ID"/>
        </w:rPr>
        <w:fldChar w:fldCharType="begin" w:fldLock="1"/>
      </w:r>
      <w:r w:rsidR="004828F3">
        <w:rPr>
          <w:rFonts w:ascii="Times New Roman" w:hAnsi="Times New Roman" w:cs="Times New Roman"/>
          <w:sz w:val="24"/>
          <w:szCs w:val="24"/>
          <w:lang w:val="en-ID"/>
        </w:rPr>
        <w:instrText>ADDIN CSL_CITATION {"citationItems":[{"id":"ITEM-1","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September","issued":{"date-parts":[["2021"]]},"page":"173-188","title":"PENGARUH AUDIT FEE, MASA KERJA AUDIT, ROTASI AUDIT, DAN KOMITE AUDIT TERHADAP KUALITAS AUDIT","type":"article-journal","volume":"0832"},"uris":["http://www.mendeley.com/documents/?uuid=d7b5bf64-825c-4660-823b-90f85f54298e"]},{"id":"ITEM-2","itemData":{"author":[{"dropping-particle":"","family":"Mutia","given":"Agustina","non-dropping-particle":"","parse-names":false,"suffix":""},{"dropping-particle":"","family":"Khairiyan","given":"","non-dropping-particle":"","parse-names":false,"suffix":""},{"dropping-particle":"","family":"Dewi","given":"Ratih Kumala","non-dropping-particle":"","parse-names":false,"suffix":""}],"container-title":"JURNAL ILMIAH MANAJEMEN, EKONOMI, AKUNTANSI","id":"ITEM-2","issue":"2","issued":{"date-parts":[["2022"]]},"title":"PENGARUH FEE AUDIT , AUDIT TENURE DAN UKURAN PERUSAHAAN TERHADAP KUALITAS AUDIT SYARIAH PADA PERUSAHAAN YANG TERDAFTAR DI JAKARTA ISLAMIC INDEKS TAHUN 2016 – 2020","type":"article-journal","volume":"2"},"uris":["http://www.mendeley.com/documents/?uuid=810d0801-22d2-4368-b3ee-c202dbed99e9"]},{"id":"ITEM-3","itemData":{"author":[{"dropping-particle":"","family":"Goldie","given":"Etheline Angelica","non-dropping-particle":"","parse-names":false,"suffix":""},{"dropping-particle":"","family":"Mulya","given":"Anissa Amaliya","non-dropping-particle":"","parse-names":false,"suffix":""}],"container-title":"JURNAL ILMIAH MANAJEMEN DAN AKUNTANSI","id":"ITEM-3","issue":"1","issued":{"date-parts":[["2026"]]},"page":"226-235","title":"PENGARUH AUDIT TENURE , FEE AUDIT , ROTASI AUDIT , DAN UKURAN PERUSAHAAN TERHADAP KUALITAS AUDIT ( STUDI EMPIRIS PADA PERUSAHAAN MANUFAKTUR SUB SEKTOR MAKANAN DAN MINUMAN YANG TERDAFTAR PADA BURSA EFEK INDONESIA PERIODE 2021-2024)","type":"article-journal","volume":"3"},"uris":["http://www.mendeley.com/documents/?uuid=f4201d05-9691-48a4-bd42-90b25c23e2c0"]}],"mendeley":{"formattedCitation":"(Goldie &amp; Mulya, 2026; Jessica et al., 2021; Mutia et al., 2022)","plainTextFormattedCitation":"(Goldie &amp; Mulya, 2026; Jessica et al., 2021; Mutia et al., 2022)","previouslyFormattedCitation":"(Goldie &amp; Mulya, 2026; Jessica et al., 2021; Mutia et al., 2022)"},"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4828F3" w:rsidRPr="004828F3">
        <w:rPr>
          <w:rFonts w:ascii="Times New Roman" w:hAnsi="Times New Roman" w:cs="Times New Roman"/>
          <w:sz w:val="24"/>
          <w:szCs w:val="24"/>
          <w:lang w:val="en-ID"/>
        </w:rPr>
        <w:t xml:space="preserve">(Goldie &amp; Mulya, 2026; Jessic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xml:space="preserve">., 2021; Mutia </w:t>
      </w:r>
      <w:r w:rsidR="004828F3" w:rsidRPr="004828F3">
        <w:rPr>
          <w:rFonts w:ascii="Times New Roman" w:hAnsi="Times New Roman" w:cs="Times New Roman"/>
          <w:i/>
          <w:iCs/>
          <w:sz w:val="24"/>
          <w:szCs w:val="24"/>
          <w:lang w:val="en-ID"/>
        </w:rPr>
        <w:t>et al</w:t>
      </w:r>
      <w:r w:rsidR="004828F3" w:rsidRPr="004828F3">
        <w:rPr>
          <w:rFonts w:ascii="Times New Roman" w:hAnsi="Times New Roman" w:cs="Times New Roman"/>
          <w:sz w:val="24"/>
          <w:szCs w:val="24"/>
          <w:lang w:val="en-ID"/>
        </w:rPr>
        <w:t>., 2022)</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 xml:space="preserve">. Dengan demikian, penelitian mengenai pengaruh </w:t>
      </w:r>
      <w:r w:rsidRPr="004306A4">
        <w:rPr>
          <w:rFonts w:ascii="Times New Roman" w:hAnsi="Times New Roman" w:cs="Times New Roman"/>
          <w:i/>
          <w:iCs/>
          <w:sz w:val="24"/>
          <w:szCs w:val="24"/>
          <w:lang w:val="en-ID"/>
        </w:rPr>
        <w:t>audit fee</w:t>
      </w:r>
      <w:r w:rsidRPr="004306A4">
        <w:rPr>
          <w:rFonts w:ascii="Times New Roman" w:hAnsi="Times New Roman" w:cs="Times New Roman"/>
          <w:sz w:val="24"/>
          <w:szCs w:val="24"/>
          <w:lang w:val="en-ID"/>
        </w:rPr>
        <w:t xml:space="preserve"> terhadap kualitas audit perlu mempertimbangkan variabel kontingensi seperti audit tenure, rotasi audit, reputasi auditor, ukuran KAP, komite audit, spesialisasi auditor, independensi, kompetensi, ukuran perusahaan, serta karakteristik industri agar hubungan antarvariabel dapat dijelaskan secara lebih komprehensif </w:t>
      </w:r>
      <w:r w:rsidR="004828F3">
        <w:rPr>
          <w:rFonts w:ascii="Times New Roman" w:hAnsi="Times New Roman" w:cs="Times New Roman"/>
          <w:sz w:val="24"/>
          <w:szCs w:val="24"/>
          <w:lang w:val="en-ID"/>
        </w:rPr>
        <w:fldChar w:fldCharType="begin" w:fldLock="1"/>
      </w:r>
      <w:r w:rsidR="004E59DF">
        <w:rPr>
          <w:rFonts w:ascii="Times New Roman" w:hAnsi="Times New Roman" w:cs="Times New Roman"/>
          <w:sz w:val="24"/>
          <w:szCs w:val="24"/>
          <w:lang w:val="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author":[{"dropping-particle":"","family":"Saik","given":"Hieronimus Quido M","non-dropping-particle":"","parse-names":false,"suffix":""},{"dropping-particle":"","family":"Budi","given":"Y Agus Bagus","non-dropping-particle":"","parse-names":false,"suffix":""}],"container-title":"INNOVATIVE: JournalJournal Of Social Science Research Volume","id":"ITEM-2","issued":{"date-parts":[["2024"]]},"title":"Pengaruh Fee Audit , Audit Tenure , Rotasi Audit Dan Komite Audit Terhadap Kualitas Audit","type":"article-journal","volume":"4"},"uris":["http://www.mendeley.com/documents/?uuid=107fe216-1027-4d91-8313-f60f46b8cee0"]},{"id":"ITEM-3","itemData":{"author":[{"dropping-particle":"","family":"Saputri","given":"Widhasari","non-dropping-particle":"","parse-names":false,"suffix":""},{"dropping-particle":"","family":"Adi","given":"Suyatmin Waskito","non-dropping-particle":"","parse-names":false,"suffix":""}],"container-title":"PERMANA: Jurnal Perpajakan, Manajemen, dan Akuntansi","id":"ITEM-3","issue":"2","issued":{"date-parts":[["2025"]]},"page":"552-566","title":"Pengaruh Fee Audit , Audit Tenure , Komite Audit , dan Rotasi Audit Terhadap Kualitas Audit","type":"article-journal","volume":"16"},"uris":["http://www.mendeley.com/documents/?uuid=ab9da24e-df7a-4508-8160-62280113c8e8"]},{"id":"ITEM-4","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4","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5","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5","issue":"1","issued":{"date-parts":[["2026"]]},"page":"860-867","title":"PENGARUH AUDIT TENURE , FEE AUDIT , AUDIT DELAY , AUDIT CAPACITY STRESS TERHADAP KUALITAS AUDIT PADA KAP WILAYAH KOTA MEDAN","type":"article-journal","volume":"15"},"uris":["http://www.mendeley.com/documents/?uuid=04fe34fb-441e-4682-a710-b1b7b3aed9f0"]}],"mendeley":{"formattedCitation":"(Arif &amp; Lastanti, 2023; Saik &amp; Budi, 2024; W. Saputri &amp; Adi, 2025; Viarni et al., 2023; Zain et al., 2026)","plainTextFormattedCitation":"(Arif &amp; Lastanti, 2023; Saik &amp; Budi, 2024; W. Saputri &amp; Adi, 2025; Viarni et al., 2023; Zain et al., 2026)","previouslyFormattedCitation":"(Arif &amp; Lastanti, 2023; Saik &amp; Budi, 2024; W. Saputri &amp; Adi, 2025; Viarni et al., 2023; Zain et al., 2026)"},"properties":{"noteIndex":0},"schema":"https://github.com/citation-style-language/schema/raw/master/csl-citation.json"}</w:instrText>
      </w:r>
      <w:r w:rsidR="004828F3">
        <w:rPr>
          <w:rFonts w:ascii="Times New Roman" w:hAnsi="Times New Roman" w:cs="Times New Roman"/>
          <w:sz w:val="24"/>
          <w:szCs w:val="24"/>
          <w:lang w:val="en-ID"/>
        </w:rPr>
        <w:fldChar w:fldCharType="separate"/>
      </w:r>
      <w:r w:rsidR="00D26479" w:rsidRPr="00D26479">
        <w:rPr>
          <w:rFonts w:ascii="Times New Roman" w:hAnsi="Times New Roman" w:cs="Times New Roman"/>
          <w:sz w:val="24"/>
          <w:szCs w:val="24"/>
          <w:lang w:val="en-ID"/>
        </w:rPr>
        <w:t>(Arif &amp; Lastanti, 2023; Saik &amp; Budi, 2024; W. Saputri &amp; Adi, 2025; Viarni et al., 2023; Zain et al., 2026)</w:t>
      </w:r>
      <w:r w:rsidR="004828F3">
        <w:rPr>
          <w:rFonts w:ascii="Times New Roman" w:hAnsi="Times New Roman" w:cs="Times New Roman"/>
          <w:sz w:val="24"/>
          <w:szCs w:val="24"/>
          <w:lang w:val="en-ID"/>
        </w:rPr>
        <w:fldChar w:fldCharType="end"/>
      </w:r>
      <w:r w:rsidRPr="004306A4">
        <w:rPr>
          <w:rFonts w:ascii="Times New Roman" w:hAnsi="Times New Roman" w:cs="Times New Roman"/>
          <w:sz w:val="24"/>
          <w:szCs w:val="24"/>
          <w:lang w:val="en-ID"/>
        </w:rPr>
        <w:t>.</w:t>
      </w:r>
    </w:p>
    <w:p w14:paraId="160352B0" w14:textId="6A03AB73" w:rsidR="00D846FA" w:rsidRPr="00D846FA" w:rsidRDefault="00D846FA" w:rsidP="00C9204A">
      <w:pPr>
        <w:spacing w:after="0" w:line="360" w:lineRule="auto"/>
        <w:jc w:val="both"/>
        <w:rPr>
          <w:rFonts w:ascii="Times New Roman" w:hAnsi="Times New Roman" w:cs="Times New Roman"/>
          <w:b/>
          <w:bCs/>
          <w:sz w:val="24"/>
          <w:szCs w:val="24"/>
        </w:rPr>
      </w:pPr>
      <w:r w:rsidRPr="00D846FA">
        <w:rPr>
          <w:rFonts w:ascii="Times New Roman" w:hAnsi="Times New Roman" w:cs="Times New Roman"/>
          <w:b/>
          <w:bCs/>
          <w:sz w:val="24"/>
          <w:szCs w:val="24"/>
        </w:rPr>
        <w:t>Faktor-faktor yang Mempengaruhi Hubungan Audit Fee dan Kualitas Audit</w:t>
      </w:r>
    </w:p>
    <w:p w14:paraId="1EAECA55" w14:textId="1C129311" w:rsidR="00174BF0" w:rsidRPr="0084513C" w:rsidRDefault="00D846FA" w:rsidP="00C9204A">
      <w:pPr>
        <w:spacing w:after="0" w:line="360" w:lineRule="auto"/>
        <w:ind w:firstLine="720"/>
        <w:jc w:val="both"/>
        <w:rPr>
          <w:rFonts w:ascii="Times New Roman" w:eastAsia="Times New Roman" w:hAnsi="Times New Roman" w:cs="Times New Roman"/>
          <w:noProof w:val="0"/>
          <w:sz w:val="24"/>
          <w:szCs w:val="24"/>
          <w:lang w:val="en-US" w:eastAsia="en-ID"/>
        </w:rPr>
      </w:pPr>
      <w:r w:rsidRPr="00D846FA">
        <w:rPr>
          <w:rFonts w:ascii="Times New Roman" w:eastAsia="Times New Roman" w:hAnsi="Times New Roman" w:cs="Times New Roman"/>
          <w:noProof w:val="0"/>
          <w:sz w:val="24"/>
          <w:szCs w:val="24"/>
          <w:lang w:val="en-ID" w:eastAsia="en-ID"/>
        </w:rPr>
        <w:t xml:space="preserve">Hubungan antara </w:t>
      </w:r>
      <w:r w:rsidRPr="00D846FA">
        <w:rPr>
          <w:rFonts w:ascii="Times New Roman" w:eastAsia="Times New Roman" w:hAnsi="Times New Roman" w:cs="Times New Roman"/>
          <w:i/>
          <w:iCs/>
          <w:noProof w:val="0"/>
          <w:sz w:val="24"/>
          <w:szCs w:val="24"/>
          <w:lang w:val="en-ID" w:eastAsia="en-ID"/>
        </w:rPr>
        <w:t>audit fee</w:t>
      </w:r>
      <w:r w:rsidRPr="00D846FA">
        <w:rPr>
          <w:rFonts w:ascii="Times New Roman" w:eastAsia="Times New Roman" w:hAnsi="Times New Roman" w:cs="Times New Roman"/>
          <w:noProof w:val="0"/>
          <w:sz w:val="24"/>
          <w:szCs w:val="24"/>
          <w:lang w:val="en-ID" w:eastAsia="en-ID"/>
        </w:rPr>
        <w:t xml:space="preserve"> dan kualitas audit tidak dapat dipahami sebagai hubungan langsung yang berdiri sendiri</w:t>
      </w:r>
      <w:r w:rsidR="00174BF0">
        <w:rPr>
          <w:rFonts w:ascii="Times New Roman" w:eastAsia="Times New Roman" w:hAnsi="Times New Roman" w:cs="Times New Roman"/>
          <w:noProof w:val="0"/>
          <w:sz w:val="24"/>
          <w:szCs w:val="24"/>
          <w:lang w:val="en-ID" w:eastAsia="en-ID"/>
        </w:rPr>
        <w:t>, d</w:t>
      </w:r>
      <w:r w:rsidR="00174BF0" w:rsidRPr="00174BF0">
        <w:rPr>
          <w:rFonts w:ascii="Times New Roman" w:eastAsia="Times New Roman" w:hAnsi="Times New Roman" w:cs="Times New Roman"/>
          <w:noProof w:val="0"/>
          <w:sz w:val="24"/>
          <w:szCs w:val="24"/>
          <w:lang w:eastAsia="en-ID"/>
        </w:rPr>
        <w:t xml:space="preserve">ari 103 artikel yang direviu sejumlah variabel muncul secara berulang sebagai faktor penjelas, pemoderasi, pengendali, maupun variabel yang berkaitan erat dengan kualitas audit, seperti </w:t>
      </w:r>
      <w:r w:rsidR="00174BF0" w:rsidRPr="00174BF0">
        <w:rPr>
          <w:rFonts w:ascii="Times New Roman" w:eastAsia="Times New Roman" w:hAnsi="Times New Roman" w:cs="Times New Roman"/>
          <w:i/>
          <w:iCs/>
          <w:noProof w:val="0"/>
          <w:sz w:val="24"/>
          <w:szCs w:val="24"/>
          <w:lang w:eastAsia="en-ID"/>
        </w:rPr>
        <w:t>audit tenure</w:t>
      </w:r>
      <w:r w:rsidR="00174BF0" w:rsidRPr="00174BF0">
        <w:rPr>
          <w:rFonts w:ascii="Times New Roman" w:eastAsia="Times New Roman" w:hAnsi="Times New Roman" w:cs="Times New Roman"/>
          <w:noProof w:val="0"/>
          <w:sz w:val="24"/>
          <w:szCs w:val="24"/>
          <w:lang w:eastAsia="en-ID"/>
        </w:rPr>
        <w:t>, rotasi audit, reputasi auditor atau KAP, ukuran KAP, komite audit, independensi auditor, kompetensi</w:t>
      </w:r>
      <w:r w:rsidR="00174BF0">
        <w:rPr>
          <w:rFonts w:ascii="Times New Roman" w:eastAsia="Times New Roman" w:hAnsi="Times New Roman" w:cs="Times New Roman"/>
          <w:noProof w:val="0"/>
          <w:sz w:val="24"/>
          <w:szCs w:val="24"/>
          <w:lang w:val="en-US" w:eastAsia="en-ID"/>
        </w:rPr>
        <w:t xml:space="preserve">, </w:t>
      </w:r>
      <w:r w:rsidR="00174BF0" w:rsidRPr="00174BF0">
        <w:rPr>
          <w:rFonts w:ascii="Times New Roman" w:eastAsia="Times New Roman" w:hAnsi="Times New Roman" w:cs="Times New Roman"/>
          <w:noProof w:val="0"/>
          <w:sz w:val="24"/>
          <w:szCs w:val="24"/>
          <w:lang w:eastAsia="en-ID"/>
        </w:rPr>
        <w:t xml:space="preserve">spesialisasi auditor, </w:t>
      </w:r>
      <w:r w:rsidR="00174BF0" w:rsidRPr="00174BF0">
        <w:rPr>
          <w:rFonts w:ascii="Times New Roman" w:eastAsia="Times New Roman" w:hAnsi="Times New Roman" w:cs="Times New Roman"/>
          <w:i/>
          <w:iCs/>
          <w:noProof w:val="0"/>
          <w:sz w:val="24"/>
          <w:szCs w:val="24"/>
          <w:lang w:eastAsia="en-ID"/>
        </w:rPr>
        <w:t>audit delay</w:t>
      </w:r>
      <w:r w:rsidR="00174BF0" w:rsidRPr="00174BF0">
        <w:rPr>
          <w:rFonts w:ascii="Times New Roman" w:eastAsia="Times New Roman" w:hAnsi="Times New Roman" w:cs="Times New Roman"/>
          <w:noProof w:val="0"/>
          <w:sz w:val="24"/>
          <w:szCs w:val="24"/>
          <w:lang w:eastAsia="en-ID"/>
        </w:rPr>
        <w:t xml:space="preserve">, ukuran perusahaan, serta tekanan audit atau </w:t>
      </w:r>
      <w:r w:rsidR="00174BF0" w:rsidRPr="00174BF0">
        <w:rPr>
          <w:rFonts w:ascii="Times New Roman" w:eastAsia="Times New Roman" w:hAnsi="Times New Roman" w:cs="Times New Roman"/>
          <w:i/>
          <w:iCs/>
          <w:noProof w:val="0"/>
          <w:sz w:val="24"/>
          <w:szCs w:val="24"/>
          <w:lang w:eastAsia="en-ID"/>
        </w:rPr>
        <w:t>audit capacity stress</w:t>
      </w:r>
      <w:r w:rsidR="00174BF0" w:rsidRPr="00174BF0">
        <w:rPr>
          <w:rFonts w:ascii="Times New Roman" w:eastAsia="Times New Roman" w:hAnsi="Times New Roman" w:cs="Times New Roman"/>
          <w:noProof w:val="0"/>
          <w:sz w:val="24"/>
          <w:szCs w:val="24"/>
          <w:lang w:eastAsia="en-ID"/>
        </w:rPr>
        <w:t xml:space="preserve"> </w:t>
      </w:r>
      <w:r w:rsidR="00174BF0">
        <w:rPr>
          <w:rFonts w:ascii="Times New Roman" w:eastAsia="Times New Roman" w:hAnsi="Times New Roman" w:cs="Times New Roman"/>
          <w:noProof w:val="0"/>
          <w:sz w:val="24"/>
          <w:szCs w:val="24"/>
          <w:lang w:eastAsia="en-ID"/>
        </w:rPr>
        <w:fldChar w:fldCharType="begin" w:fldLock="1"/>
      </w:r>
      <w:r w:rsidR="00E56796">
        <w:rPr>
          <w:rFonts w:ascii="Times New Roman" w:eastAsia="Times New Roman" w:hAnsi="Times New Roman" w:cs="Times New Roman"/>
          <w:noProof w:val="0"/>
          <w:sz w:val="24"/>
          <w:szCs w:val="24"/>
          <w:lang w:eastAsia="en-ID"/>
        </w:rPr>
        <w:instrText>ADDIN CSL_CITATION {"citationItems":[{"id":"ITEM-1","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1","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2","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2","issue":"1","issued":{"date-parts":[["2023"]]},"page":"49-61","title":"PENGARUH AUDIT FEE, AUDIT TENURE, ROTASI AUDIT DAN REPUTASI KANTOR AKUNTAN PUBLIK TERHADAP KUALITAS AUDIT","type":"article-journal","volume":"4"},"uris":["http://www.mendeley.com/documents/?uuid=acfa7ef6-3338-45dd-9ba5-b47b8c30f32b"]},{"id":"ITEM-3","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3","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4","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4","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5","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5","issue":"2","issued":{"date-parts":[["2022"]]},"page":"166-175","title":"PENGARUH AUDIT TENURE, FEE AUDIT, KOMITE AUDIT, DAN UKURAN PERUSAHAAN TERHADAP KUALITAS AUDIT","type":"article-journal","volume":"3"},"uris":["http://www.mendeley.com/documents/?uuid=420aacef-a7e7-4da5-a0de-fdc2f7e070aa"]},{"id":"ITEM-6","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6","issue":"1","issued":{"date-parts":[["2025"]]},"page":"1-13","title":"Audit Tenure , Audit Committee , Audit Fee , Audit Delay : Effect on Audit Quality","type":"article-journal","volume":"7"},"uris":["http://www.mendeley.com/documents/?uuid=ca7c4ab3-a4d8-4630-96d5-09e473a452ea"]},{"id":"ITEM-7","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7","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Cahyati et al., 2021; Fadhlan et al., 2023; Kenny et al., 2025; Naravita et al., 2025; Pamungkas et al., 2022; Rahman et al., 2025; Viarni et al., 2023)","plainTextFormattedCitation":"(Cahyati et al., 2021; Fadhlan et al., 2023; Kenny et al., 2025; Naravita et al., 2025; Pamungkas et al., 2022; Rahman et al., 2025; Viarni et al., 2023)","previouslyFormattedCitation":"(Cahyati et al., 2021; Fadhlan et al., 2023; Kenny et al., 2025; Naravita et al., 2025; Pamungkas et al., 2022; Rahman et al., 2025; Viarni et al., 2023)"},"properties":{"noteIndex":0},"schema":"https://github.com/citation-style-language/schema/raw/master/csl-citation.json"}</w:instrText>
      </w:r>
      <w:r w:rsidR="00174BF0">
        <w:rPr>
          <w:rFonts w:ascii="Times New Roman" w:eastAsia="Times New Roman" w:hAnsi="Times New Roman" w:cs="Times New Roman"/>
          <w:noProof w:val="0"/>
          <w:sz w:val="24"/>
          <w:szCs w:val="24"/>
          <w:lang w:eastAsia="en-ID"/>
        </w:rPr>
        <w:fldChar w:fldCharType="separate"/>
      </w:r>
      <w:r w:rsidR="00E56796" w:rsidRPr="00E56796">
        <w:rPr>
          <w:rFonts w:ascii="Times New Roman" w:eastAsia="Times New Roman" w:hAnsi="Times New Roman" w:cs="Times New Roman"/>
          <w:sz w:val="24"/>
          <w:szCs w:val="24"/>
          <w:lang w:eastAsia="en-ID"/>
        </w:rPr>
        <w:t xml:space="preserve">(Cahyati et al., 2021; Fadhlan et al., 2023; Kenny et al., 2025; Naravita et al., 2025; Pamungkas et al., 2022; Rahman et al., 2025; </w:t>
      </w:r>
      <w:r w:rsidR="00E56796" w:rsidRPr="00E56796">
        <w:rPr>
          <w:rFonts w:ascii="Times New Roman" w:eastAsia="Times New Roman" w:hAnsi="Times New Roman" w:cs="Times New Roman"/>
          <w:sz w:val="24"/>
          <w:szCs w:val="24"/>
          <w:lang w:eastAsia="en-ID"/>
        </w:rPr>
        <w:lastRenderedPageBreak/>
        <w:t>Viarni et al., 2023)</w:t>
      </w:r>
      <w:r w:rsidR="00174BF0">
        <w:rPr>
          <w:rFonts w:ascii="Times New Roman" w:eastAsia="Times New Roman" w:hAnsi="Times New Roman" w:cs="Times New Roman"/>
          <w:noProof w:val="0"/>
          <w:sz w:val="24"/>
          <w:szCs w:val="24"/>
          <w:lang w:eastAsia="en-ID"/>
        </w:rPr>
        <w:fldChar w:fldCharType="end"/>
      </w:r>
      <w:r w:rsidR="00174BF0" w:rsidRPr="00174BF0">
        <w:rPr>
          <w:rFonts w:ascii="Times New Roman" w:eastAsia="Times New Roman" w:hAnsi="Times New Roman" w:cs="Times New Roman"/>
          <w:noProof w:val="0"/>
          <w:sz w:val="24"/>
          <w:szCs w:val="24"/>
          <w:lang w:eastAsia="en-ID"/>
        </w:rPr>
        <w:t xml:space="preserve">. Dengan demikian, bagian ini tidak lagi menempatkan </w:t>
      </w:r>
      <w:r w:rsidR="00174BF0" w:rsidRPr="00174BF0">
        <w:rPr>
          <w:rFonts w:ascii="Times New Roman" w:eastAsia="Times New Roman" w:hAnsi="Times New Roman" w:cs="Times New Roman"/>
          <w:i/>
          <w:iCs/>
          <w:noProof w:val="0"/>
          <w:sz w:val="24"/>
          <w:szCs w:val="24"/>
          <w:lang w:eastAsia="en-ID"/>
        </w:rPr>
        <w:t>audit fee</w:t>
      </w:r>
      <w:r w:rsidR="00174BF0" w:rsidRPr="00174BF0">
        <w:rPr>
          <w:rFonts w:ascii="Times New Roman" w:eastAsia="Times New Roman" w:hAnsi="Times New Roman" w:cs="Times New Roman"/>
          <w:noProof w:val="0"/>
          <w:sz w:val="24"/>
          <w:szCs w:val="24"/>
          <w:lang w:eastAsia="en-ID"/>
        </w:rPr>
        <w:t xml:space="preserve"> sebagai fokus tunggal pembahasan, tetapi menguraikan faktor-faktor yang membantu menjelaskan mengapa hubungan </w:t>
      </w:r>
      <w:r w:rsidR="00174BF0" w:rsidRPr="00174BF0">
        <w:rPr>
          <w:rFonts w:ascii="Times New Roman" w:eastAsia="Times New Roman" w:hAnsi="Times New Roman" w:cs="Times New Roman"/>
          <w:i/>
          <w:iCs/>
          <w:noProof w:val="0"/>
          <w:sz w:val="24"/>
          <w:szCs w:val="24"/>
          <w:lang w:eastAsia="en-ID"/>
        </w:rPr>
        <w:t>audit fee</w:t>
      </w:r>
      <w:r w:rsidR="00174BF0" w:rsidRPr="00174BF0">
        <w:rPr>
          <w:rFonts w:ascii="Times New Roman" w:eastAsia="Times New Roman" w:hAnsi="Times New Roman" w:cs="Times New Roman"/>
          <w:noProof w:val="0"/>
          <w:sz w:val="24"/>
          <w:szCs w:val="24"/>
          <w:lang w:eastAsia="en-ID"/>
        </w:rPr>
        <w:t xml:space="preserve"> dan kualitas audit dapat berbeda antarpenelitian </w:t>
      </w:r>
      <w:r w:rsidR="00174BF0">
        <w:rPr>
          <w:rFonts w:ascii="Times New Roman" w:eastAsia="Times New Roman" w:hAnsi="Times New Roman" w:cs="Times New Roman"/>
          <w:noProof w:val="0"/>
          <w:sz w:val="24"/>
          <w:szCs w:val="24"/>
          <w:lang w:eastAsia="en-ID"/>
        </w:rPr>
        <w:fldChar w:fldCharType="begin" w:fldLock="1"/>
      </w:r>
      <w:r w:rsidR="00D555D5">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author":[{"dropping-particle":"","family":"Hidayati","given":"Rafika Iftitah","non-dropping-particle":"","parse-names":false,"suffix":""},{"dropping-particle":"","family":"Djamil","given":"Nasrullah","non-dropping-particle":"","parse-names":false,"suffix":""}],"container-title":"Jurnal Audit, Akuntansi, Manajemen Terintegrasi","id":"ITEM-2","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id":"ITEM-3","itemData":{"author":[{"dropping-particle":"","family":"Hidayah","given":"Farida","non-dropping-particle":"","parse-names":false,"suffix":""},{"dropping-particle":"","family":"Subadriyah","given":"","non-dropping-particle":"","parse-names":false,"suffix":""}],"container-title":"ACCOUNTHINK : Journal of Accounting and Finance","id":"ITEM-3","issue":"01","issued":{"date-parts":[["2022"]]},"page":"1-13","title":"ANALISIS FAKTOR-FAKTOR YANG BERPENGARUH TERHADAP KUALITAS AUDIT","type":"article-journal","volume":"7"},"uris":["http://www.mendeley.com/documents/?uuid=6c927848-646c-4012-ae60-d96b86e0d436"]},{"id":"ITEM-4","itemData":{"author":[{"dropping-particle":"","family":"Saputri","given":"Widhasari","non-dropping-particle":"","parse-names":false,"suffix":""},{"dropping-particle":"","family":"Adi","given":"Suyatmin Waskito","non-dropping-particle":"","parse-names":false,"suffix":""}],"container-title":"PERMANA: Jurnal Perpajakan, Manajemen, dan Akuntansi","id":"ITEM-4","issue":"2","issued":{"date-parts":[["2025"]]},"page":"552-566","title":"Pengaruh Fee Audit , Audit Tenure , Komite Audit , dan Rotasi Audit Terhadap Kualitas Audit","type":"article-journal","volume":"16"},"uris":["http://www.mendeley.com/documents/?uuid=ab9da24e-df7a-4508-8160-62280113c8e8"]}],"mendeley":{"formattedCitation":"(Andardini et al., 2024; Hidayah &amp; Subadriyah, 2022; Hidayati &amp; Djamil, 2024; W. Saputri &amp; Adi, 2025)","plainTextFormattedCitation":"(Andardini et al., 2024; Hidayah &amp; Subadriyah, 2022; Hidayati &amp; Djamil, 2024; W. Saputri &amp; Adi, 2025)","previouslyFormattedCitation":"(Andardini et al., 2024; Hidayah &amp; Subadriyah, 2022; Hidayati &amp; Djamil, 2024; W. Saputri &amp; Adi, 2025)"},"properties":{"noteIndex":0},"schema":"https://github.com/citation-style-language/schema/raw/master/csl-citation.json"}</w:instrText>
      </w:r>
      <w:r w:rsidR="00174BF0">
        <w:rPr>
          <w:rFonts w:ascii="Times New Roman" w:eastAsia="Times New Roman" w:hAnsi="Times New Roman" w:cs="Times New Roman"/>
          <w:noProof w:val="0"/>
          <w:sz w:val="24"/>
          <w:szCs w:val="24"/>
          <w:lang w:eastAsia="en-ID"/>
        </w:rPr>
        <w:fldChar w:fldCharType="separate"/>
      </w:r>
      <w:r w:rsidR="00D555D5" w:rsidRPr="00D555D5">
        <w:rPr>
          <w:rFonts w:ascii="Times New Roman" w:eastAsia="Times New Roman" w:hAnsi="Times New Roman" w:cs="Times New Roman"/>
          <w:sz w:val="24"/>
          <w:szCs w:val="24"/>
          <w:lang w:eastAsia="en-ID"/>
        </w:rPr>
        <w:t xml:space="preserve">(Andardini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2024; Hidayah &amp; Subadriyah, 2022; Hidayati &amp; Djamil, 2024; W. Saputri &amp; Adi, 2025)</w:t>
      </w:r>
      <w:r w:rsidR="00174BF0">
        <w:rPr>
          <w:rFonts w:ascii="Times New Roman" w:eastAsia="Times New Roman" w:hAnsi="Times New Roman" w:cs="Times New Roman"/>
          <w:noProof w:val="0"/>
          <w:sz w:val="24"/>
          <w:szCs w:val="24"/>
          <w:lang w:eastAsia="en-ID"/>
        </w:rPr>
        <w:fldChar w:fldCharType="end"/>
      </w:r>
      <w:r w:rsidR="0084513C">
        <w:rPr>
          <w:rFonts w:ascii="Times New Roman" w:eastAsia="Times New Roman" w:hAnsi="Times New Roman" w:cs="Times New Roman"/>
          <w:noProof w:val="0"/>
          <w:sz w:val="24"/>
          <w:szCs w:val="24"/>
          <w:lang w:val="en-US" w:eastAsia="en-ID"/>
        </w:rPr>
        <w:t>.</w:t>
      </w:r>
    </w:p>
    <w:p w14:paraId="261FAE29" w14:textId="1465C121" w:rsidR="00D846FA" w:rsidRPr="00E04DCB" w:rsidRDefault="00D846FA" w:rsidP="00E04DCB">
      <w:pPr>
        <w:spacing w:after="0" w:line="360" w:lineRule="auto"/>
        <w:rPr>
          <w:rFonts w:ascii="Times New Roman" w:eastAsia="Times New Roman" w:hAnsi="Times New Roman" w:cs="Times New Roman"/>
          <w:i/>
          <w:iCs/>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Audit</w:t>
      </w:r>
      <w:r w:rsidRPr="00E04DCB">
        <w:rPr>
          <w:rFonts w:ascii="Times New Roman" w:eastAsia="Times New Roman" w:hAnsi="Times New Roman" w:cs="Times New Roman"/>
          <w:b/>
          <w:bCs/>
          <w:i/>
          <w:iCs/>
          <w:noProof w:val="0"/>
          <w:sz w:val="24"/>
          <w:szCs w:val="24"/>
          <w:lang w:val="en-ID" w:eastAsia="en-ID"/>
        </w:rPr>
        <w:t xml:space="preserve"> tenure</w:t>
      </w:r>
    </w:p>
    <w:p w14:paraId="01371E44" w14:textId="6800F4D8" w:rsidR="00E56796" w:rsidRDefault="00E56796" w:rsidP="00E04DCB">
      <w:pPr>
        <w:spacing w:after="0" w:line="360" w:lineRule="auto"/>
        <w:ind w:firstLine="720"/>
        <w:jc w:val="both"/>
        <w:rPr>
          <w:rFonts w:ascii="Times New Roman" w:eastAsia="Times New Roman" w:hAnsi="Times New Roman" w:cs="Times New Roman"/>
          <w:noProof w:val="0"/>
          <w:sz w:val="24"/>
          <w:szCs w:val="24"/>
          <w:lang w:val="en-ID" w:eastAsia="en-ID"/>
        </w:rPr>
      </w:pPr>
      <w:r w:rsidRPr="00E56796">
        <w:rPr>
          <w:rFonts w:ascii="Times New Roman" w:eastAsia="Times New Roman" w:hAnsi="Times New Roman" w:cs="Times New Roman"/>
          <w:i/>
          <w:iCs/>
          <w:noProof w:val="0"/>
          <w:sz w:val="24"/>
          <w:szCs w:val="24"/>
          <w:lang w:val="en-ID" w:eastAsia="en-ID"/>
        </w:rPr>
        <w:t>Audit tenure</w:t>
      </w:r>
      <w:r w:rsidRPr="00E56796">
        <w:rPr>
          <w:rFonts w:ascii="Times New Roman" w:eastAsia="Times New Roman" w:hAnsi="Times New Roman" w:cs="Times New Roman"/>
          <w:noProof w:val="0"/>
          <w:sz w:val="24"/>
          <w:szCs w:val="24"/>
          <w:lang w:val="en-ID" w:eastAsia="en-ID"/>
        </w:rPr>
        <w:t xml:space="preserve"> merupakan salah satu faktor yang banyak digunakan untuk menjelaskan kualitas audit karena lamanya hubungan auditor dengan klien dapat menghasilkan implikasi yang berbeda terhadap proses audit </w:t>
      </w:r>
      <w:r>
        <w:rPr>
          <w:rFonts w:ascii="Times New Roman" w:eastAsia="Times New Roman" w:hAnsi="Times New Roman" w:cs="Times New Roman"/>
          <w:noProof w:val="0"/>
          <w:sz w:val="24"/>
          <w:szCs w:val="24"/>
          <w:lang w:val="en-ID" w:eastAsia="en-ID"/>
        </w:rPr>
        <w:fldChar w:fldCharType="begin" w:fldLock="1"/>
      </w:r>
      <w:r w:rsidR="00D555D5">
        <w:rPr>
          <w:rFonts w:ascii="Times New Roman" w:eastAsia="Times New Roman" w:hAnsi="Times New Roman" w:cs="Times New Roman"/>
          <w:noProof w:val="0"/>
          <w:sz w:val="24"/>
          <w:szCs w:val="24"/>
          <w:lang w:val="en-ID" w:eastAsia="en-ID"/>
        </w:rPr>
        <w:instrText>ADDIN CSL_CITATION {"citationItems":[{"id":"ITEM-1","itemData":{"author":[{"dropping-particle":"","family":"Soinia","given":"Elga Juniar Naomi","non-dropping-particle":"","parse-names":false,"suffix":""},{"dropping-particle":"","family":"Abriandi","given":"","non-dropping-particle":"","parse-names":false,"suffix":""}],"container-title":"KALBISIANA : Jurnal Mahasiswa Institut Teknologi dan Bisnis Kalbis","id":"ITEM-1","issue":"4","issued":{"date-parts":[["2022"]]},"page":"4662-4673","title":"Pengaruh Tenure Audit dan Fee Audit terhadap Kualitas Audit dengan Kompetenesi sebagai Variabel Moderasi","type":"article-journal","volume":"8"},"uris":["http://www.mendeley.com/documents/?uuid=71d41496-9d01-4b66-8d98-0a806073fe32"]},{"id":"ITEM-2","itemData":{"author":[{"dropping-particle":"","family":"Nursihab","given":"Dandi","non-dropping-particle":"","parse-names":false,"suffix":""},{"dropping-particle":"","family":"Icih","given":"","non-dropping-particle":"","parse-names":false,"suffix":""}],"container-title":"SISTEM INFORMASI, KEUANGAN, AUDITING DAN PERPAJAKAN","id":"ITEM-2","issue":"2","issued":{"date-parts":[["2022"]]},"page":"141-156","title":"Sistem informasi, keuangan, auditing dan perpajakan","type":"article-journal","volume":"6"},"uris":["http://www.mendeley.com/documents/?uuid=26ff70ee-cb7a-44f9-8b97-0c465ce3499e"]},{"id":"ITEM-3","itemData":{"author":[{"dropping-particle":"","family":"Siregar","given":"Devina Tertiana","non-dropping-particle":"","parse-names":false,"suffix":""},{"dropping-particle":"","family":"Sudjiman","given":"Lorina Siregar","non-dropping-particle":"","parse-names":false,"suffix":""}],"container-title":"INTELEKTIVA","id":"ITEM-3","issue":"10","issued":{"date-parts":[["2022"]]},"page":"112-126","title":"PENGARUH AUDIT TENURE, FEE AUDIT, DAN ROTASI KAP TERHADAP KUALITAS AUDIT PADA PERUSAHAAN MANUFAKTUR SUB SEKTOR TEKSTIL DAN GARMEN YANG TERDAFTAR DI BURSA EFEK INDONESIA PERIODE 2018 - 2020","type":"article-journal","volume":"3"},"uris":["http://www.mendeley.com/documents/?uuid=1cd12813-ca8f-41d7-b960-cc54cb321dcb"]}],"mendeley":{"formattedCitation":"(Nursihab &amp; Icih, 2022; Siregar &amp; Sudjiman, 2022; Soinia &amp; Abriandi, 2022)","plainTextFormattedCitation":"(Nursihab &amp; Icih, 2022; Siregar &amp; Sudjiman, 2022; Soinia &amp; Abriandi, 2022)","previouslyFormattedCitation":"(Nursihab &amp; Icih, 2022; Siregar &amp; Sudjiman, 2022; Soinia &amp; Abriandi, 2022)"},"properties":{"noteIndex":0},"schema":"https://github.com/citation-style-language/schema/raw/master/csl-citation.json"}</w:instrText>
      </w:r>
      <w:r>
        <w:rPr>
          <w:rFonts w:ascii="Times New Roman" w:eastAsia="Times New Roman" w:hAnsi="Times New Roman" w:cs="Times New Roman"/>
          <w:noProof w:val="0"/>
          <w:sz w:val="24"/>
          <w:szCs w:val="24"/>
          <w:lang w:val="en-ID" w:eastAsia="en-ID"/>
        </w:rPr>
        <w:fldChar w:fldCharType="separate"/>
      </w:r>
      <w:r w:rsidR="00D555D5" w:rsidRPr="00D555D5">
        <w:rPr>
          <w:rFonts w:ascii="Times New Roman" w:eastAsia="Times New Roman" w:hAnsi="Times New Roman" w:cs="Times New Roman"/>
          <w:sz w:val="24"/>
          <w:szCs w:val="24"/>
          <w:lang w:val="en-ID" w:eastAsia="en-ID"/>
        </w:rPr>
        <w:t>(Nursihab &amp; Icih, 2022; Siregar &amp; Sudjiman, 2022; Soinia &amp; Abriandi, 2022)</w:t>
      </w:r>
      <w:r>
        <w:rPr>
          <w:rFonts w:ascii="Times New Roman" w:eastAsia="Times New Roman" w:hAnsi="Times New Roman" w:cs="Times New Roman"/>
          <w:noProof w:val="0"/>
          <w:sz w:val="24"/>
          <w:szCs w:val="24"/>
          <w:lang w:val="en-ID" w:eastAsia="en-ID"/>
        </w:rPr>
        <w:fldChar w:fldCharType="end"/>
      </w:r>
      <w:r w:rsidRPr="00E56796">
        <w:rPr>
          <w:rFonts w:ascii="Times New Roman" w:eastAsia="Times New Roman" w:hAnsi="Times New Roman" w:cs="Times New Roman"/>
          <w:noProof w:val="0"/>
          <w:sz w:val="24"/>
          <w:szCs w:val="24"/>
          <w:lang w:val="en-ID" w:eastAsia="en-ID"/>
        </w:rPr>
        <w:t xml:space="preserve">. Masa perikatan yang lebih panjang dapat meningkatkan pemahaman auditor terhadap proses bisnis, sistem pengendalian internal, dan risiko spesifik klien, sehingga auditor memiliki dasar yang lebih kuat dalam merancang prosedur audit </w:t>
      </w:r>
      <w:r>
        <w:rPr>
          <w:rFonts w:ascii="Times New Roman" w:eastAsia="Times New Roman" w:hAnsi="Times New Roman" w:cs="Times New Roman"/>
          <w:noProof w:val="0"/>
          <w:sz w:val="24"/>
          <w:szCs w:val="24"/>
          <w:lang w:val="en-ID" w:eastAsia="en-ID"/>
        </w:rPr>
        <w:fldChar w:fldCharType="begin" w:fldLock="1"/>
      </w:r>
      <w:r w:rsidR="00D555D5">
        <w:rPr>
          <w:rFonts w:ascii="Times New Roman" w:eastAsia="Times New Roman" w:hAnsi="Times New Roman" w:cs="Times New Roman"/>
          <w:noProof w:val="0"/>
          <w:sz w:val="24"/>
          <w:szCs w:val="24"/>
          <w:lang w:val="en-ID" w:eastAsia="en-ID"/>
        </w:rPr>
        <w:instrText>ADDIN CSL_CITATION {"citationItems":[{"id":"ITEM-1","itemData":{"author":[{"dropping-particle":"","family":"Nainggolan","given":"Adolpino","non-dropping-particle":"","parse-names":false,"suffix":""},{"dropping-particle":"","family":"Alfian","given":"","non-dropping-particle":"","parse-names":false,"suffix":""}],"container-title":"Jurnal Ilmiah Akuntansi dan Ekonomi","id":"ITEM-1","issue":"Hartadi 2012","issued":{"date-parts":[["2021"]]},"page":"28-37","title":"PENGARUH FEE AUDIT, AUDIT TENURE DAN ROTASI AUDIT TERHADAP KUALITAS AUDIT (STUDI EMPIRIS PADA PERUSAHAAN MANUFAKTUR SUB SEKTOR MAKANAN DAN MINUMAN YANG TERDAFTAR DI BURSA EFEK INDONESIA PERIODE TAHUN 2015-2019","type":"article-journal"},"uris":["http://www.mendeley.com/documents/?uuid=5f38fe82-3465-461b-bdbc-bf4d27d2efd7"]},{"id":"ITEM-2","itemData":{"author":[{"dropping-particle":"","family":"Hutajulu","given":"Edward Bintang Torang","non-dropping-particle":"","parse-names":false,"suffix":""}],"container-title":"Journal of Economics and Business UBS","id":"ITEM-2","issue":"2","issued":{"date-parts":[["2023"]]},"page":"1209-1230","title":"ANALISIS PENGARUH AUDIT TENURE, AUDIT FEE, AUDIT SWITCHING, TERHADAP KUALITAS AUDIT DENGAN AUDIT DELAY SEBAGAI VARIABEL INTERVENING","type":"article-journal","volume":"12"},"uris":["http://www.mendeley.com/documents/?uuid=4cf490c7-557d-4863-b725-f6dad451d4c7"]},{"id":"ITEM-3","itemData":{"DOI":"https://doi.org/10.33395/owner.v7i4.1631","author":[{"dropping-particle":"","family":"Resza","given":"Eldi Puji","non-dropping-particle":"","parse-names":false,"suffix":""},{"dropping-particle":"","family":"Koeswayo","given":"Poppy Sofia","non-dropping-particle":"","parse-names":false,"suffix":""},{"dropping-particle":"","family":"Devano","given":"Sony","non-dropping-particle":"","parse-names":false,"suffix":""}],"container-title":"Owner: Riset &amp; Jurnal Akuntansi","id":"ITEM-3","issued":{"date-parts":[["2023"]]},"page":"3186-3196","title":"Pengaruh Fee Audit dan Masa Perikatan Audit Terhadap Kualitas Audit","type":"article-journal","volume":"7"},"uris":["http://www.mendeley.com/documents/?uuid=db9804dd-67de-4333-929d-e5ac1ba41b5d"]}],"mendeley":{"formattedCitation":"(Hutajulu, 2023; Nainggolan &amp; Alfian, 2021; Resza et al., 2023)","plainTextFormattedCitation":"(Hutajulu, 2023; Nainggolan &amp; Alfian, 2021; Resza et al., 2023)","previouslyFormattedCitation":"(Hutajulu, 2023; Nainggolan &amp; Alfian, 2021; Resza et al., 2023)"},"properties":{"noteIndex":0},"schema":"https://github.com/citation-style-language/schema/raw/master/csl-citation.json"}</w:instrText>
      </w:r>
      <w:r>
        <w:rPr>
          <w:rFonts w:ascii="Times New Roman" w:eastAsia="Times New Roman" w:hAnsi="Times New Roman" w:cs="Times New Roman"/>
          <w:noProof w:val="0"/>
          <w:sz w:val="24"/>
          <w:szCs w:val="24"/>
          <w:lang w:val="en-ID" w:eastAsia="en-ID"/>
        </w:rPr>
        <w:fldChar w:fldCharType="separate"/>
      </w:r>
      <w:r w:rsidR="005E3B2A" w:rsidRPr="005E3B2A">
        <w:rPr>
          <w:rFonts w:ascii="Times New Roman" w:eastAsia="Times New Roman" w:hAnsi="Times New Roman" w:cs="Times New Roman"/>
          <w:sz w:val="24"/>
          <w:szCs w:val="24"/>
          <w:lang w:val="en-ID" w:eastAsia="en-ID"/>
        </w:rPr>
        <w:t xml:space="preserve">(Hutajulu, 2023; Nainggolan &amp; Alfian, 2021; Resza </w:t>
      </w:r>
      <w:r w:rsidR="005E3B2A" w:rsidRPr="005E3B2A">
        <w:rPr>
          <w:rFonts w:ascii="Times New Roman" w:eastAsia="Times New Roman" w:hAnsi="Times New Roman" w:cs="Times New Roman"/>
          <w:i/>
          <w:iCs/>
          <w:sz w:val="24"/>
          <w:szCs w:val="24"/>
          <w:lang w:val="en-ID" w:eastAsia="en-ID"/>
        </w:rPr>
        <w:t>et al</w:t>
      </w:r>
      <w:r w:rsidR="005E3B2A" w:rsidRPr="005E3B2A">
        <w:rPr>
          <w:rFonts w:ascii="Times New Roman" w:eastAsia="Times New Roman" w:hAnsi="Times New Roman" w:cs="Times New Roman"/>
          <w:sz w:val="24"/>
          <w:szCs w:val="24"/>
          <w:lang w:val="en-ID" w:eastAsia="en-ID"/>
        </w:rPr>
        <w:t>., 2023)</w:t>
      </w:r>
      <w:r>
        <w:rPr>
          <w:rFonts w:ascii="Times New Roman" w:eastAsia="Times New Roman" w:hAnsi="Times New Roman" w:cs="Times New Roman"/>
          <w:noProof w:val="0"/>
          <w:sz w:val="24"/>
          <w:szCs w:val="24"/>
          <w:lang w:val="en-ID" w:eastAsia="en-ID"/>
        </w:rPr>
        <w:fldChar w:fldCharType="end"/>
      </w:r>
      <w:r w:rsidRPr="00E56796">
        <w:rPr>
          <w:rFonts w:ascii="Times New Roman" w:eastAsia="Times New Roman" w:hAnsi="Times New Roman" w:cs="Times New Roman"/>
          <w:noProof w:val="0"/>
          <w:sz w:val="24"/>
          <w:szCs w:val="24"/>
          <w:lang w:val="en-ID" w:eastAsia="en-ID"/>
        </w:rPr>
        <w:t>. Namun</w:t>
      </w:r>
      <w:r>
        <w:rPr>
          <w:rFonts w:ascii="Times New Roman" w:eastAsia="Times New Roman" w:hAnsi="Times New Roman" w:cs="Times New Roman"/>
          <w:noProof w:val="0"/>
          <w:sz w:val="24"/>
          <w:szCs w:val="24"/>
          <w:lang w:val="en-ID" w:eastAsia="en-ID"/>
        </w:rPr>
        <w:t xml:space="preserve"> </w:t>
      </w:r>
      <w:r w:rsidRPr="00E56796">
        <w:rPr>
          <w:rFonts w:ascii="Times New Roman" w:eastAsia="Times New Roman" w:hAnsi="Times New Roman" w:cs="Times New Roman"/>
          <w:noProof w:val="0"/>
          <w:sz w:val="24"/>
          <w:szCs w:val="24"/>
          <w:lang w:val="en-ID" w:eastAsia="en-ID"/>
        </w:rPr>
        <w:t xml:space="preserve">hubungan auditor-klien yang terlalu lama juga dapat menimbulkan risiko familiaritas yang berpotensi melemahkan independensi dan skeptisisme profesional auditor </w:t>
      </w:r>
      <w:r>
        <w:rPr>
          <w:rFonts w:ascii="Times New Roman" w:eastAsia="Times New Roman" w:hAnsi="Times New Roman" w:cs="Times New Roman"/>
          <w:noProof w:val="0"/>
          <w:sz w:val="24"/>
          <w:szCs w:val="24"/>
          <w:lang w:val="en-ID" w:eastAsia="en-ID"/>
        </w:rPr>
        <w:fldChar w:fldCharType="begin" w:fldLock="1"/>
      </w:r>
      <w:r>
        <w:rPr>
          <w:rFonts w:ascii="Times New Roman" w:eastAsia="Times New Roman" w:hAnsi="Times New Roman" w:cs="Times New Roman"/>
          <w:noProof w:val="0"/>
          <w:sz w:val="24"/>
          <w:szCs w:val="24"/>
          <w:lang w:val="en-ID" w:eastAsia="en-ID"/>
        </w:rPr>
        <w:instrText>ADDIN CSL_CITATION {"citationItems":[{"id":"ITEM-1","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September","issued":{"date-parts":[["2021"]]},"page":"173-188","title":"PENGARUH AUDIT FEE, MASA KERJA AUDIT, ROTASI AUDIT, DAN KOMITE AUDIT TERHADAP KUALITAS AUDIT","type":"article-journal","volume":"0832"},"uris":["http://www.mendeley.com/documents/?uuid=d7b5bf64-825c-4660-823b-90f85f54298e"]},{"id":"ITEM-2","itemData":{"DOI":"https://doi.org/10.31258/current.4.1.72-86","author":[{"dropping-particle":"","family":"Supriyanto","given":"Supriyanto","non-dropping-particle":"","parse-names":false,"suffix":""},{"dropping-particle":"","family":"Cesilia","given":"Julianti","non-dropping-particle":"","parse-names":false,"suffix":""}],"container-title":"CURRENT Jurnal Kajian Akuntansi dan Bisnis Terkini","id":"ITEM-2","issue":"1","issued":{"date-parts":[["2023"]]},"page":"72-85","title":"BAGAIMANA UPAYA AUDIT, BIAYA AUDIT, DAN AUDIT TENURE MEMPENGARUHI KUALITAS AUDIT ?","type":"article-journal","volume":"4"},"uris":["http://www.mendeley.com/documents/?uuid=df35a693-a4dd-413b-8c18-ced883e6bb24"]},{"id":"ITEM-3","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3","issue":"1","issued":{"date-parts":[["2026"]]},"page":"860-867","title":"PENGARUH AUDIT TENURE , FEE AUDIT , AUDIT DELAY , AUDIT CAPACITY STRESS TERHADAP KUALITAS AUDIT PADA KAP WILAYAH KOTA MEDAN","type":"article-journal","volume":"15"},"uris":["http://www.mendeley.com/documents/?uuid=04fe34fb-441e-4682-a710-b1b7b3aed9f0"]}],"mendeley":{"formattedCitation":"(Jessica et al., 2021; Supriyanto &amp; Cesilia, 2023; Zain et al., 2026)","plainTextFormattedCitation":"(Jessica et al., 2021; Supriyanto &amp; Cesilia, 2023; Zain et al., 2026)","previouslyFormattedCitation":"(Jessica et al., 2021; Supriyanto &amp; Cesilia, 2023; Zain et al., 2026)"},"properties":{"noteIndex":0},"schema":"https://github.com/citation-style-language/schema/raw/master/csl-citation.json"}</w:instrText>
      </w:r>
      <w:r>
        <w:rPr>
          <w:rFonts w:ascii="Times New Roman" w:eastAsia="Times New Roman" w:hAnsi="Times New Roman" w:cs="Times New Roman"/>
          <w:noProof w:val="0"/>
          <w:sz w:val="24"/>
          <w:szCs w:val="24"/>
          <w:lang w:val="en-ID" w:eastAsia="en-ID"/>
        </w:rPr>
        <w:fldChar w:fldCharType="separate"/>
      </w:r>
      <w:r w:rsidRPr="00E56796">
        <w:rPr>
          <w:rFonts w:ascii="Times New Roman" w:eastAsia="Times New Roman" w:hAnsi="Times New Roman" w:cs="Times New Roman"/>
          <w:sz w:val="24"/>
          <w:szCs w:val="24"/>
          <w:lang w:val="en-ID" w:eastAsia="en-ID"/>
        </w:rPr>
        <w:t xml:space="preserve">(Jessica </w:t>
      </w:r>
      <w:r w:rsidRPr="00E56796">
        <w:rPr>
          <w:rFonts w:ascii="Times New Roman" w:eastAsia="Times New Roman" w:hAnsi="Times New Roman" w:cs="Times New Roman"/>
          <w:i/>
          <w:iCs/>
          <w:sz w:val="24"/>
          <w:szCs w:val="24"/>
          <w:lang w:val="en-ID" w:eastAsia="en-ID"/>
        </w:rPr>
        <w:t>et al</w:t>
      </w:r>
      <w:r w:rsidRPr="00E56796">
        <w:rPr>
          <w:rFonts w:ascii="Times New Roman" w:eastAsia="Times New Roman" w:hAnsi="Times New Roman" w:cs="Times New Roman"/>
          <w:sz w:val="24"/>
          <w:szCs w:val="24"/>
          <w:lang w:val="en-ID" w:eastAsia="en-ID"/>
        </w:rPr>
        <w:t xml:space="preserve">., 2021; Supriyanto &amp; Cesilia, 2023; Zain </w:t>
      </w:r>
      <w:r w:rsidRPr="00E56796">
        <w:rPr>
          <w:rFonts w:ascii="Times New Roman" w:eastAsia="Times New Roman" w:hAnsi="Times New Roman" w:cs="Times New Roman"/>
          <w:i/>
          <w:iCs/>
          <w:sz w:val="24"/>
          <w:szCs w:val="24"/>
          <w:lang w:val="en-ID" w:eastAsia="en-ID"/>
        </w:rPr>
        <w:t>et al</w:t>
      </w:r>
      <w:r w:rsidRPr="00E56796">
        <w:rPr>
          <w:rFonts w:ascii="Times New Roman" w:eastAsia="Times New Roman" w:hAnsi="Times New Roman" w:cs="Times New Roman"/>
          <w:sz w:val="24"/>
          <w:szCs w:val="24"/>
          <w:lang w:val="en-ID" w:eastAsia="en-ID"/>
        </w:rPr>
        <w:t>., 2026)</w:t>
      </w:r>
      <w:r>
        <w:rPr>
          <w:rFonts w:ascii="Times New Roman" w:eastAsia="Times New Roman" w:hAnsi="Times New Roman" w:cs="Times New Roman"/>
          <w:noProof w:val="0"/>
          <w:sz w:val="24"/>
          <w:szCs w:val="24"/>
          <w:lang w:val="en-ID" w:eastAsia="en-ID"/>
        </w:rPr>
        <w:fldChar w:fldCharType="end"/>
      </w:r>
      <w:r w:rsidRPr="00E56796">
        <w:rPr>
          <w:rFonts w:ascii="Times New Roman" w:eastAsia="Times New Roman" w:hAnsi="Times New Roman" w:cs="Times New Roman"/>
          <w:noProof w:val="0"/>
          <w:sz w:val="24"/>
          <w:szCs w:val="24"/>
          <w:lang w:val="en-ID" w:eastAsia="en-ID"/>
        </w:rPr>
        <w:t xml:space="preserve">. Oleh karena itu </w:t>
      </w:r>
      <w:r w:rsidRPr="00E56796">
        <w:rPr>
          <w:rFonts w:ascii="Times New Roman" w:eastAsia="Times New Roman" w:hAnsi="Times New Roman" w:cs="Times New Roman"/>
          <w:i/>
          <w:iCs/>
          <w:noProof w:val="0"/>
          <w:sz w:val="24"/>
          <w:szCs w:val="24"/>
          <w:lang w:val="en-ID" w:eastAsia="en-ID"/>
        </w:rPr>
        <w:t>audit tenure</w:t>
      </w:r>
      <w:r w:rsidRPr="00E56796">
        <w:rPr>
          <w:rFonts w:ascii="Times New Roman" w:eastAsia="Times New Roman" w:hAnsi="Times New Roman" w:cs="Times New Roman"/>
          <w:noProof w:val="0"/>
          <w:sz w:val="24"/>
          <w:szCs w:val="24"/>
          <w:lang w:val="en-ID" w:eastAsia="en-ID"/>
        </w:rPr>
        <w:t xml:space="preserve"> perlu dipahami sebagai faktor kontingensi yang dapat memperkuat atau melemahkan hubungan antara </w:t>
      </w:r>
      <w:r w:rsidRPr="00E56796">
        <w:rPr>
          <w:rFonts w:ascii="Times New Roman" w:eastAsia="Times New Roman" w:hAnsi="Times New Roman" w:cs="Times New Roman"/>
          <w:i/>
          <w:iCs/>
          <w:noProof w:val="0"/>
          <w:sz w:val="24"/>
          <w:szCs w:val="24"/>
          <w:lang w:val="en-ID" w:eastAsia="en-ID"/>
        </w:rPr>
        <w:t>audit fee</w:t>
      </w:r>
      <w:r w:rsidRPr="00E56796">
        <w:rPr>
          <w:rFonts w:ascii="Times New Roman" w:eastAsia="Times New Roman" w:hAnsi="Times New Roman" w:cs="Times New Roman"/>
          <w:noProof w:val="0"/>
          <w:sz w:val="24"/>
          <w:szCs w:val="24"/>
          <w:lang w:val="en-ID" w:eastAsia="en-ID"/>
        </w:rPr>
        <w:t xml:space="preserve"> dan kualitas audit, bergantung pada apakah hubungan tersebut meningkatkan pemahaman auditor atau justru menurunkan objektivitasnya </w:t>
      </w:r>
      <w:r>
        <w:rPr>
          <w:rFonts w:ascii="Times New Roman" w:eastAsia="Times New Roman" w:hAnsi="Times New Roman" w:cs="Times New Roman"/>
          <w:noProof w:val="0"/>
          <w:sz w:val="24"/>
          <w:szCs w:val="24"/>
          <w:lang w:val="en-ID" w:eastAsia="en-ID"/>
        </w:rPr>
        <w:fldChar w:fldCharType="begin" w:fldLock="1"/>
      </w:r>
      <w:r w:rsidR="004E59DF">
        <w:rPr>
          <w:rFonts w:ascii="Times New Roman" w:eastAsia="Times New Roman" w:hAnsi="Times New Roman" w:cs="Times New Roman"/>
          <w:noProof w:val="0"/>
          <w:sz w:val="24"/>
          <w:szCs w:val="24"/>
          <w:lang w:val="en-ID" w:eastAsia="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author":[{"dropping-particle":"","family":"Chasanah","given":"Ina Nikmatul","non-dropping-particle":"","parse-names":false,"suffix":""},{"dropping-particle":"","family":"Sabrina","given":"Zafirah Nur","non-dropping-particle":"","parse-names":false,"suffix":""},{"dropping-particle":"","family":"Makhsunnah","given":"Cindy Eka","non-dropping-particle":"","parse-names":false,"suffix":""},{"dropping-particle":"","family":"Laily","given":"Allisa","non-dropping-particle":"","parse-names":false,"suffix":""},{"dropping-particle":"","family":"Aziza","given":"","non-dropping-particle":"","parse-names":false,"suffix":""},{"dropping-particle":"","family":"Pramiana","given":"Omi","non-dropping-particle":"","parse-names":false,"suffix":""}],"container-title":"MARGIN ECO: Jurnal Ekonomi dan Perkembangan Bisnis","id":"ITEM-2","issue":"2","issued":{"date-parts":[["2022"]]},"page":"40-54","title":"Pengaruh Audit Tenure dan Fee Audit terhadap Kualitas Audit","type":"article-journal","volume":"6"},"uris":["http://www.mendeley.com/documents/?uuid=c18964c8-2029-4e52-a73d-e3c04c488768"]},{"id":"ITEM-3","itemData":{"author":[{"dropping-particle":"","family":"Hidayati","given":"Rafika Iftitah","non-dropping-particle":"","parse-names":false,"suffix":""},{"dropping-particle":"","family":"Djamil","given":"Nasrullah","non-dropping-particle":"","parse-names":false,"suffix":""}],"container-title":"Jurnal Audit, Akuntansi, Manajemen Terintegrasi","id":"ITEM-3","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mendeley":{"formattedCitation":"(Arif &amp; Lastanti, 2023; Chasanah et al., 2022; Hidayati &amp; Djamil, 2024)","plainTextFormattedCitation":"(Arif &amp; Lastanti, 2023; Chasanah et al., 2022; Hidayati &amp; Djamil, 2024)","previouslyFormattedCitation":"(Arif &amp; Lastanti, 2023; Chasanah et al., 2022; Hidayati &amp; Djamil, 2024)"},"properties":{"noteIndex":0},"schema":"https://github.com/citation-style-language/schema/raw/master/csl-citation.json"}</w:instrText>
      </w:r>
      <w:r>
        <w:rPr>
          <w:rFonts w:ascii="Times New Roman" w:eastAsia="Times New Roman" w:hAnsi="Times New Roman" w:cs="Times New Roman"/>
          <w:noProof w:val="0"/>
          <w:sz w:val="24"/>
          <w:szCs w:val="24"/>
          <w:lang w:val="en-ID" w:eastAsia="en-ID"/>
        </w:rPr>
        <w:fldChar w:fldCharType="separate"/>
      </w:r>
      <w:r w:rsidRPr="00E56796">
        <w:rPr>
          <w:rFonts w:ascii="Times New Roman" w:eastAsia="Times New Roman" w:hAnsi="Times New Roman" w:cs="Times New Roman"/>
          <w:sz w:val="24"/>
          <w:szCs w:val="24"/>
          <w:lang w:val="en-ID" w:eastAsia="en-ID"/>
        </w:rPr>
        <w:t xml:space="preserve">(Arif &amp; Lastanti, 2023; Chasanah </w:t>
      </w:r>
      <w:r w:rsidRPr="005A47D9">
        <w:rPr>
          <w:rFonts w:ascii="Times New Roman" w:eastAsia="Times New Roman" w:hAnsi="Times New Roman" w:cs="Times New Roman"/>
          <w:i/>
          <w:iCs/>
          <w:sz w:val="24"/>
          <w:szCs w:val="24"/>
          <w:lang w:val="en-ID" w:eastAsia="en-ID"/>
        </w:rPr>
        <w:t>et al</w:t>
      </w:r>
      <w:r w:rsidRPr="00E56796">
        <w:rPr>
          <w:rFonts w:ascii="Times New Roman" w:eastAsia="Times New Roman" w:hAnsi="Times New Roman" w:cs="Times New Roman"/>
          <w:sz w:val="24"/>
          <w:szCs w:val="24"/>
          <w:lang w:val="en-ID" w:eastAsia="en-ID"/>
        </w:rPr>
        <w:t>., 2022; Hidayati &amp; Djamil, 2024)</w:t>
      </w:r>
      <w:r>
        <w:rPr>
          <w:rFonts w:ascii="Times New Roman" w:eastAsia="Times New Roman" w:hAnsi="Times New Roman" w:cs="Times New Roman"/>
          <w:noProof w:val="0"/>
          <w:sz w:val="24"/>
          <w:szCs w:val="24"/>
          <w:lang w:val="en-ID" w:eastAsia="en-ID"/>
        </w:rPr>
        <w:fldChar w:fldCharType="end"/>
      </w:r>
      <w:r w:rsidR="005A47D9">
        <w:rPr>
          <w:rFonts w:ascii="Times New Roman" w:eastAsia="Times New Roman" w:hAnsi="Times New Roman" w:cs="Times New Roman"/>
          <w:noProof w:val="0"/>
          <w:sz w:val="24"/>
          <w:szCs w:val="24"/>
          <w:lang w:val="en-ID" w:eastAsia="en-ID"/>
        </w:rPr>
        <w:t>.</w:t>
      </w:r>
    </w:p>
    <w:p w14:paraId="188D5BF0" w14:textId="334BE258"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Rotasi audit</w:t>
      </w:r>
    </w:p>
    <w:p w14:paraId="6803E239" w14:textId="3E17889D" w:rsidR="00E56796" w:rsidRDefault="00E56796" w:rsidP="00E04DCB">
      <w:pPr>
        <w:spacing w:after="0" w:line="360" w:lineRule="auto"/>
        <w:ind w:firstLine="720"/>
        <w:jc w:val="both"/>
        <w:rPr>
          <w:rFonts w:ascii="Times New Roman" w:eastAsia="Times New Roman" w:hAnsi="Times New Roman" w:cs="Times New Roman"/>
          <w:noProof w:val="0"/>
          <w:sz w:val="24"/>
          <w:szCs w:val="24"/>
          <w:lang w:val="en-US" w:eastAsia="en-ID"/>
        </w:rPr>
      </w:pPr>
      <w:r w:rsidRPr="00E56796">
        <w:rPr>
          <w:rFonts w:ascii="Times New Roman" w:eastAsia="Times New Roman" w:hAnsi="Times New Roman" w:cs="Times New Roman"/>
          <w:noProof w:val="0"/>
          <w:sz w:val="24"/>
          <w:szCs w:val="24"/>
          <w:lang w:eastAsia="en-ID"/>
        </w:rPr>
        <w:t xml:space="preserve">Rotasi audit berperan sebagai mekanisme untuk menjaga independensi auditor melalui </w:t>
      </w:r>
      <w:r w:rsidRPr="00E56796">
        <w:rPr>
          <w:rFonts w:ascii="Times New Roman" w:eastAsia="Times New Roman" w:hAnsi="Times New Roman" w:cs="Times New Roman"/>
          <w:noProof w:val="0"/>
          <w:sz w:val="24"/>
          <w:szCs w:val="24"/>
          <w:lang w:val="en-ID" w:eastAsia="en-ID"/>
        </w:rPr>
        <w:t>pembaruan</w:t>
      </w:r>
      <w:r w:rsidRPr="00E56796">
        <w:rPr>
          <w:rFonts w:ascii="Times New Roman" w:eastAsia="Times New Roman" w:hAnsi="Times New Roman" w:cs="Times New Roman"/>
          <w:noProof w:val="0"/>
          <w:sz w:val="24"/>
          <w:szCs w:val="24"/>
          <w:lang w:eastAsia="en-ID"/>
        </w:rPr>
        <w:t xml:space="preserve"> hubungan antara auditor dan klie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1","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2","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2","issue":"1","issued":{"date-parts":[["2023"]]},"page":"49-61","title":"PENGARUH AUDIT FEE, AUDIT TENURE, ROTASI AUDIT DAN REPUTASI KANTOR AKUNTAN PUBLIK TERHADAP KUALITAS AUDIT","type":"article-journal","volume":"4"},"uris":["http://www.mendeley.com/documents/?uuid=acfa7ef6-3338-45dd-9ba5-b47b8c30f32b"]},{"id":"ITEM-3","itemData":{"author":[{"dropping-particle":"Al","family":"Harits","given":"Aisyah Hani","non-dropping-particle":"","parse-names":false,"suffix":""},{"dropping-particle":"","family":"Nursiam","given":"","non-dropping-particle":"","parse-names":false,"suffix":""}],"container-title":"Management Studies and Entrepreneurship Journal Vol","id":"ITEM-3","issue":"1","issued":{"date-parts":[["2026"]]},"page":"657-667","title":"Pengaruh Fee Audit, Rotasi Audit, Reputasi Audit, dan Ukuran Perusahaan Terhadap Kualitas Audit","type":"article-journal","volume":"7"},"uris":["http://www.mendeley.com/documents/?uuid=1a39e046-879e-406e-9fb3-61ee7c6a8efd"]}],"mendeley":{"formattedCitation":"(Cahyati et al., 2021; Fadhlan et al., 2023; Harits &amp; Nursiam, 2026)","plainTextFormattedCitation":"(Cahyati et al., 2021; Fadhlan et al., 2023; Harits &amp; Nursiam, 2026)","previouslyFormattedCitation":"(Cahyati et al., 2021; Fadhlan et al., 2023; Harits &amp; Nursiam,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56796">
        <w:rPr>
          <w:rFonts w:ascii="Times New Roman" w:eastAsia="Times New Roman" w:hAnsi="Times New Roman" w:cs="Times New Roman"/>
          <w:sz w:val="24"/>
          <w:szCs w:val="24"/>
          <w:lang w:eastAsia="en-ID"/>
        </w:rPr>
        <w:t xml:space="preserve">(Cahyati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xml:space="preserve">., 2021; Fadhlan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2023; Harits &amp; Nursiam, 2026)</w:t>
      </w:r>
      <w:r>
        <w:rPr>
          <w:rFonts w:ascii="Times New Roman" w:eastAsia="Times New Roman" w:hAnsi="Times New Roman" w:cs="Times New Roman"/>
          <w:noProof w:val="0"/>
          <w:sz w:val="24"/>
          <w:szCs w:val="24"/>
          <w:lang w:eastAsia="en-ID"/>
        </w:rPr>
        <w:fldChar w:fldCharType="end"/>
      </w:r>
      <w:r w:rsidRPr="00E56796">
        <w:rPr>
          <w:rFonts w:ascii="Times New Roman" w:eastAsia="Times New Roman" w:hAnsi="Times New Roman" w:cs="Times New Roman"/>
          <w:noProof w:val="0"/>
          <w:sz w:val="24"/>
          <w:szCs w:val="24"/>
          <w:lang w:eastAsia="en-ID"/>
        </w:rPr>
        <w:t xml:space="preserve">. Secara teoritis rotasi audit dapat mengurangi risiko familiaritas yang muncul dari hubungan auditor-klien yang terlalu panjang, sehingga objektivitas auditor lebih terjaga dalam proses pemeriksaan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2","issue":"September","issued":{"date-parts":[["2021"]]},"page":"173-188","title":"PENGARUH AUDIT FEE, MASA KERJA AUDIT, ROTASI AUDIT, DAN KOMITE AUDIT TERHADAP KUALITAS AUDIT","type":"article-journal","volume":"0832"},"uris":["http://www.mendeley.com/documents/?uuid=d7b5bf64-825c-4660-823b-90f85f54298e"]},{"id":"ITEM-3","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3","issue":"2","issued":{"date-parts":[["2022"]]},"page":"166-175","title":"PENGARUH AUDIT TENURE, FEE AUDIT, KOMITE AUDIT, DAN UKURAN PERUSAHAAN TERHADAP KUALITAS AUDIT","type":"article-journal","volume":"3"},"uris":["http://www.mendeley.com/documents/?uuid=420aacef-a7e7-4da5-a0de-fdc2f7e070aa"]}],"mendeley":{"formattedCitation":"(Arif &amp; Lastanti, 2023; Jessica et al., 2021; Pamungkas et al., 2022)","plainTextFormattedCitation":"(Arif &amp; Lastanti, 2023; Jessica et al., 2021; Pamungkas et al., 2022)","previouslyFormattedCitation":"(Arif &amp; Lastanti, 2023; Jessica et al., 2021; Pamungkas et al., 2022)"},"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56796">
        <w:rPr>
          <w:rFonts w:ascii="Times New Roman" w:eastAsia="Times New Roman" w:hAnsi="Times New Roman" w:cs="Times New Roman"/>
          <w:sz w:val="24"/>
          <w:szCs w:val="24"/>
          <w:lang w:eastAsia="en-ID"/>
        </w:rPr>
        <w:t xml:space="preserve">(Arif &amp; Lastanti, 2023; Jessica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xml:space="preserve">., 2021; Pamungkas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2022)</w:t>
      </w:r>
      <w:r>
        <w:rPr>
          <w:rFonts w:ascii="Times New Roman" w:eastAsia="Times New Roman" w:hAnsi="Times New Roman" w:cs="Times New Roman"/>
          <w:noProof w:val="0"/>
          <w:sz w:val="24"/>
          <w:szCs w:val="24"/>
          <w:lang w:eastAsia="en-ID"/>
        </w:rPr>
        <w:fldChar w:fldCharType="end"/>
      </w:r>
      <w:r w:rsidR="00533F53">
        <w:rPr>
          <w:rFonts w:ascii="Times New Roman" w:eastAsia="Times New Roman" w:hAnsi="Times New Roman" w:cs="Times New Roman"/>
          <w:noProof w:val="0"/>
          <w:sz w:val="24"/>
          <w:szCs w:val="24"/>
          <w:lang w:val="en-US" w:eastAsia="en-ID"/>
        </w:rPr>
        <w:t>.</w:t>
      </w:r>
      <w:r w:rsidRPr="00E56796">
        <w:rPr>
          <w:rFonts w:ascii="Times New Roman" w:eastAsia="Times New Roman" w:hAnsi="Times New Roman" w:cs="Times New Roman"/>
          <w:noProof w:val="0"/>
          <w:sz w:val="24"/>
          <w:szCs w:val="24"/>
          <w:lang w:eastAsia="en-ID"/>
        </w:rPr>
        <w:t xml:space="preserve"> Namun rotasi audit juga memiliki konsekuensi terhadap efektivitas proses audit karena auditor baru membutuhkan waktu untuk memahami karakteristik bisnis, sistem akuntansi, struktur pengendalian internal, dan risiko audit yang melekat pada perusahaa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MUSTAQMAH","given":"SRI ASYRAFIL","non-dropping-particle":"","parse-names":false,"suffix":""},{"dropping-particle":"","family":"FAUZIAH","given":"NAJMA","non-dropping-particle":"","parse-names":false,"suffix":""}],"container-title":"Ensiklopedia of Journal PENGARUH","id":"ITEM-1","issue":"5","issued":{"date-parts":[["2021"]]},"page":"155-166","title":"PENGARUH ROTASI AUDIT, AUDIT TENURE, DAN AUDIT FEE TERHADAP PENINGKATAN KUALITAS AUDIT PADA PERUSAHAAN MANUFAKTUR SEKTOR INDUSTRI BARANG KONSUMSI YANG TERDAFTAR DI BURSA EFEK INDONESIA","type":"article-journal","volume":"3"},"uris":["http://www.mendeley.com/documents/?uuid=2ce16346-9e52-469f-b88e-4801e1f6d6b1"]},{"id":"ITEM-2","itemData":{"author":[{"dropping-particle":"","family":"Patricia","given":"Gracenita","non-dropping-particle":"","parse-names":false,"suffix":""},{"dropping-particle":"","family":"Suci","given":"Rama Gita","non-dropping-particle":"","parse-names":false,"suffix":""},{"dropping-particle":"","family":"Suriyanti","given":"Linda Hetri","non-dropping-particle":"","parse-names":false,"suffix":""}],"container-title":"EKOMA: Jurnal Ekonomi, Manajemen, Akuntansi","id":"ITEM-2","issue":"6","issued":{"date-parts":[["2024"]]},"page":"2008-2027","title":"Pengaruh Audit Fee , Rotasi Audit , Audit Tenure san Ukuran Perusahaan Terhadap Kualitas Audit pada Perusahaan Manufaktur yang Terdaftar di Bursa Efek Indonesia Tahun 2019-2022","type":"article-journal","volume":"3"},"uris":["http://www.mendeley.com/documents/?uuid=056527df-05d3-4af5-be89-7f29c60823a5"]},{"id":"ITEM-3","itemData":{"author":[{"dropping-particle":"","family":"Syahputra","given":"Rizki","non-dropping-particle":"","parse-names":false,"suffix":""},{"dropping-particle":"","family":"Yusuf","given":"Fadel","non-dropping-particle":"","parse-names":false,"suffix":""},{"dropping-particle":"","family":"Yusuf","given":"Fahri","non-dropping-particle":"","parse-names":false,"suffix":""}],"container-title":"JAKP: Jurnal Akuntansi, Keuangan dan Perpajakan","id":"ITEM-3","issue":"1","issued":{"date-parts":[["2024"]]},"page":"19-28","title":"Pengaruh Fee Audit , Rotasi Audit dan Audit Tenure terhadap Kualitas Audit","type":"article-journal","volume":"7"},"uris":["http://www.mendeley.com/documents/?uuid=8f9e46ed-8b21-45e7-9c99-28a2ed11702b"]}],"mendeley":{"formattedCitation":"(MUSTAQMAH &amp; FAUZIAH, 2021; Patricia et al., 2024; Syahputra et al., 2024)","manualFormatting":"(Mustaqmah &amp; Fauziah, 2021; Patricia et al., 2024; Syahputra et al., 2024)","plainTextFormattedCitation":"(MUSTAQMAH &amp; FAUZIAH, 2021; Patricia et al., 2024; Syahputra et al., 2024)","previouslyFormattedCitation":"(MUSTAQMAH &amp; FAUZIAH, 2021; Patricia et al., 2024; Syahputra et al.,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56796">
        <w:rPr>
          <w:rFonts w:ascii="Times New Roman" w:eastAsia="Times New Roman" w:hAnsi="Times New Roman" w:cs="Times New Roman"/>
          <w:sz w:val="24"/>
          <w:szCs w:val="24"/>
          <w:lang w:eastAsia="en-ID"/>
        </w:rPr>
        <w:t xml:space="preserve">(Mustaqmah &amp; Fauziah, 2021; Patricia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xml:space="preserve">., 2024; Syahputra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2024)</w:t>
      </w:r>
      <w:r>
        <w:rPr>
          <w:rFonts w:ascii="Times New Roman" w:eastAsia="Times New Roman" w:hAnsi="Times New Roman" w:cs="Times New Roman"/>
          <w:noProof w:val="0"/>
          <w:sz w:val="24"/>
          <w:szCs w:val="24"/>
          <w:lang w:eastAsia="en-ID"/>
        </w:rPr>
        <w:fldChar w:fldCharType="end"/>
      </w:r>
      <w:r w:rsidRPr="00E56796">
        <w:rPr>
          <w:rFonts w:ascii="Times New Roman" w:eastAsia="Times New Roman" w:hAnsi="Times New Roman" w:cs="Times New Roman"/>
          <w:noProof w:val="0"/>
          <w:sz w:val="24"/>
          <w:szCs w:val="24"/>
          <w:lang w:eastAsia="en-ID"/>
        </w:rPr>
        <w:t>.</w:t>
      </w:r>
      <w:r>
        <w:rPr>
          <w:rFonts w:ascii="Times New Roman" w:eastAsia="Times New Roman" w:hAnsi="Times New Roman" w:cs="Times New Roman"/>
          <w:noProof w:val="0"/>
          <w:sz w:val="24"/>
          <w:szCs w:val="24"/>
          <w:lang w:val="en-US" w:eastAsia="en-ID"/>
        </w:rPr>
        <w:t xml:space="preserve"> </w:t>
      </w:r>
      <w:r>
        <w:rPr>
          <w:rFonts w:ascii="Times New Roman" w:eastAsia="Times New Roman" w:hAnsi="Times New Roman" w:cs="Times New Roman"/>
          <w:i/>
          <w:iCs/>
          <w:noProof w:val="0"/>
          <w:sz w:val="24"/>
          <w:szCs w:val="24"/>
          <w:lang w:val="en-US" w:eastAsia="en-ID"/>
        </w:rPr>
        <w:t>A</w:t>
      </w:r>
      <w:r w:rsidRPr="00E56796">
        <w:rPr>
          <w:rFonts w:ascii="Times New Roman" w:eastAsia="Times New Roman" w:hAnsi="Times New Roman" w:cs="Times New Roman"/>
          <w:i/>
          <w:iCs/>
          <w:noProof w:val="0"/>
          <w:sz w:val="24"/>
          <w:szCs w:val="24"/>
          <w:lang w:eastAsia="en-ID"/>
        </w:rPr>
        <w:t>udit fee</w:t>
      </w:r>
      <w:r w:rsidRPr="00E56796">
        <w:rPr>
          <w:rFonts w:ascii="Times New Roman" w:eastAsia="Times New Roman" w:hAnsi="Times New Roman" w:cs="Times New Roman"/>
          <w:noProof w:val="0"/>
          <w:sz w:val="24"/>
          <w:szCs w:val="24"/>
          <w:lang w:eastAsia="en-ID"/>
        </w:rPr>
        <w:t xml:space="preserve"> yang lebih tinggi belum tentu langsung menghasilkan kualitas audit yang lebih baik apabila auditor masih berada pada tahap adaptasi awal terhadap klien baru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10.46306/rev.v3i2.210","author":[{"dropping-particle":"","family":"Handayani","given":"Nur Andika","non-dropping-particle":"","parse-names":false,"suffix":""},{"dropping-particle":"","family":"Rudy","given":"","non-dropping-particle":"","parse-names":false,"suffix":""}],"container-title":"Jurnal Revenue","id":"ITEM-1","issue":"2","issued":{"date-parts":[["2023"]]},"title":"PENGARUH FEE AUDIT, AUDIT TENURE, ROTASI AUDIT DAN UKURAN PERUSAHAAN TERHADAP KUALITAS AUDIT","type":"article-journal","volume":"3"},"uris":["http://www.mendeley.com/documents/?uuid=6c835694-c659-4509-98e4-9d40a17e9986"]},{"id":"ITEM-2","itemData":{"author":[{"dropping-particle":"","family":"Lestari","given":"Rika Indah","non-dropping-particle":"","parse-names":false,"suffix":""},{"dropping-particle":"","family":"Rochmatullah","given":"Mahameru Rosy","non-dropping-particle":"","parse-names":false,"suffix":""}],"container-title":"Jurnal Kajian Ekonomi &amp; Bisnis Islam","id":"ITEM-2","issue":"8","issued":{"date-parts":[["2024"]]},"page":"3989-4001","title":"Pengaruh Fee Audit , Audit Tenure , Rotasi Audit Terhadap Kualitas Audit","type":"article-journal","volume":"5"},"uris":["http://www.mendeley.com/documents/?uuid=bc35270a-9d83-4f0d-be70-fdfac0252785"]},{"id":"ITEM-3","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3","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mendeley":{"formattedCitation":"(Handayani &amp; Rudy, 2023; Lestari &amp; Rochmatullah, 2024; Naravita et al., 2025)","plainTextFormattedCitation":"(Handayani &amp; Rudy, 2023; Lestari &amp; Rochmatullah, 2024; Naravita et al., 2025)","previouslyFormattedCitation":"(Handayani &amp; Rudy, 2023; Lestari &amp; Rochmatullah, 2024; Naravita et al.,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56796">
        <w:rPr>
          <w:rFonts w:ascii="Times New Roman" w:eastAsia="Times New Roman" w:hAnsi="Times New Roman" w:cs="Times New Roman"/>
          <w:sz w:val="24"/>
          <w:szCs w:val="24"/>
          <w:lang w:eastAsia="en-ID"/>
        </w:rPr>
        <w:t xml:space="preserve">(Handayani &amp; Rudy, 2023; Lestari &amp; Rochmatullah, 2024; Naravita </w:t>
      </w:r>
      <w:r w:rsidRPr="00E56796">
        <w:rPr>
          <w:rFonts w:ascii="Times New Roman" w:eastAsia="Times New Roman" w:hAnsi="Times New Roman" w:cs="Times New Roman"/>
          <w:i/>
          <w:iCs/>
          <w:sz w:val="24"/>
          <w:szCs w:val="24"/>
          <w:lang w:eastAsia="en-ID"/>
        </w:rPr>
        <w:t>et al</w:t>
      </w:r>
      <w:r w:rsidRPr="00E56796">
        <w:rPr>
          <w:rFonts w:ascii="Times New Roman" w:eastAsia="Times New Roman" w:hAnsi="Times New Roman" w:cs="Times New Roman"/>
          <w:sz w:val="24"/>
          <w:szCs w:val="24"/>
          <w:lang w:eastAsia="en-ID"/>
        </w:rPr>
        <w:t>., 2025)</w:t>
      </w:r>
      <w:r>
        <w:rPr>
          <w:rFonts w:ascii="Times New Roman" w:eastAsia="Times New Roman" w:hAnsi="Times New Roman" w:cs="Times New Roman"/>
          <w:noProof w:val="0"/>
          <w:sz w:val="24"/>
          <w:szCs w:val="24"/>
          <w:lang w:eastAsia="en-ID"/>
        </w:rPr>
        <w:fldChar w:fldCharType="end"/>
      </w:r>
      <w:r w:rsidRPr="00E56796">
        <w:rPr>
          <w:rFonts w:ascii="Times New Roman" w:eastAsia="Times New Roman" w:hAnsi="Times New Roman" w:cs="Times New Roman"/>
          <w:noProof w:val="0"/>
          <w:sz w:val="24"/>
          <w:szCs w:val="24"/>
          <w:lang w:eastAsia="en-ID"/>
        </w:rPr>
        <w:t xml:space="preserve">. </w:t>
      </w:r>
      <w:r>
        <w:rPr>
          <w:rFonts w:ascii="Times New Roman" w:eastAsia="Times New Roman" w:hAnsi="Times New Roman" w:cs="Times New Roman"/>
          <w:noProof w:val="0"/>
          <w:sz w:val="24"/>
          <w:szCs w:val="24"/>
          <w:lang w:val="en-US" w:eastAsia="en-ID"/>
        </w:rPr>
        <w:t>R</w:t>
      </w:r>
      <w:r w:rsidRPr="00E56796">
        <w:rPr>
          <w:rFonts w:ascii="Times New Roman" w:eastAsia="Times New Roman" w:hAnsi="Times New Roman" w:cs="Times New Roman"/>
          <w:noProof w:val="0"/>
          <w:sz w:val="24"/>
          <w:szCs w:val="24"/>
          <w:lang w:eastAsia="en-ID"/>
        </w:rPr>
        <w:t xml:space="preserve">otasi audit dapat memperkuat hubungan </w:t>
      </w:r>
      <w:r w:rsidRPr="00E56796">
        <w:rPr>
          <w:rFonts w:ascii="Times New Roman" w:eastAsia="Times New Roman" w:hAnsi="Times New Roman" w:cs="Times New Roman"/>
          <w:i/>
          <w:iCs/>
          <w:noProof w:val="0"/>
          <w:sz w:val="24"/>
          <w:szCs w:val="24"/>
          <w:lang w:eastAsia="en-ID"/>
        </w:rPr>
        <w:t>audit fee</w:t>
      </w:r>
      <w:r w:rsidRPr="00E56796">
        <w:rPr>
          <w:rFonts w:ascii="Times New Roman" w:eastAsia="Times New Roman" w:hAnsi="Times New Roman" w:cs="Times New Roman"/>
          <w:noProof w:val="0"/>
          <w:sz w:val="24"/>
          <w:szCs w:val="24"/>
          <w:lang w:eastAsia="en-ID"/>
        </w:rPr>
        <w:t xml:space="preserve"> dan kualitas audit ketika mampu menjaga independensi tanpa mengorbankan pemahaman auditor terhadap klien </w:t>
      </w:r>
      <w:r>
        <w:rPr>
          <w:rFonts w:ascii="Times New Roman" w:eastAsia="Times New Roman" w:hAnsi="Times New Roman" w:cs="Times New Roman"/>
          <w:noProof w:val="0"/>
          <w:sz w:val="24"/>
          <w:szCs w:val="24"/>
          <w:lang w:eastAsia="en-ID"/>
        </w:rPr>
        <w:fldChar w:fldCharType="begin" w:fldLock="1"/>
      </w:r>
      <w:r w:rsidR="00D555D5">
        <w:rPr>
          <w:rFonts w:ascii="Times New Roman" w:eastAsia="Times New Roman" w:hAnsi="Times New Roman" w:cs="Times New Roman"/>
          <w:noProof w:val="0"/>
          <w:sz w:val="24"/>
          <w:szCs w:val="24"/>
          <w:lang w:eastAsia="en-ID"/>
        </w:rPr>
        <w:instrText>ADDIN CSL_CITATION {"citationItems":[{"id":"ITEM-1","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1","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2","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2","issue":"1","issued":{"date-parts":[["2023"]]},"page":"49-61","title":"PENGARUH AUDIT FEE, AUDIT TENURE, ROTASI AUDIT DAN REPUTASI KANTOR AKUNTAN PUBLIK TERHADAP KUALITAS AUDIT","type":"article-journal","volume":"4"},"uris":["http://www.mendeley.com/documents/?uuid=acfa7ef6-3338-45dd-9ba5-b47b8c30f32b"]},{"id":"ITEM-3","itemData":{"DOI":"10.54373/ifijeb.v4i5.1887","author":[{"dropping-particle":"","family":"Tahun","given":"Tiarafytha","non-dropping-particle":"","parse-names":false,"suffix":""},{"dropping-particle":"","family":"Arthana","given":"I Komang","non-dropping-particle":"","parse-names":false,"suffix":""},{"dropping-particle":"","family":"Muga","given":"Maria Prudensiana Leda","non-dropping-particle":"","parse-names":false,"suffix":""}],"container-title":"Indo-Fintech Intellectuals: Journal of Economics and Business","id":"ITEM-3","issue":"5","issued":{"date-parts":[["2024"]]},"page":"2074-2097","title":"PENGARUH AUDIT TENURE , ROTASI AUDIT , DAN FEE AUDIT TERHADAP KUALITAS AUDIT PADA PERUSAHAAN IDX80 YANG TERDAFTAR DI BURSA EFEK INDONESIA TAHUN 2021-2023","type":"article-journal","volume":"5"},"uris":["http://www.mendeley.com/documents/?uuid=db17039f-17fc-4e6f-b2f6-0d19a7754041"]}],"mendeley":{"formattedCitation":"(Cahyati et al., 2021; Fadhlan et al., 2023; Tahun et al., 2024)","plainTextFormattedCitation":"(Cahyati et al., 2021; Fadhlan et al., 2023; Tahun et al., 2024)","previouslyFormattedCitation":"(Cahyati et al., 2021; Fadhlan et al., 2023; Tahun et al.,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D555D5" w:rsidRPr="00D555D5">
        <w:rPr>
          <w:rFonts w:ascii="Times New Roman" w:eastAsia="Times New Roman" w:hAnsi="Times New Roman" w:cs="Times New Roman"/>
          <w:sz w:val="24"/>
          <w:szCs w:val="24"/>
          <w:lang w:eastAsia="en-ID"/>
        </w:rPr>
        <w:t>(Cahyati et al., 2021; Fadhlan et al., 2023; Tahun et al., 2024)</w:t>
      </w:r>
      <w:r>
        <w:rPr>
          <w:rFonts w:ascii="Times New Roman" w:eastAsia="Times New Roman" w:hAnsi="Times New Roman" w:cs="Times New Roman"/>
          <w:noProof w:val="0"/>
          <w:sz w:val="24"/>
          <w:szCs w:val="24"/>
          <w:lang w:eastAsia="en-ID"/>
        </w:rPr>
        <w:fldChar w:fldCharType="end"/>
      </w:r>
      <w:r w:rsidR="005A47D9">
        <w:rPr>
          <w:rFonts w:ascii="Times New Roman" w:eastAsia="Times New Roman" w:hAnsi="Times New Roman" w:cs="Times New Roman"/>
          <w:noProof w:val="0"/>
          <w:sz w:val="24"/>
          <w:szCs w:val="24"/>
          <w:lang w:val="en-US" w:eastAsia="en-ID"/>
        </w:rPr>
        <w:t>.</w:t>
      </w:r>
    </w:p>
    <w:p w14:paraId="3355A918" w14:textId="77777777" w:rsidR="00E04DCB" w:rsidRPr="005A47D9" w:rsidRDefault="00E04DCB" w:rsidP="00E04DCB">
      <w:pPr>
        <w:spacing w:after="0" w:line="360" w:lineRule="auto"/>
        <w:ind w:firstLine="720"/>
        <w:jc w:val="both"/>
        <w:rPr>
          <w:rFonts w:ascii="Times New Roman" w:eastAsia="Times New Roman" w:hAnsi="Times New Roman" w:cs="Times New Roman"/>
          <w:noProof w:val="0"/>
          <w:sz w:val="24"/>
          <w:szCs w:val="24"/>
          <w:lang w:val="en-US" w:eastAsia="en-ID"/>
        </w:rPr>
      </w:pPr>
    </w:p>
    <w:p w14:paraId="1D50D838" w14:textId="74EDF604"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lastRenderedPageBreak/>
        <w:t>Reputasi auditor/KAP</w:t>
      </w:r>
    </w:p>
    <w:p w14:paraId="4DEACE3E" w14:textId="35C1B076" w:rsidR="005A47D9" w:rsidRDefault="005A47D9" w:rsidP="00E04DCB">
      <w:pPr>
        <w:spacing w:after="0" w:line="360" w:lineRule="auto"/>
        <w:ind w:firstLine="720"/>
        <w:jc w:val="both"/>
        <w:rPr>
          <w:rFonts w:ascii="Times New Roman" w:eastAsia="Times New Roman" w:hAnsi="Times New Roman" w:cs="Times New Roman"/>
          <w:noProof w:val="0"/>
          <w:sz w:val="24"/>
          <w:szCs w:val="24"/>
          <w:lang w:eastAsia="en-ID"/>
        </w:rPr>
      </w:pPr>
      <w:r w:rsidRPr="005A47D9">
        <w:rPr>
          <w:rFonts w:ascii="Times New Roman" w:eastAsia="Times New Roman" w:hAnsi="Times New Roman" w:cs="Times New Roman"/>
          <w:noProof w:val="0"/>
          <w:sz w:val="24"/>
          <w:szCs w:val="24"/>
          <w:lang w:eastAsia="en-ID"/>
        </w:rPr>
        <w:t xml:space="preserve">Reputasi auditor atau KAP menjadi faktor penting karena auditor bereputasi umumnya memiliki insentif yang lebih besar untuk menjaga kualitas audit </w:t>
      </w:r>
      <w:r>
        <w:rPr>
          <w:rFonts w:ascii="Times New Roman" w:eastAsia="Times New Roman" w:hAnsi="Times New Roman" w:cs="Times New Roman"/>
          <w:noProof w:val="0"/>
          <w:sz w:val="24"/>
          <w:szCs w:val="24"/>
          <w:lang w:eastAsia="en-ID"/>
        </w:rPr>
        <w:fldChar w:fldCharType="begin" w:fldLock="1"/>
      </w:r>
      <w:r w:rsidR="00FD29E4">
        <w:rPr>
          <w:rFonts w:ascii="Times New Roman" w:eastAsia="Times New Roman" w:hAnsi="Times New Roman" w:cs="Times New Roman"/>
          <w:noProof w:val="0"/>
          <w:sz w:val="24"/>
          <w:szCs w:val="24"/>
          <w:lang w:eastAsia="en-ID"/>
        </w:rPr>
        <w:instrText>ADDIN CSL_CITATION {"citationItems":[{"id":"ITEM-1","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1","issue":"1","issued":{"date-parts":[["2023"]]},"page":"49-61","title":"PENGARUH AUDIT FEE, AUDIT TENURE, ROTASI AUDIT DAN REPUTASI KANTOR AKUNTAN PUBLIK TERHADAP KUALITAS AUDIT","type":"article-journal","volume":"4"},"uris":["http://www.mendeley.com/documents/?uuid=acfa7ef6-3338-45dd-9ba5-b47b8c30f32b"]},{"id":"ITEM-2","itemData":{"author":[{"dropping-particle":"","family":"Hidayati","given":"Rafika Iftitah","non-dropping-particle":"","parse-names":false,"suffix":""},{"dropping-particle":"","family":"Djamil","given":"Nasrullah","non-dropping-particle":"","parse-names":false,"suffix":""}],"container-title":"Jurnal Audit, Akuntansi, Manajemen Terintegrasi","id":"ITEM-2","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id":"ITEM-3","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3","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Fadhlan et al., 2023; Hidayati &amp; Djamil, 2024; A. Wijaya et al., 2024)","plainTextFormattedCitation":"(Fadhlan et al., 2023; Hidayati &amp; Djamil, 2024; A. Wijaya et al., 2024)","previouslyFormattedCitation":"(Fadhlan et al., 2023; Hidayati &amp; Djamil, 2024; A. Wijaya et al.,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FD29E4" w:rsidRPr="00FD29E4">
        <w:rPr>
          <w:rFonts w:ascii="Times New Roman" w:eastAsia="Times New Roman" w:hAnsi="Times New Roman" w:cs="Times New Roman"/>
          <w:sz w:val="24"/>
          <w:szCs w:val="24"/>
          <w:lang w:eastAsia="en-ID"/>
        </w:rPr>
        <w:t>(Fadhlan et al., 2023; Hidayati &amp; Djamil, 2024; A. Wijaya et al., 2024)</w:t>
      </w:r>
      <w:r>
        <w:rPr>
          <w:rFonts w:ascii="Times New Roman" w:eastAsia="Times New Roman" w:hAnsi="Times New Roman" w:cs="Times New Roman"/>
          <w:noProof w:val="0"/>
          <w:sz w:val="24"/>
          <w:szCs w:val="24"/>
          <w:lang w:eastAsia="en-ID"/>
        </w:rPr>
        <w:fldChar w:fldCharType="end"/>
      </w:r>
      <w:r w:rsidRPr="005A47D9">
        <w:rPr>
          <w:rFonts w:ascii="Times New Roman" w:eastAsia="Times New Roman" w:hAnsi="Times New Roman" w:cs="Times New Roman"/>
          <w:noProof w:val="0"/>
          <w:sz w:val="24"/>
          <w:szCs w:val="24"/>
          <w:lang w:eastAsia="en-ID"/>
        </w:rPr>
        <w:t xml:space="preserve">. Reputasi yang telah terbentuk menciptakan tekanan profesional bagi auditor untuk mempertahankan kredibilitas, kepercayaan pasar, dan legitimasi jasa audit yang diberikan </w:t>
      </w:r>
      <w:r>
        <w:rPr>
          <w:rFonts w:ascii="Times New Roman" w:eastAsia="Times New Roman" w:hAnsi="Times New Roman" w:cs="Times New Roman"/>
          <w:noProof w:val="0"/>
          <w:sz w:val="24"/>
          <w:szCs w:val="24"/>
          <w:lang w:eastAsia="en-ID"/>
        </w:rPr>
        <w:fldChar w:fldCharType="begin" w:fldLock="1"/>
      </w:r>
      <w:r w:rsidR="00D555D5">
        <w:rPr>
          <w:rFonts w:ascii="Times New Roman" w:eastAsia="Times New Roman" w:hAnsi="Times New Roman" w:cs="Times New Roman"/>
          <w:noProof w:val="0"/>
          <w:sz w:val="24"/>
          <w:szCs w:val="24"/>
          <w:lang w:eastAsia="en-ID"/>
        </w:rPr>
        <w:instrText>ADDIN CSL_CITATION {"citationItems":[{"id":"ITEM-1","itemData":{"author":[{"dropping-particle":"","family":"Hatigoran","given":"David","non-dropping-particle":"","parse-names":false,"suffix":""},{"dropping-particle":"","family":"Mayangsari","given":"Sekar","non-dropping-particle":"","parse-names":false,"suffix":""}],"container-title":"Jurnal Ekonomi Trisakti","id":"ITEM-1","issue":"2","issued":{"date-parts":[["2022"]]},"page":"1287-1300","title":"PENGARUH ROTASI AUDIT, FEE AUDIT, JUMLAH PARTNER, DAN REPUTASI KAP TERHADAP KUALITAS AUDIT DENGAN KOMITE AUDIT SEBAGAI VARIABE MODERASI","type":"article-journal","volume":"2"},"uris":["http://www.mendeley.com/documents/?uuid=b445fbe2-2187-40a2-bc89-de1872f7a3cf"]},{"id":"ITEM-2","itemData":{"author":[{"dropping-particle":"","family":"Zabilla","given":"","non-dropping-particle":"","parse-names":false,"suffix":""},{"dropping-particle":"","family":"Rosmanidar","given":"Elyanti","non-dropping-particle":"","parse-names":false,"suffix":""},{"dropping-particle":"","family":"Faturahman","given":"","non-dropping-particle":"","parse-names":false,"suffix":""}],"container-title":"JIBEMA: Jurnalurnal Ilmu Bisnis, Ekonomi, Manajemen, dan Akuntansi","id":"ITEM-2","issue":"4","issued":{"date-parts":[["2026"]]},"page":"538-547","title":"Pengaruh Audit Tenure , Audit Fee dan Rotasi Audit Terhadap Kualitas Audit","type":"article-journal","volume":"3"},"uris":["http://www.mendeley.com/documents/?uuid=65206d4f-9d8e-44c4-81ba-7d2bf085dd75"]},{"id":"ITEM-3","itemData":{"author":[{"dropping-particle":"","family":"Sososutiksno","given":"Christina","non-dropping-particle":"","parse-names":false,"suffix":""},{"dropping-particle":"","family":"Deeng","given":"Putri Sucita","non-dropping-particle":"","parse-names":false,"suffix":""}],"container-title":"Edunomika","id":"ITEM-3","issue":"02","issued":{"date-parts":[["2023"]]},"page":"1-11","title":"PENGARUH AUDIT FEE, AUDIT TENURE, DAN ROTASI AUDIT TERHADAP KUALITAS AUDIT (Studi Pada Perusahaan Manufaktur Yang Terdaftar Di Bursa Efek Indonesia Tahun 2019-2022)","type":"article-journal","volume":"07"},"uris":["http://www.mendeley.com/documents/?uuid=007f505c-d647-45fc-8804-2b6cffa92040"]}],"mendeley":{"formattedCitation":"(Hatigoran &amp; Mayangsari, 2022; Sososutiksno &amp; Deeng, 2023; Zabilla et al., 2026)","plainTextFormattedCitation":"(Hatigoran &amp; Mayangsari, 2022; Sososutiksno &amp; Deeng, 2023; Zabilla et al., 2026)","previouslyFormattedCitation":"(Hatigoran &amp; Mayangsari, 2022; Sososutiksno &amp; Deeng, 2023; Zabilla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D555D5" w:rsidRPr="00D555D5">
        <w:rPr>
          <w:rFonts w:ascii="Times New Roman" w:eastAsia="Times New Roman" w:hAnsi="Times New Roman" w:cs="Times New Roman"/>
          <w:sz w:val="24"/>
          <w:szCs w:val="24"/>
          <w:lang w:eastAsia="en-ID"/>
        </w:rPr>
        <w:t xml:space="preserve">(Hatigoran &amp; Mayangsari, 2022; Sososutiksno &amp; Deeng, 2023; Zabilla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2026)</w:t>
      </w:r>
      <w:r>
        <w:rPr>
          <w:rFonts w:ascii="Times New Roman" w:eastAsia="Times New Roman" w:hAnsi="Times New Roman" w:cs="Times New Roman"/>
          <w:noProof w:val="0"/>
          <w:sz w:val="24"/>
          <w:szCs w:val="24"/>
          <w:lang w:eastAsia="en-ID"/>
        </w:rPr>
        <w:fldChar w:fldCharType="end"/>
      </w:r>
      <w:r w:rsidRPr="005A47D9">
        <w:rPr>
          <w:rFonts w:ascii="Times New Roman" w:eastAsia="Times New Roman" w:hAnsi="Times New Roman" w:cs="Times New Roman"/>
          <w:noProof w:val="0"/>
          <w:sz w:val="24"/>
          <w:szCs w:val="24"/>
          <w:lang w:eastAsia="en-ID"/>
        </w:rPr>
        <w:t xml:space="preserve">. </w:t>
      </w:r>
      <w:r w:rsidR="00D555D5">
        <w:rPr>
          <w:rFonts w:ascii="Times New Roman" w:eastAsia="Times New Roman" w:hAnsi="Times New Roman" w:cs="Times New Roman"/>
          <w:noProof w:val="0"/>
          <w:sz w:val="24"/>
          <w:szCs w:val="24"/>
          <w:lang w:val="en-US" w:eastAsia="en-ID"/>
        </w:rPr>
        <w:t>A</w:t>
      </w:r>
      <w:r w:rsidRPr="005A47D9">
        <w:rPr>
          <w:rFonts w:ascii="Times New Roman" w:eastAsia="Times New Roman" w:hAnsi="Times New Roman" w:cs="Times New Roman"/>
          <w:i/>
          <w:iCs/>
          <w:noProof w:val="0"/>
          <w:sz w:val="24"/>
          <w:szCs w:val="24"/>
          <w:lang w:eastAsia="en-ID"/>
        </w:rPr>
        <w:t>udit fee</w:t>
      </w:r>
      <w:r w:rsidRPr="005A47D9">
        <w:rPr>
          <w:rFonts w:ascii="Times New Roman" w:eastAsia="Times New Roman" w:hAnsi="Times New Roman" w:cs="Times New Roman"/>
          <w:noProof w:val="0"/>
          <w:sz w:val="24"/>
          <w:szCs w:val="24"/>
          <w:lang w:eastAsia="en-ID"/>
        </w:rPr>
        <w:t xml:space="preserve"> yang lebih tinggi dapat mencerminkan premium atas reputasi, kompetensi, dan kapasitas profesional auditor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Agastya","given":"Violetta Rifqi","non-dropping-particle":"","parse-names":false,"suffix":""},{"dropping-particle":"","family":"Ardelia","given":"Vania Belva Abidah","non-dropping-particle":"","parse-names":false,"suffix":""}],"container-title":"JPNM (Jurnal Pustaka Nusantara Multidisplin) Vol.2","id":"ITEM-1","issue":"3","issued":{"date-parts":[["2024"]]},"page":"1-9","title":"Analisis Pengaruh Fee Audit , Audit Tenure , Rotasi Audit Dan Reputasi Kap Terhadap Kualitas Audit ( Studi Pada Perusahaam Manufaktur Yang Terdaftar di Bursa Efek Indonesia Tahun 2020-2023 )","type":"article-journal","volume":"2"},"uris":["http://www.mendeley.com/documents/?uuid=7f5dad00-4206-4368-b2b2-298c980ff2d0"]},{"id":"ITEM-2","itemData":{"author":[{"dropping-particle":"","family":"Mubaroq","given":"Afiq Chamim","non-dropping-particle":"","parse-names":false,"suffix":""},{"dropping-particle":"","family":"Fadhila","given":"Lulu Syifa","non-dropping-particle":"","parse-names":false,"suffix":""},{"dropping-particle":"","family":"RUbiyanty","given":"Inggrid Marisca","non-dropping-particle":"","parse-names":false,"suffix":""}],"container-title":"Jurnal Ekonomika 45","id":"ITEM-2","issue":"1","issued":{"date-parts":[["2021"]]},"page":"506-525","title":"Pengaruh Audit Fee , Audit Tenure , Reputasi Auditor Dan Komite Audit Terhadap Kualitas Audit Pada Perusahaan Saham Lq 45 Tahun 2020-2022","type":"article-journal","volume":"8"},"uris":["http://www.mendeley.com/documents/?uuid=7c0af0a8-4957-4a72-8b05-048673e5c96b"]},{"id":"ITEM-3","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3","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mendeley":{"formattedCitation":"(Agastya &amp; Ardelia, 2024; Mubaroq et al., 2021; Naravita et al., 2025)","plainTextFormattedCitation":"(Agastya &amp; Ardelia, 2024; Mubaroq et al., 2021; Naravita et al., 2025)","previouslyFormattedCitation":"(Agastya &amp; Ardelia, 2024; Mubaroq et al., 2021; Naravita et al.,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5A47D9">
        <w:rPr>
          <w:rFonts w:ascii="Times New Roman" w:eastAsia="Times New Roman" w:hAnsi="Times New Roman" w:cs="Times New Roman"/>
          <w:sz w:val="24"/>
          <w:szCs w:val="24"/>
          <w:lang w:eastAsia="en-ID"/>
        </w:rPr>
        <w:t xml:space="preserve">(Agastya &amp; Ardelia, 2024; Mubaroq </w:t>
      </w:r>
      <w:r w:rsidRPr="005A47D9">
        <w:rPr>
          <w:rFonts w:ascii="Times New Roman" w:eastAsia="Times New Roman" w:hAnsi="Times New Roman" w:cs="Times New Roman"/>
          <w:i/>
          <w:iCs/>
          <w:sz w:val="24"/>
          <w:szCs w:val="24"/>
          <w:lang w:eastAsia="en-ID"/>
        </w:rPr>
        <w:t>et al</w:t>
      </w:r>
      <w:r w:rsidRPr="005A47D9">
        <w:rPr>
          <w:rFonts w:ascii="Times New Roman" w:eastAsia="Times New Roman" w:hAnsi="Times New Roman" w:cs="Times New Roman"/>
          <w:sz w:val="24"/>
          <w:szCs w:val="24"/>
          <w:lang w:eastAsia="en-ID"/>
        </w:rPr>
        <w:t xml:space="preserve">., 2021; Naravita </w:t>
      </w:r>
      <w:r w:rsidRPr="005A47D9">
        <w:rPr>
          <w:rFonts w:ascii="Times New Roman" w:eastAsia="Times New Roman" w:hAnsi="Times New Roman" w:cs="Times New Roman"/>
          <w:i/>
          <w:iCs/>
          <w:sz w:val="24"/>
          <w:szCs w:val="24"/>
          <w:lang w:eastAsia="en-ID"/>
        </w:rPr>
        <w:t>et al</w:t>
      </w:r>
      <w:r w:rsidRPr="005A47D9">
        <w:rPr>
          <w:rFonts w:ascii="Times New Roman" w:eastAsia="Times New Roman" w:hAnsi="Times New Roman" w:cs="Times New Roman"/>
          <w:sz w:val="24"/>
          <w:szCs w:val="24"/>
          <w:lang w:eastAsia="en-ID"/>
        </w:rPr>
        <w:t>., 2025)</w:t>
      </w:r>
      <w:r>
        <w:rPr>
          <w:rFonts w:ascii="Times New Roman" w:eastAsia="Times New Roman" w:hAnsi="Times New Roman" w:cs="Times New Roman"/>
          <w:noProof w:val="0"/>
          <w:sz w:val="24"/>
          <w:szCs w:val="24"/>
          <w:lang w:eastAsia="en-ID"/>
        </w:rPr>
        <w:fldChar w:fldCharType="end"/>
      </w:r>
      <w:r w:rsidRPr="005A47D9">
        <w:rPr>
          <w:rFonts w:ascii="Times New Roman" w:eastAsia="Times New Roman" w:hAnsi="Times New Roman" w:cs="Times New Roman"/>
          <w:noProof w:val="0"/>
          <w:sz w:val="24"/>
          <w:szCs w:val="24"/>
          <w:lang w:eastAsia="en-ID"/>
        </w:rPr>
        <w:t xml:space="preserve">. Namun reputasi auditor tidak dapat dipahami sebagai jaminan mutlak atas kualitas audit karena reputasi hanya akan berkontribusi terhadap kualitas audit apabila diikuti oleh pelaksanaan prosedur audit yang cermat, pengendalian mutu yang kuat, dan independensi auditor </w:t>
      </w:r>
      <w:r>
        <w:rPr>
          <w:rFonts w:ascii="Times New Roman" w:eastAsia="Times New Roman" w:hAnsi="Times New Roman" w:cs="Times New Roman"/>
          <w:noProof w:val="0"/>
          <w:sz w:val="24"/>
          <w:szCs w:val="24"/>
          <w:lang w:eastAsia="en-ID"/>
        </w:rPr>
        <w:fldChar w:fldCharType="begin" w:fldLock="1"/>
      </w:r>
      <w:r w:rsidR="00F05780">
        <w:rPr>
          <w:rFonts w:ascii="Times New Roman" w:eastAsia="Times New Roman" w:hAnsi="Times New Roman" w:cs="Times New Roman"/>
          <w:noProof w:val="0"/>
          <w:sz w:val="24"/>
          <w:szCs w:val="24"/>
          <w:lang w:eastAsia="en-ID"/>
        </w:rPr>
        <w:instrText>ADDIN CSL_CITATION {"citationItems":[{"id":"ITEM-1","itemData":{"author":[{"dropping-particle":"","family":"Lie","given":"Aurelia Dacia","non-dropping-particle":"","parse-names":false,"suffix":""},{"dropping-particle":"","family":"Manao","given":"Florentina","non-dropping-particle":"","parse-names":false,"suffix":""},{"dropping-particle":"","family":"Zain","given":"Jenny","non-dropping-particle":"","parse-names":false,"suffix":""},{"dropping-particle":"","family":"Syahputra","given":"Oky","non-dropping-particle":"","parse-names":false,"suffix":""}],"container-title":"COSTING: JournalJournal of Economic, Business and Accounting","id":"ITEM-1","issue":"2","issued":{"date-parts":[["2026"]]},"page":"23-38","title":"PENGARUH AUDIT TENURE, REPUTASI AUDITOR, KOMITE AUDIT &amp; FEE AUDIT TERHADAP KUALITAS AUDIT PADA KANTOR AKUNTAN PUBLIK DI KOTA MEDAN","type":"article-journal","volume":"9"},"uris":["http://www.mendeley.com/documents/?uuid=a4bd1b3f-df89-46bb-8c71-f254650e5d6a"]},{"id":"ITEM-2","itemData":{"author":[{"dropping-particle":"","family":"Rizaldi","given":"Sendy","non-dropping-particle":"","parse-names":false,"suffix":""},{"dropping-particle":"","family":"Rahayu","given":"Sri","non-dropping-particle":"","parse-names":false,"suffix":""},{"dropping-particle":"","family":"Tiswiyanti","given":"Wiwik","non-dropping-particle":"","parse-names":false,"suffix":""}],"container-title":"Jurnal Paradigma Ekonomika","id":"ITEM-2","issue":"1","issued":{"date-parts":[["2022"]]},"page":"199-212","title":"Pengaruh audit tenure , reputasi auditor , komite audit dan fee audit terhadap kualitas audit ( studi empiris pada perusahaan yang terdaftar di indeks Kompas100 pada BEI Tahun 2012-2016 )","type":"article-journal","volume":"17"},"uris":["http://www.mendeley.com/documents/?uuid=0b3d3b2a-3220-4ae5-8e75-d1a12cca2d69"]},{"id":"ITEM-3","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3","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Lie et al., 2026; Rizaldi et al., 2022; A. Wijaya et al., 2024)","plainTextFormattedCitation":"(Lie et al., 2026; Rizaldi et al., 2022; A. Wijaya et al., 2024)","previouslyFormattedCitation":"(Lie et al., 2026; Rizaldi et al., 2022; A. Wijaya et al.,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F05780" w:rsidRPr="00F05780">
        <w:rPr>
          <w:rFonts w:ascii="Times New Roman" w:eastAsia="Times New Roman" w:hAnsi="Times New Roman" w:cs="Times New Roman"/>
          <w:sz w:val="24"/>
          <w:szCs w:val="24"/>
          <w:lang w:eastAsia="en-ID"/>
        </w:rPr>
        <w:t xml:space="preserve">(Lie </w:t>
      </w:r>
      <w:r w:rsidR="00F05780" w:rsidRPr="00F05780">
        <w:rPr>
          <w:rFonts w:ascii="Times New Roman" w:eastAsia="Times New Roman" w:hAnsi="Times New Roman" w:cs="Times New Roman"/>
          <w:i/>
          <w:iCs/>
          <w:sz w:val="24"/>
          <w:szCs w:val="24"/>
          <w:lang w:eastAsia="en-ID"/>
        </w:rPr>
        <w:t>et al</w:t>
      </w:r>
      <w:r w:rsidR="00F05780" w:rsidRPr="00F05780">
        <w:rPr>
          <w:rFonts w:ascii="Times New Roman" w:eastAsia="Times New Roman" w:hAnsi="Times New Roman" w:cs="Times New Roman"/>
          <w:sz w:val="24"/>
          <w:szCs w:val="24"/>
          <w:lang w:eastAsia="en-ID"/>
        </w:rPr>
        <w:t xml:space="preserve">., 2026; Rizaldi </w:t>
      </w:r>
      <w:r w:rsidR="00F05780" w:rsidRPr="00F05780">
        <w:rPr>
          <w:rFonts w:ascii="Times New Roman" w:eastAsia="Times New Roman" w:hAnsi="Times New Roman" w:cs="Times New Roman"/>
          <w:i/>
          <w:iCs/>
          <w:sz w:val="24"/>
          <w:szCs w:val="24"/>
          <w:lang w:eastAsia="en-ID"/>
        </w:rPr>
        <w:t>et al</w:t>
      </w:r>
      <w:r w:rsidR="00F05780" w:rsidRPr="00F05780">
        <w:rPr>
          <w:rFonts w:ascii="Times New Roman" w:eastAsia="Times New Roman" w:hAnsi="Times New Roman" w:cs="Times New Roman"/>
          <w:sz w:val="24"/>
          <w:szCs w:val="24"/>
          <w:lang w:eastAsia="en-ID"/>
        </w:rPr>
        <w:t xml:space="preserve">., 2022; A. Wijaya </w:t>
      </w:r>
      <w:r w:rsidR="00F05780" w:rsidRPr="00F05780">
        <w:rPr>
          <w:rFonts w:ascii="Times New Roman" w:eastAsia="Times New Roman" w:hAnsi="Times New Roman" w:cs="Times New Roman"/>
          <w:i/>
          <w:iCs/>
          <w:sz w:val="24"/>
          <w:szCs w:val="24"/>
          <w:lang w:eastAsia="en-ID"/>
        </w:rPr>
        <w:t>et al</w:t>
      </w:r>
      <w:r w:rsidR="00F05780" w:rsidRPr="00F05780">
        <w:rPr>
          <w:rFonts w:ascii="Times New Roman" w:eastAsia="Times New Roman" w:hAnsi="Times New Roman" w:cs="Times New Roman"/>
          <w:sz w:val="24"/>
          <w:szCs w:val="24"/>
          <w:lang w:eastAsia="en-ID"/>
        </w:rPr>
        <w:t>., 2024)</w:t>
      </w:r>
      <w:r>
        <w:rPr>
          <w:rFonts w:ascii="Times New Roman" w:eastAsia="Times New Roman" w:hAnsi="Times New Roman" w:cs="Times New Roman"/>
          <w:noProof w:val="0"/>
          <w:sz w:val="24"/>
          <w:szCs w:val="24"/>
          <w:lang w:eastAsia="en-ID"/>
        </w:rPr>
        <w:fldChar w:fldCharType="end"/>
      </w:r>
      <w:r w:rsidRPr="005A47D9">
        <w:rPr>
          <w:rFonts w:ascii="Times New Roman" w:eastAsia="Times New Roman" w:hAnsi="Times New Roman" w:cs="Times New Roman"/>
          <w:noProof w:val="0"/>
          <w:sz w:val="24"/>
          <w:szCs w:val="24"/>
          <w:lang w:eastAsia="en-ID"/>
        </w:rPr>
        <w:t xml:space="preserve">. Dengan demikian reputasi auditor atau KAP berfungsi sebagai faktor yang memperkuat hubungan </w:t>
      </w:r>
      <w:r w:rsidRPr="005A47D9">
        <w:rPr>
          <w:rFonts w:ascii="Times New Roman" w:eastAsia="Times New Roman" w:hAnsi="Times New Roman" w:cs="Times New Roman"/>
          <w:i/>
          <w:iCs/>
          <w:noProof w:val="0"/>
          <w:sz w:val="24"/>
          <w:szCs w:val="24"/>
          <w:lang w:eastAsia="en-ID"/>
        </w:rPr>
        <w:t>audit fee</w:t>
      </w:r>
      <w:r w:rsidRPr="005A47D9">
        <w:rPr>
          <w:rFonts w:ascii="Times New Roman" w:eastAsia="Times New Roman" w:hAnsi="Times New Roman" w:cs="Times New Roman"/>
          <w:noProof w:val="0"/>
          <w:sz w:val="24"/>
          <w:szCs w:val="24"/>
          <w:lang w:eastAsia="en-ID"/>
        </w:rPr>
        <w:t xml:space="preserve"> dan kualitas audit hanya ketika </w:t>
      </w:r>
      <w:r w:rsidRPr="00D555D5">
        <w:rPr>
          <w:rFonts w:ascii="Times New Roman" w:eastAsia="Times New Roman" w:hAnsi="Times New Roman" w:cs="Times New Roman"/>
          <w:i/>
          <w:iCs/>
          <w:noProof w:val="0"/>
          <w:sz w:val="24"/>
          <w:szCs w:val="24"/>
          <w:lang w:eastAsia="en-ID"/>
        </w:rPr>
        <w:t>fee</w:t>
      </w:r>
      <w:r w:rsidRPr="005A47D9">
        <w:rPr>
          <w:rFonts w:ascii="Times New Roman" w:eastAsia="Times New Roman" w:hAnsi="Times New Roman" w:cs="Times New Roman"/>
          <w:noProof w:val="0"/>
          <w:sz w:val="24"/>
          <w:szCs w:val="24"/>
          <w:lang w:eastAsia="en-ID"/>
        </w:rPr>
        <w:t xml:space="preserve"> tersebut benar-benar mencerminkan kapasitas profesional dan kualitas pelaksanaan audit </w:t>
      </w:r>
      <w:r w:rsidR="002E3755">
        <w:rPr>
          <w:rFonts w:ascii="Times New Roman" w:eastAsia="Times New Roman" w:hAnsi="Times New Roman" w:cs="Times New Roman"/>
          <w:noProof w:val="0"/>
          <w:sz w:val="24"/>
          <w:szCs w:val="24"/>
          <w:lang w:eastAsia="en-ID"/>
        </w:rPr>
        <w:fldChar w:fldCharType="begin" w:fldLock="1"/>
      </w:r>
      <w:r w:rsidR="00BF0FC0">
        <w:rPr>
          <w:rFonts w:ascii="Times New Roman" w:eastAsia="Times New Roman" w:hAnsi="Times New Roman" w:cs="Times New Roman"/>
          <w:noProof w:val="0"/>
          <w:sz w:val="24"/>
          <w:szCs w:val="24"/>
          <w:lang w:eastAsia="en-ID"/>
        </w:rPr>
        <w:instrText>ADDIN CSL_CITATION {"citationItems":[{"id":"ITEM-1","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1","issue":"1","issued":{"date-parts":[["2023"]]},"page":"49-61","title":"PENGARUH AUDIT FEE, AUDIT TENURE, ROTASI AUDIT DAN REPUTASI KANTOR AKUNTAN PUBLIK TERHADAP KUALITAS AUDIT","type":"article-journal","volume":"4"},"uris":["http://www.mendeley.com/documents/?uuid=acfa7ef6-3338-45dd-9ba5-b47b8c30f32b"]},{"id":"ITEM-2","itemData":{"author":[{"dropping-particle":"","family":"Hidayati","given":"Rafika Iftitah","non-dropping-particle":"","parse-names":false,"suffix":""},{"dropping-particle":"","family":"Djamil","given":"Nasrullah","non-dropping-particle":"","parse-names":false,"suffix":""}],"container-title":"Jurnal Audit, Akuntansi, Manajemen Terintegrasi","id":"ITEM-2","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id":"ITEM-3","itemData":{"author":[{"dropping-particle":"","family":"Hasanah","given":"Aini Nur","non-dropping-particle":"","parse-names":false,"suffix":""},{"dropping-particle":"","family":"Suhendro","given":"","non-dropping-particle":"","parse-names":false,"suffix":""},{"dropping-particle":"","family":"Masitoh","given":"Endang","non-dropping-particle":"","parse-names":false,"suffix":""}],"container-title":"Oikos: Jurnal Kajian Pendidikan Ekonomi dan Ilmu Ekonomi","id":"ITEM-3","issue":"2","issued":{"date-parts":[["2025"]]},"page":"1175-1180","title":"PENGARUH AUDIT TENURE, FEE AUDIT, REPUTASI AUDITOR DAN ROTASI AUDIT TERHADAP KUALITAS AUDIT","type":"article-journal","volume":"9"},"uris":["http://www.mendeley.com/documents/?uuid=4e67183e-9bd5-4b4a-b278-548258cd4670"]}],"mendeley":{"formattedCitation":"(Fadhlan et al., 2023; Hasanah et al., 2025; Hidayati &amp; Djamil, 2024)","plainTextFormattedCitation":"(Fadhlan et al., 2023; Hasanah et al., 2025; Hidayati &amp; Djamil, 2024)","previouslyFormattedCitation":"(Fadhlan et al., 2023; Hasanah et al., 2025; Hidayati &amp; Djamil, 2024)"},"properties":{"noteIndex":0},"schema":"https://github.com/citation-style-language/schema/raw/master/csl-citation.json"}</w:instrText>
      </w:r>
      <w:r w:rsidR="002E3755">
        <w:rPr>
          <w:rFonts w:ascii="Times New Roman" w:eastAsia="Times New Roman" w:hAnsi="Times New Roman" w:cs="Times New Roman"/>
          <w:noProof w:val="0"/>
          <w:sz w:val="24"/>
          <w:szCs w:val="24"/>
          <w:lang w:eastAsia="en-ID"/>
        </w:rPr>
        <w:fldChar w:fldCharType="separate"/>
      </w:r>
      <w:r w:rsidR="00D555D5" w:rsidRPr="00D555D5">
        <w:rPr>
          <w:rFonts w:ascii="Times New Roman" w:eastAsia="Times New Roman" w:hAnsi="Times New Roman" w:cs="Times New Roman"/>
          <w:sz w:val="24"/>
          <w:szCs w:val="24"/>
          <w:lang w:eastAsia="en-ID"/>
        </w:rPr>
        <w:t xml:space="preserve">(Fadhlan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xml:space="preserve">., 2023; Hasanah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2025; Hidayati &amp; Djamil, 2024)</w:t>
      </w:r>
      <w:r w:rsidR="002E3755">
        <w:rPr>
          <w:rFonts w:ascii="Times New Roman" w:eastAsia="Times New Roman" w:hAnsi="Times New Roman" w:cs="Times New Roman"/>
          <w:noProof w:val="0"/>
          <w:sz w:val="24"/>
          <w:szCs w:val="24"/>
          <w:lang w:eastAsia="en-ID"/>
        </w:rPr>
        <w:fldChar w:fldCharType="end"/>
      </w:r>
      <w:r w:rsidRPr="005A47D9">
        <w:rPr>
          <w:rFonts w:ascii="Times New Roman" w:eastAsia="Times New Roman" w:hAnsi="Times New Roman" w:cs="Times New Roman"/>
          <w:noProof w:val="0"/>
          <w:sz w:val="24"/>
          <w:szCs w:val="24"/>
          <w:lang w:eastAsia="en-ID"/>
        </w:rPr>
        <w:t>.</w:t>
      </w:r>
    </w:p>
    <w:p w14:paraId="223C9D57" w14:textId="5EED3A84"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Ukuran KAP</w:t>
      </w:r>
    </w:p>
    <w:p w14:paraId="4273BDCE" w14:textId="7EF3C195" w:rsidR="002E3755" w:rsidRPr="002E3755" w:rsidRDefault="002E3755" w:rsidP="00E04DCB">
      <w:pPr>
        <w:spacing w:after="0" w:line="360" w:lineRule="auto"/>
        <w:ind w:firstLine="720"/>
        <w:jc w:val="both"/>
        <w:rPr>
          <w:rFonts w:ascii="Times New Roman" w:eastAsia="Times New Roman" w:hAnsi="Times New Roman" w:cs="Times New Roman"/>
          <w:noProof w:val="0"/>
          <w:sz w:val="24"/>
          <w:szCs w:val="24"/>
          <w:lang w:eastAsia="en-ID"/>
        </w:rPr>
      </w:pPr>
      <w:r w:rsidRPr="002E3755">
        <w:rPr>
          <w:rFonts w:ascii="Times New Roman" w:eastAsia="Times New Roman" w:hAnsi="Times New Roman" w:cs="Times New Roman"/>
          <w:noProof w:val="0"/>
          <w:sz w:val="24"/>
          <w:szCs w:val="24"/>
          <w:lang w:eastAsia="en-ID"/>
        </w:rPr>
        <w:t xml:space="preserve">Ukuran KAP sering digunakan sebagai proksi kapasitas auditor karena KAP besar umumnya memiliki sumber daya manusia, metodologi audit, pengalaman industri, teknologi, dan sistem pengendalian mutu yang lebih memadai </w:t>
      </w:r>
      <w:r>
        <w:rPr>
          <w:rFonts w:ascii="Times New Roman" w:eastAsia="Times New Roman" w:hAnsi="Times New Roman" w:cs="Times New Roman"/>
          <w:noProof w:val="0"/>
          <w:sz w:val="24"/>
          <w:szCs w:val="24"/>
          <w:lang w:eastAsia="en-ID"/>
        </w:rPr>
        <w:fldChar w:fldCharType="begin" w:fldLock="1"/>
      </w:r>
      <w:r w:rsidR="009536C1">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3","issue":"1","issued":{"date-parts":[["2025"]]},"page":"1-13","title":"Audit Tenure , Audit Committee , Audit Fee , Audit Delay : Effect on Audit Quality","type":"article-journal","volume":"7"},"uris":["http://www.mendeley.com/documents/?uuid=ca7c4ab3-a4d8-4630-96d5-09e473a452ea"]}],"mendeley":{"formattedCitation":"(Kenny et al., 2025; Naravita et al., 2025; Rahman et al., 2025)","plainTextFormattedCitation":"(Kenny et al., 2025; Naravita et al., 2025; Rahman et al., 2025)","previouslyFormattedCitation":"(Kenny et al., 2025; Naravita et al., 2025; Rahman et al.,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2E3755">
        <w:rPr>
          <w:rFonts w:ascii="Times New Roman" w:eastAsia="Times New Roman" w:hAnsi="Times New Roman" w:cs="Times New Roman"/>
          <w:sz w:val="24"/>
          <w:szCs w:val="24"/>
          <w:lang w:eastAsia="en-ID"/>
        </w:rPr>
        <w:t xml:space="preserve">(Kenny </w:t>
      </w:r>
      <w:r w:rsidRPr="002E3755">
        <w:rPr>
          <w:rFonts w:ascii="Times New Roman" w:eastAsia="Times New Roman" w:hAnsi="Times New Roman" w:cs="Times New Roman"/>
          <w:i/>
          <w:iCs/>
          <w:sz w:val="24"/>
          <w:szCs w:val="24"/>
          <w:lang w:eastAsia="en-ID"/>
        </w:rPr>
        <w:t>et al</w:t>
      </w:r>
      <w:r w:rsidRPr="002E3755">
        <w:rPr>
          <w:rFonts w:ascii="Times New Roman" w:eastAsia="Times New Roman" w:hAnsi="Times New Roman" w:cs="Times New Roman"/>
          <w:sz w:val="24"/>
          <w:szCs w:val="24"/>
          <w:lang w:eastAsia="en-ID"/>
        </w:rPr>
        <w:t>., 2025; Naravita et al., 2025; Rahman et al., 2025)</w:t>
      </w:r>
      <w:r>
        <w:rPr>
          <w:rFonts w:ascii="Times New Roman" w:eastAsia="Times New Roman" w:hAnsi="Times New Roman" w:cs="Times New Roman"/>
          <w:noProof w:val="0"/>
          <w:sz w:val="24"/>
          <w:szCs w:val="24"/>
          <w:lang w:eastAsia="en-ID"/>
        </w:rPr>
        <w:fldChar w:fldCharType="end"/>
      </w:r>
      <w:r w:rsidRPr="002E3755">
        <w:rPr>
          <w:rFonts w:ascii="Times New Roman" w:eastAsia="Times New Roman" w:hAnsi="Times New Roman" w:cs="Times New Roman"/>
          <w:noProof w:val="0"/>
          <w:sz w:val="24"/>
          <w:szCs w:val="24"/>
          <w:lang w:eastAsia="en-ID"/>
        </w:rPr>
        <w:t xml:space="preserve">. Dalam hubungan antara </w:t>
      </w:r>
      <w:r w:rsidRPr="002E3755">
        <w:rPr>
          <w:rFonts w:ascii="Times New Roman" w:eastAsia="Times New Roman" w:hAnsi="Times New Roman" w:cs="Times New Roman"/>
          <w:i/>
          <w:iCs/>
          <w:noProof w:val="0"/>
          <w:sz w:val="24"/>
          <w:szCs w:val="24"/>
          <w:lang w:eastAsia="en-ID"/>
        </w:rPr>
        <w:t>audit fee</w:t>
      </w:r>
      <w:r w:rsidRPr="002E3755">
        <w:rPr>
          <w:rFonts w:ascii="Times New Roman" w:eastAsia="Times New Roman" w:hAnsi="Times New Roman" w:cs="Times New Roman"/>
          <w:noProof w:val="0"/>
          <w:sz w:val="24"/>
          <w:szCs w:val="24"/>
          <w:lang w:eastAsia="en-ID"/>
        </w:rPr>
        <w:t xml:space="preserve"> dan kualitas audit, ukuran KAP dapat menjelaskan apakah </w:t>
      </w:r>
      <w:r w:rsidRPr="009536C1">
        <w:rPr>
          <w:rFonts w:ascii="Times New Roman" w:eastAsia="Times New Roman" w:hAnsi="Times New Roman" w:cs="Times New Roman"/>
          <w:i/>
          <w:iCs/>
          <w:noProof w:val="0"/>
          <w:sz w:val="24"/>
          <w:szCs w:val="24"/>
          <w:lang w:eastAsia="en-ID"/>
        </w:rPr>
        <w:t>fee</w:t>
      </w:r>
      <w:r w:rsidRPr="002E3755">
        <w:rPr>
          <w:rFonts w:ascii="Times New Roman" w:eastAsia="Times New Roman" w:hAnsi="Times New Roman" w:cs="Times New Roman"/>
          <w:noProof w:val="0"/>
          <w:sz w:val="24"/>
          <w:szCs w:val="24"/>
          <w:lang w:eastAsia="en-ID"/>
        </w:rPr>
        <w:t xml:space="preserve"> yang dibayarkan benar-benar dapat diterjemahkan menjadi tambahan sumber daya audit, perluasan prosedur pemeriksaan, dan supervisi yang lebih efektif </w:t>
      </w:r>
      <w:r w:rsidR="009536C1">
        <w:rPr>
          <w:rFonts w:ascii="Times New Roman" w:eastAsia="Times New Roman" w:hAnsi="Times New Roman" w:cs="Times New Roman"/>
          <w:noProof w:val="0"/>
          <w:sz w:val="24"/>
          <w:szCs w:val="24"/>
          <w:lang w:eastAsia="en-ID"/>
        </w:rPr>
        <w:fldChar w:fldCharType="begin" w:fldLock="1"/>
      </w:r>
      <w:r w:rsidR="009536C1">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3","issue":"1","issued":{"date-parts":[["2025"]]},"page":"1-13","title":"Audit Tenure , Audit Committee , Audit Fee , Audit Delay : Effect on Audit Quality","type":"article-journal","volume":"7"},"uris":["http://www.mendeley.com/documents/?uuid=ca7c4ab3-a4d8-4630-96d5-09e473a452ea"]}],"mendeley":{"formattedCitation":"(Kenny et al., 2025; Naravita et al., 2025; Rahman et al., 2025)","plainTextFormattedCitation":"(Kenny et al., 2025; Naravita et al., 2025; Rahman et al., 2025)","previouslyFormattedCitation":"(Kenny et al., 2025; Naravita et al., 2025; Rahman et al., 2025)"},"properties":{"noteIndex":0},"schema":"https://github.com/citation-style-language/schema/raw/master/csl-citation.json"}</w:instrText>
      </w:r>
      <w:r w:rsidR="009536C1">
        <w:rPr>
          <w:rFonts w:ascii="Times New Roman" w:eastAsia="Times New Roman" w:hAnsi="Times New Roman" w:cs="Times New Roman"/>
          <w:noProof w:val="0"/>
          <w:sz w:val="24"/>
          <w:szCs w:val="24"/>
          <w:lang w:eastAsia="en-ID"/>
        </w:rPr>
        <w:fldChar w:fldCharType="separate"/>
      </w:r>
      <w:r w:rsidR="009536C1" w:rsidRPr="009536C1">
        <w:rPr>
          <w:rFonts w:ascii="Times New Roman" w:eastAsia="Times New Roman" w:hAnsi="Times New Roman" w:cs="Times New Roman"/>
          <w:sz w:val="24"/>
          <w:szCs w:val="24"/>
          <w:lang w:eastAsia="en-ID"/>
        </w:rPr>
        <w:t xml:space="preserve">(Kenny </w:t>
      </w:r>
      <w:r w:rsidR="009536C1" w:rsidRPr="009536C1">
        <w:rPr>
          <w:rFonts w:ascii="Times New Roman" w:eastAsia="Times New Roman" w:hAnsi="Times New Roman" w:cs="Times New Roman"/>
          <w:i/>
          <w:iCs/>
          <w:sz w:val="24"/>
          <w:szCs w:val="24"/>
          <w:lang w:eastAsia="en-ID"/>
        </w:rPr>
        <w:t>et al</w:t>
      </w:r>
      <w:r w:rsidR="009536C1" w:rsidRPr="009536C1">
        <w:rPr>
          <w:rFonts w:ascii="Times New Roman" w:eastAsia="Times New Roman" w:hAnsi="Times New Roman" w:cs="Times New Roman"/>
          <w:sz w:val="24"/>
          <w:szCs w:val="24"/>
          <w:lang w:eastAsia="en-ID"/>
        </w:rPr>
        <w:t xml:space="preserve">., 2025; Naravita </w:t>
      </w:r>
      <w:r w:rsidR="009536C1" w:rsidRPr="009536C1">
        <w:rPr>
          <w:rFonts w:ascii="Times New Roman" w:eastAsia="Times New Roman" w:hAnsi="Times New Roman" w:cs="Times New Roman"/>
          <w:i/>
          <w:iCs/>
          <w:sz w:val="24"/>
          <w:szCs w:val="24"/>
          <w:lang w:eastAsia="en-ID"/>
        </w:rPr>
        <w:t>et al</w:t>
      </w:r>
      <w:r w:rsidR="009536C1" w:rsidRPr="009536C1">
        <w:rPr>
          <w:rFonts w:ascii="Times New Roman" w:eastAsia="Times New Roman" w:hAnsi="Times New Roman" w:cs="Times New Roman"/>
          <w:sz w:val="24"/>
          <w:szCs w:val="24"/>
          <w:lang w:eastAsia="en-ID"/>
        </w:rPr>
        <w:t xml:space="preserve">., 2025; Rahman </w:t>
      </w:r>
      <w:r w:rsidR="009536C1" w:rsidRPr="009536C1">
        <w:rPr>
          <w:rFonts w:ascii="Times New Roman" w:eastAsia="Times New Roman" w:hAnsi="Times New Roman" w:cs="Times New Roman"/>
          <w:i/>
          <w:iCs/>
          <w:sz w:val="24"/>
          <w:szCs w:val="24"/>
          <w:lang w:eastAsia="en-ID"/>
        </w:rPr>
        <w:t>et al</w:t>
      </w:r>
      <w:r w:rsidR="009536C1" w:rsidRPr="009536C1">
        <w:rPr>
          <w:rFonts w:ascii="Times New Roman" w:eastAsia="Times New Roman" w:hAnsi="Times New Roman" w:cs="Times New Roman"/>
          <w:sz w:val="24"/>
          <w:szCs w:val="24"/>
          <w:lang w:eastAsia="en-ID"/>
        </w:rPr>
        <w:t>., 2025)</w:t>
      </w:r>
      <w:r w:rsidR="009536C1">
        <w:rPr>
          <w:rFonts w:ascii="Times New Roman" w:eastAsia="Times New Roman" w:hAnsi="Times New Roman" w:cs="Times New Roman"/>
          <w:noProof w:val="0"/>
          <w:sz w:val="24"/>
          <w:szCs w:val="24"/>
          <w:lang w:eastAsia="en-ID"/>
        </w:rPr>
        <w:fldChar w:fldCharType="end"/>
      </w:r>
      <w:r w:rsidRPr="002E3755">
        <w:rPr>
          <w:rFonts w:ascii="Times New Roman" w:eastAsia="Times New Roman" w:hAnsi="Times New Roman" w:cs="Times New Roman"/>
          <w:noProof w:val="0"/>
          <w:sz w:val="24"/>
          <w:szCs w:val="24"/>
          <w:lang w:eastAsia="en-ID"/>
        </w:rPr>
        <w:t xml:space="preserve">. Namun, ukuran KAP tidak secara otomatis menghasilkan kualitas audit yang lebih tinggi apabila tidak didukung oleh independensi auditor, kompetensi tim audit, efektivitas pengendalian mutu, dan kecermatan pelaksanaan prosedur audit </w:t>
      </w:r>
      <w:r w:rsidR="009536C1">
        <w:rPr>
          <w:rFonts w:ascii="Times New Roman" w:eastAsia="Times New Roman" w:hAnsi="Times New Roman" w:cs="Times New Roman"/>
          <w:noProof w:val="0"/>
          <w:sz w:val="24"/>
          <w:szCs w:val="24"/>
          <w:lang w:eastAsia="en-ID"/>
        </w:rPr>
        <w:fldChar w:fldCharType="begin" w:fldLock="1"/>
      </w:r>
      <w:r w:rsidR="00EC5907">
        <w:rPr>
          <w:rFonts w:ascii="Times New Roman" w:eastAsia="Times New Roman" w:hAnsi="Times New Roman" w:cs="Times New Roman"/>
          <w:noProof w:val="0"/>
          <w:sz w:val="24"/>
          <w:szCs w:val="24"/>
          <w:lang w:eastAsia="en-ID"/>
        </w:rPr>
        <w:instrText>ADDIN CSL_CITATION {"citationItems":[{"id":"ITEM-1","itemData":{"author":[{"dropping-particle":"","family":"Indriani","given":"Nadia","non-dropping-particle":"","parse-names":false,"suffix":""},{"dropping-particle":"","family":"Hariadi","given":"Bambang","non-dropping-particle":"","parse-names":false,"suffix":""}],"id":"ITEM-1","issued":{"date-parts":[["2020"]]},"title":"PENGARUH AUDIT TENURE DAN FEE AUDIT TERHADAP KUALITAS AUDIT DENGAN UKURAN KAP SEBAGAI VARIABEL MODERATING (Studi pada Perusahaan Perbankan yang Terdaftar di Bursa Efek Indonesia Tahun 2016-2019)","type":"article-journal"},"uris":["http://www.mendeley.com/documents/?uuid=a5948953-ddad-4293-8992-13223cc34dd6"]},{"id":"ITEM-2","itemData":{"author":[{"dropping-particle":"","family":"Kamil","given":"Islamiah","non-dropping-particle":"","parse-names":false,"suffix":""}],"container-title":"Jurnal Perspektif Manajerial dan Kewirausahaan (JPMK)","id":"ITEM-2","issue":"2","issued":{"date-parts":[["2021"]]},"page":"120-132","title":"PENGARUH FEE AUDIT , AUDIT TENURE , DAN UKURAN PERUSAHAAN AUDIT ( KAP ) TERHADAP KUALITAS AUDIT PADA PERUSAHAAN CONSUMER GOODS YANG TERDAFTAR DI BURSA EFEK INDONESIA ( BEI ) TAHUN 2016-2019","type":"article-journal","volume":"1"},"uris":["http://www.mendeley.com/documents/?uuid=0b7cfb7c-29de-4bd9-9bee-4bbd3ecb2827"]},{"id":"ITEM-3","itemData":{"author":[{"dropping-particle":"","family":"Sabrina","given":"Feby","non-dropping-particle":"","parse-names":false,"suffix":""},{"dropping-particle":"","family":"Subroto","given":"Bambang","non-dropping-particle":"","parse-names":false,"suffix":""}],"container-title":"REVIU AKUNTANSI, KEUANGAN, DAN SISTEM INFORMASI","id":"ITEM-3","issue":"3","issued":{"date-parts":[["2024"]]},"page":"602-617","title":"PENGARUH BIAYA AUDIT, MASA PERIKATAN AUDIT, REPUTASI KANTOR AKUNTAN PUBLIK DAN UKURAN PERUSAHAAN TERHADAP KUALITAS AUDIT","type":"article-journal","volume":"3"},"uris":["http://www.mendeley.com/documents/?uuid=0912b312-24b6-4c61-b1a8-e46966614217"]}],"mendeley":{"formattedCitation":"(Indriani &amp; Hariadi, 2020; Kamil, 2021; Sabrina &amp; Subroto, 2024)","plainTextFormattedCitation":"(Indriani &amp; Hariadi, 2020; Kamil, 2021; Sabrina &amp; Subroto, 2024)","previouslyFormattedCitation":"(Indriani &amp; Hariadi, 2020; Kamil, 2021; Sabrina &amp; Subroto, 2024)"},"properties":{"noteIndex":0},"schema":"https://github.com/citation-style-language/schema/raw/master/csl-citation.json"}</w:instrText>
      </w:r>
      <w:r w:rsidR="009536C1">
        <w:rPr>
          <w:rFonts w:ascii="Times New Roman" w:eastAsia="Times New Roman" w:hAnsi="Times New Roman" w:cs="Times New Roman"/>
          <w:noProof w:val="0"/>
          <w:sz w:val="24"/>
          <w:szCs w:val="24"/>
          <w:lang w:eastAsia="en-ID"/>
        </w:rPr>
        <w:fldChar w:fldCharType="separate"/>
      </w:r>
      <w:r w:rsidR="009536C1" w:rsidRPr="009536C1">
        <w:rPr>
          <w:rFonts w:ascii="Times New Roman" w:eastAsia="Times New Roman" w:hAnsi="Times New Roman" w:cs="Times New Roman"/>
          <w:sz w:val="24"/>
          <w:szCs w:val="24"/>
          <w:lang w:eastAsia="en-ID"/>
        </w:rPr>
        <w:t>(Indriani &amp; Hariadi, 2020; Kamil, 2021; Sabrina &amp; Subroto, 2024)</w:t>
      </w:r>
      <w:r w:rsidR="009536C1">
        <w:rPr>
          <w:rFonts w:ascii="Times New Roman" w:eastAsia="Times New Roman" w:hAnsi="Times New Roman" w:cs="Times New Roman"/>
          <w:noProof w:val="0"/>
          <w:sz w:val="24"/>
          <w:szCs w:val="24"/>
          <w:lang w:eastAsia="en-ID"/>
        </w:rPr>
        <w:fldChar w:fldCharType="end"/>
      </w:r>
      <w:r w:rsidRPr="002E3755">
        <w:rPr>
          <w:rFonts w:ascii="Times New Roman" w:eastAsia="Times New Roman" w:hAnsi="Times New Roman" w:cs="Times New Roman"/>
          <w:noProof w:val="0"/>
          <w:sz w:val="24"/>
          <w:szCs w:val="24"/>
          <w:lang w:eastAsia="en-ID"/>
        </w:rPr>
        <w:t xml:space="preserve">. </w:t>
      </w:r>
      <w:r w:rsidR="009536C1">
        <w:rPr>
          <w:rFonts w:ascii="Times New Roman" w:eastAsia="Times New Roman" w:hAnsi="Times New Roman" w:cs="Times New Roman"/>
          <w:noProof w:val="0"/>
          <w:sz w:val="24"/>
          <w:szCs w:val="24"/>
          <w:lang w:val="en-US" w:eastAsia="en-ID"/>
        </w:rPr>
        <w:t>U</w:t>
      </w:r>
      <w:r w:rsidRPr="002E3755">
        <w:rPr>
          <w:rFonts w:ascii="Times New Roman" w:eastAsia="Times New Roman" w:hAnsi="Times New Roman" w:cs="Times New Roman"/>
          <w:noProof w:val="0"/>
          <w:sz w:val="24"/>
          <w:szCs w:val="24"/>
          <w:lang w:eastAsia="en-ID"/>
        </w:rPr>
        <w:t xml:space="preserve">kuran KAP dapat memperkuat hubungan antara </w:t>
      </w:r>
      <w:r w:rsidRPr="002E3755">
        <w:rPr>
          <w:rFonts w:ascii="Times New Roman" w:eastAsia="Times New Roman" w:hAnsi="Times New Roman" w:cs="Times New Roman"/>
          <w:i/>
          <w:iCs/>
          <w:noProof w:val="0"/>
          <w:sz w:val="24"/>
          <w:szCs w:val="24"/>
          <w:lang w:eastAsia="en-ID"/>
        </w:rPr>
        <w:t>audit fee</w:t>
      </w:r>
      <w:r w:rsidRPr="002E3755">
        <w:rPr>
          <w:rFonts w:ascii="Times New Roman" w:eastAsia="Times New Roman" w:hAnsi="Times New Roman" w:cs="Times New Roman"/>
          <w:noProof w:val="0"/>
          <w:sz w:val="24"/>
          <w:szCs w:val="24"/>
          <w:lang w:eastAsia="en-ID"/>
        </w:rPr>
        <w:t xml:space="preserve"> dan kualitas audit apabila kapasitas institusional KAP benar-benar dimanfaatkan dalam proses audit, bukan hanya menjadi simbol reputasi atau perbedaan struktur biaya </w:t>
      </w:r>
      <w:r w:rsidR="00EC5907">
        <w:rPr>
          <w:rFonts w:ascii="Times New Roman" w:eastAsia="Times New Roman" w:hAnsi="Times New Roman" w:cs="Times New Roman"/>
          <w:noProof w:val="0"/>
          <w:sz w:val="24"/>
          <w:szCs w:val="24"/>
          <w:lang w:eastAsia="en-ID"/>
        </w:rPr>
        <w:fldChar w:fldCharType="begin" w:fldLock="1"/>
      </w:r>
      <w:r w:rsidR="00EC5907">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2","issue":"1","issued":{"date-parts":[["2025"]]},"page":"1-13","title":"Audit Tenure , Audit Committee , Audit Fee , Audit Delay : Effect on Audit Quality","type":"article-journal","volume":"7"},"uris":["http://www.mendeley.com/documents/?uuid=ca7c4ab3-a4d8-4630-96d5-09e473a452ea"]}],"mendeley":{"formattedCitation":"(Kenny et al., 2025; Rahman et al., 2025)","plainTextFormattedCitation":"(Kenny et al., 2025; Rahman et al., 2025)","previouslyFormattedCitation":"(Kenny et al., 2025; Rahman et al., 2025)"},"properties":{"noteIndex":0},"schema":"https://github.com/citation-style-language/schema/raw/master/csl-citation.json"}</w:instrText>
      </w:r>
      <w:r w:rsidR="00EC5907">
        <w:rPr>
          <w:rFonts w:ascii="Times New Roman" w:eastAsia="Times New Roman" w:hAnsi="Times New Roman" w:cs="Times New Roman"/>
          <w:noProof w:val="0"/>
          <w:sz w:val="24"/>
          <w:szCs w:val="24"/>
          <w:lang w:eastAsia="en-ID"/>
        </w:rPr>
        <w:fldChar w:fldCharType="separate"/>
      </w:r>
      <w:r w:rsidR="00EC5907" w:rsidRPr="00EC5907">
        <w:rPr>
          <w:rFonts w:ascii="Times New Roman" w:eastAsia="Times New Roman" w:hAnsi="Times New Roman" w:cs="Times New Roman"/>
          <w:sz w:val="24"/>
          <w:szCs w:val="24"/>
          <w:lang w:eastAsia="en-ID"/>
        </w:rPr>
        <w:t xml:space="preserve">(Kenny </w:t>
      </w:r>
      <w:r w:rsidR="00EC5907" w:rsidRPr="00EC5907">
        <w:rPr>
          <w:rFonts w:ascii="Times New Roman" w:eastAsia="Times New Roman" w:hAnsi="Times New Roman" w:cs="Times New Roman"/>
          <w:i/>
          <w:iCs/>
          <w:sz w:val="24"/>
          <w:szCs w:val="24"/>
          <w:lang w:eastAsia="en-ID"/>
        </w:rPr>
        <w:t>et al</w:t>
      </w:r>
      <w:r w:rsidR="00EC5907" w:rsidRPr="00EC5907">
        <w:rPr>
          <w:rFonts w:ascii="Times New Roman" w:eastAsia="Times New Roman" w:hAnsi="Times New Roman" w:cs="Times New Roman"/>
          <w:sz w:val="24"/>
          <w:szCs w:val="24"/>
          <w:lang w:eastAsia="en-ID"/>
        </w:rPr>
        <w:t xml:space="preserve">., 2025; Rahman </w:t>
      </w:r>
      <w:r w:rsidR="00EC5907" w:rsidRPr="00EC5907">
        <w:rPr>
          <w:rFonts w:ascii="Times New Roman" w:eastAsia="Times New Roman" w:hAnsi="Times New Roman" w:cs="Times New Roman"/>
          <w:i/>
          <w:iCs/>
          <w:sz w:val="24"/>
          <w:szCs w:val="24"/>
          <w:lang w:eastAsia="en-ID"/>
        </w:rPr>
        <w:t>et al</w:t>
      </w:r>
      <w:r w:rsidR="00EC5907" w:rsidRPr="00EC5907">
        <w:rPr>
          <w:rFonts w:ascii="Times New Roman" w:eastAsia="Times New Roman" w:hAnsi="Times New Roman" w:cs="Times New Roman"/>
          <w:sz w:val="24"/>
          <w:szCs w:val="24"/>
          <w:lang w:eastAsia="en-ID"/>
        </w:rPr>
        <w:t>., 2025)</w:t>
      </w:r>
      <w:r w:rsidR="00EC5907">
        <w:rPr>
          <w:rFonts w:ascii="Times New Roman" w:eastAsia="Times New Roman" w:hAnsi="Times New Roman" w:cs="Times New Roman"/>
          <w:noProof w:val="0"/>
          <w:sz w:val="24"/>
          <w:szCs w:val="24"/>
          <w:lang w:eastAsia="en-ID"/>
        </w:rPr>
        <w:fldChar w:fldCharType="end"/>
      </w:r>
      <w:r w:rsidRPr="002E3755">
        <w:rPr>
          <w:rFonts w:ascii="Times New Roman" w:eastAsia="Times New Roman" w:hAnsi="Times New Roman" w:cs="Times New Roman"/>
          <w:noProof w:val="0"/>
          <w:sz w:val="24"/>
          <w:szCs w:val="24"/>
          <w:lang w:eastAsia="en-ID"/>
        </w:rPr>
        <w:t>.</w:t>
      </w:r>
    </w:p>
    <w:p w14:paraId="5BE481EC" w14:textId="3B40DD3A"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Komite audit</w:t>
      </w:r>
    </w:p>
    <w:p w14:paraId="03AAAF15" w14:textId="70020A2B" w:rsidR="00D846FA" w:rsidRPr="00D846FA" w:rsidRDefault="00EC5907" w:rsidP="00E04DCB">
      <w:pPr>
        <w:spacing w:after="0" w:line="360" w:lineRule="auto"/>
        <w:ind w:firstLine="720"/>
        <w:jc w:val="both"/>
        <w:rPr>
          <w:rFonts w:ascii="Times New Roman" w:eastAsia="Times New Roman" w:hAnsi="Times New Roman" w:cs="Times New Roman"/>
          <w:noProof w:val="0"/>
          <w:sz w:val="24"/>
          <w:szCs w:val="24"/>
          <w:lang w:val="en-ID" w:eastAsia="en-ID"/>
        </w:rPr>
      </w:pPr>
      <w:r w:rsidRPr="00EC5907">
        <w:rPr>
          <w:rFonts w:ascii="Times New Roman" w:eastAsia="Times New Roman" w:hAnsi="Times New Roman" w:cs="Times New Roman"/>
          <w:noProof w:val="0"/>
          <w:sz w:val="24"/>
          <w:szCs w:val="24"/>
          <w:lang w:eastAsia="en-ID"/>
        </w:rPr>
        <w:t xml:space="preserve">Komite audit merupakan mekanisme tata kelola perusahaan yang berperan dalam mengawasi proses pelaporan keuangan dan hubungan perusahaan dengan auditor eksternal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DOI":"http://dx.doi.org/10.25105/jet.v3i1.16085","author":[{"dropping-particle":"","family":"Arif","given":"Muhammad Fakhrul","non-dropping-particle":"","parse-names":false,"suffix":""},{"dropping-particle":"","family":"Lastanti","given":"Hexana Sri","non-dropping-particle":"","parse-names":false,"suffix":""}],"container-title":"Jurnal Ekonomi Trisakti","id":"ITEM-2","issue":"1","issued":{"date-parts":[["2023"]]},"page":"1373-1382","title":"PENGARUH TENURE AUDIT, ROTASI AUDIT, AUDIT FEE DAN SPESIALISASI AUDITOR TERHADAP KUALITAS AUDIT DENGAN KOMITE AUDIT SEBAGAI VARIABEL MODERASI","type":"article-journal","volume":"3"},"uris":["http://www.mendeley.com/documents/?uuid=be2b632a-a80f-4464-a09b-e6b7474f091b"]},{"id":"ITEM-3","itemData":{"author":[{"dropping-particle":"","family":"Saik","given":"Hieronimus Quido M","non-dropping-particle":"","parse-names":false,"suffix":""},{"dropping-particle":"","family":"Budi","given":"Y Agus Bagus","non-dropping-particle":"","parse-names":false,"suffix":""}],"container-title":"INNOVATIVE: JournalJournal Of Social Science Research Volume","id":"ITEM-3","issued":{"date-parts":[["2024"]]},"title":"Pengaruh Fee Audit , Audit Tenure , Rotasi Audit Dan Komite Audit Terhadap Kualitas Audit","type":"article-journal","volume":"4"},"uris":["http://www.mendeley.com/documents/?uuid=107fe216-1027-4d91-8313-f60f46b8cee0"]}],"mendeley":{"formattedCitation":"(Andardini et al., 2024; Arif &amp; Lastanti, 2023; Saik &amp; Budi, 2024)","plainTextFormattedCitation":"(Andardini et al., 2024; Arif &amp; Lastanti, 2023; Saik &amp; Budi, 2024)","previouslyFormattedCitation":"(Andardini et al., 2024; Arif &amp; Lastanti, 2023; Saik &amp; Budi,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C5907">
        <w:rPr>
          <w:rFonts w:ascii="Times New Roman" w:eastAsia="Times New Roman" w:hAnsi="Times New Roman" w:cs="Times New Roman"/>
          <w:sz w:val="24"/>
          <w:szCs w:val="24"/>
          <w:lang w:eastAsia="en-ID"/>
        </w:rPr>
        <w:t xml:space="preserve">(Andardini </w:t>
      </w:r>
      <w:r w:rsidRPr="00EC5907">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2024; Arif &amp; Lastanti, 2023; Saik &amp; Budi, 2024)</w:t>
      </w:r>
      <w:r>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Dalam konteks hubungan </w:t>
      </w:r>
      <w:r w:rsidRPr="00EC5907">
        <w:rPr>
          <w:rFonts w:ascii="Times New Roman" w:eastAsia="Times New Roman" w:hAnsi="Times New Roman" w:cs="Times New Roman"/>
          <w:i/>
          <w:iCs/>
          <w:noProof w:val="0"/>
          <w:sz w:val="24"/>
          <w:szCs w:val="24"/>
          <w:lang w:eastAsia="en-ID"/>
        </w:rPr>
        <w:lastRenderedPageBreak/>
        <w:t>audit fee</w:t>
      </w:r>
      <w:r w:rsidRPr="00EC5907">
        <w:rPr>
          <w:rFonts w:ascii="Times New Roman" w:eastAsia="Times New Roman" w:hAnsi="Times New Roman" w:cs="Times New Roman"/>
          <w:noProof w:val="0"/>
          <w:sz w:val="24"/>
          <w:szCs w:val="24"/>
          <w:lang w:eastAsia="en-ID"/>
        </w:rPr>
        <w:t xml:space="preserve"> dan kualitas audit, komite audit dapat memengaruhi penunjukan auditor, penentuan ruang lingkup audit, negosiasi </w:t>
      </w:r>
      <w:r w:rsidRPr="00EC5907">
        <w:rPr>
          <w:rFonts w:ascii="Times New Roman" w:eastAsia="Times New Roman" w:hAnsi="Times New Roman" w:cs="Times New Roman"/>
          <w:i/>
          <w:iCs/>
          <w:noProof w:val="0"/>
          <w:sz w:val="24"/>
          <w:szCs w:val="24"/>
          <w:lang w:eastAsia="en-ID"/>
        </w:rPr>
        <w:t>fee</w:t>
      </w:r>
      <w:r w:rsidRPr="00EC5907">
        <w:rPr>
          <w:rFonts w:ascii="Times New Roman" w:eastAsia="Times New Roman" w:hAnsi="Times New Roman" w:cs="Times New Roman"/>
          <w:noProof w:val="0"/>
          <w:sz w:val="24"/>
          <w:szCs w:val="24"/>
          <w:lang w:eastAsia="en-ID"/>
        </w:rPr>
        <w:t xml:space="preserve">, serta evaluasi kualitas pekerjaan auditor </w:t>
      </w:r>
      <w:r>
        <w:rPr>
          <w:rFonts w:ascii="Times New Roman" w:eastAsia="Times New Roman" w:hAnsi="Times New Roman" w:cs="Times New Roman"/>
          <w:noProof w:val="0"/>
          <w:sz w:val="24"/>
          <w:szCs w:val="24"/>
          <w:lang w:eastAsia="en-ID"/>
        </w:rPr>
        <w:fldChar w:fldCharType="begin" w:fldLock="1"/>
      </w:r>
      <w:r w:rsidR="00D26479">
        <w:rPr>
          <w:rFonts w:ascii="Times New Roman" w:eastAsia="Times New Roman" w:hAnsi="Times New Roman" w:cs="Times New Roman"/>
          <w:noProof w:val="0"/>
          <w:sz w:val="24"/>
          <w:szCs w:val="24"/>
          <w:lang w:eastAsia="en-ID"/>
        </w:rPr>
        <w:instrText>ADDIN CSL_CITATION {"citationItems":[{"id":"ITEM-1","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1","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2","itemData":{"author":[{"dropping-particle":"","family":"Saik","given":"Hieronimus Quido M","non-dropping-particle":"","parse-names":false,"suffix":""},{"dropping-particle":"","family":"Budi","given":"Y Agus Bagus","non-dropping-particle":"","parse-names":false,"suffix":""}],"container-title":"INNOVATIVE: JournalJournal Of Social Science Research Volume","id":"ITEM-2","issued":{"date-parts":[["2024"]]},"title":"Pengaruh Fee Audit , Audit Tenure , Rotasi Audit Dan Komite Audit Terhadap Kualitas Audit","type":"article-journal","volume":"4"},"uris":["http://www.mendeley.com/documents/?uuid=107fe216-1027-4d91-8313-f60f46b8cee0"]},{"id":"ITEM-3","itemData":{"author":[{"dropping-particle":"","family":"Saputri","given":"Widhasari","non-dropping-particle":"","parse-names":false,"suffix":""},{"dropping-particle":"","family":"Adi","given":"Suyatmin Waskito","non-dropping-particle":"","parse-names":false,"suffix":""}],"container-title":"PERMANA: Jurnal Perpajakan, Manajemen, dan Akuntansi","id":"ITEM-3","issue":"2","issued":{"date-parts":[["2025"]]},"page":"552-566","title":"Pengaruh Fee Audit , Audit Tenure , Komite Audit , dan Rotasi Audit Terhadap Kualitas Audit","type":"article-journal","volume":"16"},"uris":["http://www.mendeley.com/documents/?uuid=ab9da24e-df7a-4508-8160-62280113c8e8"]}],"mendeley":{"formattedCitation":"(Cahyati et al., 2021; Saik &amp; Budi, 2024; W. Saputri &amp; Adi, 2025)","plainTextFormattedCitation":"(Cahyati et al., 2021; Saik &amp; Budi, 2024; W. Saputri &amp; Adi, 2025)","previouslyFormattedCitation":"(Cahyati et al., 2021; Saik &amp; Budi, 2024; W. Saputri &amp; Adi,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D26479" w:rsidRPr="00D26479">
        <w:rPr>
          <w:rFonts w:ascii="Times New Roman" w:eastAsia="Times New Roman" w:hAnsi="Times New Roman" w:cs="Times New Roman"/>
          <w:sz w:val="24"/>
          <w:szCs w:val="24"/>
          <w:lang w:eastAsia="en-ID"/>
        </w:rPr>
        <w:t>(Cahyati et al., 2021; Saik &amp; Budi, 2024; W. Saputri &amp; Adi, 2025)</w:t>
      </w:r>
      <w:r>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Komite audit yang efektif dapat memastikan bahwa </w:t>
      </w:r>
      <w:r w:rsidRPr="00EC5907">
        <w:rPr>
          <w:rFonts w:ascii="Times New Roman" w:eastAsia="Times New Roman" w:hAnsi="Times New Roman" w:cs="Times New Roman"/>
          <w:i/>
          <w:iCs/>
          <w:noProof w:val="0"/>
          <w:sz w:val="24"/>
          <w:szCs w:val="24"/>
          <w:lang w:eastAsia="en-ID"/>
        </w:rPr>
        <w:t>audit fee</w:t>
      </w:r>
      <w:r w:rsidRPr="00EC5907">
        <w:rPr>
          <w:rFonts w:ascii="Times New Roman" w:eastAsia="Times New Roman" w:hAnsi="Times New Roman" w:cs="Times New Roman"/>
          <w:noProof w:val="0"/>
          <w:sz w:val="24"/>
          <w:szCs w:val="24"/>
          <w:lang w:eastAsia="en-ID"/>
        </w:rPr>
        <w:t xml:space="preserve"> tidak semata-mata dipandang sebagai beban biaya, tetapi sebagai bagian dari investasi tata kelola untuk memperoleh tingkat </w:t>
      </w:r>
      <w:r w:rsidRPr="00EC5907">
        <w:rPr>
          <w:rFonts w:ascii="Times New Roman" w:eastAsia="Times New Roman" w:hAnsi="Times New Roman" w:cs="Times New Roman"/>
          <w:i/>
          <w:iCs/>
          <w:noProof w:val="0"/>
          <w:sz w:val="24"/>
          <w:szCs w:val="24"/>
          <w:lang w:eastAsia="en-ID"/>
        </w:rPr>
        <w:t>assurance</w:t>
      </w:r>
      <w:r w:rsidRPr="00EC5907">
        <w:rPr>
          <w:rFonts w:ascii="Times New Roman" w:eastAsia="Times New Roman" w:hAnsi="Times New Roman" w:cs="Times New Roman"/>
          <w:noProof w:val="0"/>
          <w:sz w:val="24"/>
          <w:szCs w:val="24"/>
          <w:lang w:eastAsia="en-ID"/>
        </w:rPr>
        <w:t xml:space="preserve"> yang memadai </w:t>
      </w:r>
      <w:r>
        <w:rPr>
          <w:rFonts w:ascii="Times New Roman" w:eastAsia="Times New Roman" w:hAnsi="Times New Roman" w:cs="Times New Roman"/>
          <w:noProof w:val="0"/>
          <w:sz w:val="24"/>
          <w:szCs w:val="24"/>
          <w:lang w:eastAsia="en-ID"/>
        </w:rPr>
        <w:fldChar w:fldCharType="begin" w:fldLock="1"/>
      </w:r>
      <w:r w:rsidR="00D26479">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author":[{"dropping-particle":"","family":"Saik","given":"Hieronimus Quido M","non-dropping-particle":"","parse-names":false,"suffix":""},{"dropping-particle":"","family":"Budi","given":"Y Agus Bagus","non-dropping-particle":"","parse-names":false,"suffix":""}],"container-title":"INNOVATIVE: JournalJournal Of Social Science Research Volume","id":"ITEM-2","issued":{"date-parts":[["2024"]]},"title":"Pengaruh Fee Audit , Audit Tenure , Rotasi Audit Dan Komite Audit Terhadap Kualitas Audit","type":"article-journal","volume":"4"},"uris":["http://www.mendeley.com/documents/?uuid=107fe216-1027-4d91-8313-f60f46b8cee0"]},{"id":"ITEM-3","itemData":{"author":[{"dropping-particle":"","family":"Saputri","given":"Widhasari","non-dropping-particle":"","parse-names":false,"suffix":""},{"dropping-particle":"","family":"Adi","given":"Suyatmin Waskito","non-dropping-particle":"","parse-names":false,"suffix":""}],"container-title":"PERMANA: Jurnal Perpajakan, Manajemen, dan Akuntansi","id":"ITEM-3","issue":"2","issued":{"date-parts":[["2025"]]},"page":"552-566","title":"Pengaruh Fee Audit , Audit Tenure , Komite Audit , dan Rotasi Audit Terhadap Kualitas Audit","type":"article-journal","volume":"16"},"uris":["http://www.mendeley.com/documents/?uuid=ab9da24e-df7a-4508-8160-62280113c8e8"]}],"mendeley":{"formattedCitation":"(Andardini et al., 2024; Saik &amp; Budi, 2024; W. Saputri &amp; Adi, 2025)","plainTextFormattedCitation":"(Andardini et al., 2024; Saik &amp; Budi, 2024; W. Saputri &amp; Adi, 2025)","previouslyFormattedCitation":"(Andardini et al., 2024; Saik &amp; Budi, 2024; W. Saputri &amp; Adi,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D26479" w:rsidRPr="00D26479">
        <w:rPr>
          <w:rFonts w:ascii="Times New Roman" w:eastAsia="Times New Roman" w:hAnsi="Times New Roman" w:cs="Times New Roman"/>
          <w:sz w:val="24"/>
          <w:szCs w:val="24"/>
          <w:lang w:eastAsia="en-ID"/>
        </w:rPr>
        <w:t>(Andardini et al., 2024; Saik &amp; Budi, 2024; W. Saputri &amp; Adi, 2025)</w:t>
      </w:r>
      <w:r>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w:t>
      </w:r>
      <w:r>
        <w:rPr>
          <w:rFonts w:ascii="Times New Roman" w:eastAsia="Times New Roman" w:hAnsi="Times New Roman" w:cs="Times New Roman"/>
          <w:noProof w:val="0"/>
          <w:sz w:val="24"/>
          <w:szCs w:val="24"/>
          <w:lang w:val="en-US" w:eastAsia="en-ID"/>
        </w:rPr>
        <w:t>E</w:t>
      </w:r>
      <w:r w:rsidRPr="00EC5907">
        <w:rPr>
          <w:rFonts w:ascii="Times New Roman" w:eastAsia="Times New Roman" w:hAnsi="Times New Roman" w:cs="Times New Roman"/>
          <w:noProof w:val="0"/>
          <w:sz w:val="24"/>
          <w:szCs w:val="24"/>
          <w:lang w:eastAsia="en-ID"/>
        </w:rPr>
        <w:t xml:space="preserve">fektivitas komite audit bergantung pada independensi, kompetensi keuangan, intensitas pertemuan, dan kualitas pengawasan yang dijalanka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September","issued":{"date-parts":[["2021"]]},"page":"173-188","title":"PENGARUH AUDIT FEE, MASA KERJA AUDIT, ROTASI AUDIT, DAN KOMITE AUDIT TERHADAP KUALITAS AUDIT","type":"article-journal","volume":"0832"},"uris":["http://www.mendeley.com/documents/?uuid=d7b5bf64-825c-4660-823b-90f85f54298e"]},{"id":"ITEM-2","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2","issue":"1","issued":{"date-parts":[["2025"]]},"page":"1-13","title":"Audit Tenure , Audit Committee , Audit Fee , Audit Delay : Effect on Audit Quality","type":"article-journal","volume":"7"},"uris":["http://www.mendeley.com/documents/?uuid=ca7c4ab3-a4d8-4630-96d5-09e473a452ea"]},{"id":"ITEM-3","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3","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Jessica et al., 2021; Rahman et al., 2025; Viarni et al., 2023)","plainTextFormattedCitation":"(Jessica et al., 2021; Rahman et al., 2025; Viarni et al., 2023)","previouslyFormattedCitation":"(Jessica et al., 2021; Rahman et al., 2025; Viarni et al.,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C5907">
        <w:rPr>
          <w:rFonts w:ascii="Times New Roman" w:eastAsia="Times New Roman" w:hAnsi="Times New Roman" w:cs="Times New Roman"/>
          <w:sz w:val="24"/>
          <w:szCs w:val="24"/>
          <w:lang w:eastAsia="en-ID"/>
        </w:rPr>
        <w:t xml:space="preserve">(Jessica </w:t>
      </w:r>
      <w:r w:rsidRPr="00EC5907">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xml:space="preserve">., 2021; Rahman </w:t>
      </w:r>
      <w:r w:rsidRPr="00EC5907">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xml:space="preserve">., 2025; Viarni </w:t>
      </w:r>
      <w:r w:rsidRPr="00EC5907">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2023)</w:t>
      </w:r>
      <w:r>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Oleh karena itu, komite audit dapat memperjelas hubungan antara </w:t>
      </w:r>
      <w:r w:rsidRPr="00EC5907">
        <w:rPr>
          <w:rFonts w:ascii="Times New Roman" w:eastAsia="Times New Roman" w:hAnsi="Times New Roman" w:cs="Times New Roman"/>
          <w:i/>
          <w:iCs/>
          <w:noProof w:val="0"/>
          <w:sz w:val="24"/>
          <w:szCs w:val="24"/>
          <w:lang w:eastAsia="en-ID"/>
        </w:rPr>
        <w:t>audit fee</w:t>
      </w:r>
      <w:r w:rsidRPr="00EC5907">
        <w:rPr>
          <w:rFonts w:ascii="Times New Roman" w:eastAsia="Times New Roman" w:hAnsi="Times New Roman" w:cs="Times New Roman"/>
          <w:noProof w:val="0"/>
          <w:sz w:val="24"/>
          <w:szCs w:val="24"/>
          <w:lang w:eastAsia="en-ID"/>
        </w:rPr>
        <w:t xml:space="preserve"> dan kualitas audit apabila menjalankan fungsi pengawasan secara substantif, bukan sekadar memenuhi struktur formal tata kelola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DOI":"http://dx.doi.org/10.25105/jet.v3i1.16085","author":[{"dropping-particle":"","family":"Arif","given":"Muhammad Fakhrul","non-dropping-particle":"","parse-names":false,"suffix":""},{"dropping-particle":"","family":"Lastanti","given":"Hexana Sri","non-dropping-particle":"","parse-names":false,"suffix":""}],"container-title":"Jurnal Ekonomi Trisakti","id":"ITEM-2","issue":"1","issued":{"date-parts":[["2023"]]},"page":"1373-1382","title":"PENGARUH TENURE AUDIT, ROTASI AUDIT, AUDIT FEE DAN SPESIALISASI AUDITOR TERHADAP KUALITAS AUDIT DENGAN KOMITE AUDIT SEBAGAI VARIABEL MODERASI","type":"article-journal","volume":"3"},"uris":["http://www.mendeley.com/documents/?uuid=be2b632a-a80f-4464-a09b-e6b7474f091b"]},{"id":"ITEM-3","itemData":{"author":[{"dropping-particle":"","family":"Saik","given":"Hieronimus Quido M","non-dropping-particle":"","parse-names":false,"suffix":""},{"dropping-particle":"","family":"Budi","given":"Y Agus Bagus","non-dropping-particle":"","parse-names":false,"suffix":""}],"container-title":"INNOVATIVE: JournalJournal Of Social Science Research Volume","id":"ITEM-3","issued":{"date-parts":[["2024"]]},"title":"Pengaruh Fee Audit , Audit Tenure , Rotasi Audit Dan Komite Audit Terhadap Kualitas Audit","type":"article-journal","volume":"4"},"uris":["http://www.mendeley.com/documents/?uuid=107fe216-1027-4d91-8313-f60f46b8cee0"]}],"mendeley":{"formattedCitation":"(Andardini et al., 2024; Arif &amp; Lastanti, 2023; Saik &amp; Budi, 2024)","plainTextFormattedCitation":"(Andardini et al., 2024; Arif &amp; Lastanti, 2023; Saik &amp; Budi, 2024)","previouslyFormattedCitation":"(Andardini et al., 2024; Arif &amp; Lastanti, 2023; Saik &amp; Budi,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C5907">
        <w:rPr>
          <w:rFonts w:ascii="Times New Roman" w:eastAsia="Times New Roman" w:hAnsi="Times New Roman" w:cs="Times New Roman"/>
          <w:sz w:val="24"/>
          <w:szCs w:val="24"/>
          <w:lang w:eastAsia="en-ID"/>
        </w:rPr>
        <w:t>(Andardini et al., 2024; Arif &amp; Lastanti, 2023; Saik &amp; Budi, 2024)</w:t>
      </w:r>
      <w:r>
        <w:rPr>
          <w:rFonts w:ascii="Times New Roman" w:eastAsia="Times New Roman" w:hAnsi="Times New Roman" w:cs="Times New Roman"/>
          <w:noProof w:val="0"/>
          <w:sz w:val="24"/>
          <w:szCs w:val="24"/>
          <w:lang w:eastAsia="en-ID"/>
        </w:rPr>
        <w:fldChar w:fldCharType="end"/>
      </w:r>
      <w:r w:rsidR="00D846FA" w:rsidRPr="00D846FA">
        <w:rPr>
          <w:rFonts w:ascii="Times New Roman" w:eastAsia="Times New Roman" w:hAnsi="Times New Roman" w:cs="Times New Roman"/>
          <w:noProof w:val="0"/>
          <w:sz w:val="24"/>
          <w:szCs w:val="24"/>
          <w:lang w:val="en-ID" w:eastAsia="en-ID"/>
        </w:rPr>
        <w:t xml:space="preserve">. </w:t>
      </w:r>
    </w:p>
    <w:p w14:paraId="567EAB0F" w14:textId="77777777"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Independensi auditor</w:t>
      </w:r>
    </w:p>
    <w:p w14:paraId="552E7602" w14:textId="030EEA5D" w:rsidR="00DD073C" w:rsidRDefault="00EC5907" w:rsidP="00E04DCB">
      <w:pPr>
        <w:spacing w:after="0" w:line="360" w:lineRule="auto"/>
        <w:ind w:firstLine="720"/>
        <w:jc w:val="both"/>
        <w:rPr>
          <w:rFonts w:ascii="Times New Roman" w:eastAsia="Times New Roman" w:hAnsi="Times New Roman" w:cs="Times New Roman"/>
          <w:noProof w:val="0"/>
          <w:sz w:val="24"/>
          <w:szCs w:val="24"/>
          <w:lang w:eastAsia="en-ID"/>
        </w:rPr>
      </w:pPr>
      <w:r w:rsidRPr="00EC5907">
        <w:rPr>
          <w:rFonts w:ascii="Times New Roman" w:eastAsia="Times New Roman" w:hAnsi="Times New Roman" w:cs="Times New Roman"/>
          <w:noProof w:val="0"/>
          <w:sz w:val="24"/>
          <w:szCs w:val="24"/>
          <w:lang w:eastAsia="en-ID"/>
        </w:rPr>
        <w:t xml:space="preserve">Independensi auditor merupakan prasyarat mendasar dalam menentukan kualitas audit </w:t>
      </w:r>
      <w:r>
        <w:rPr>
          <w:rFonts w:ascii="Times New Roman" w:eastAsia="Times New Roman" w:hAnsi="Times New Roman" w:cs="Times New Roman"/>
          <w:noProof w:val="0"/>
          <w:sz w:val="24"/>
          <w:szCs w:val="24"/>
          <w:lang w:eastAsia="en-ID"/>
        </w:rPr>
        <w:fldChar w:fldCharType="begin" w:fldLock="1"/>
      </w:r>
      <w:r w:rsidR="00DD073C">
        <w:rPr>
          <w:rFonts w:ascii="Times New Roman" w:eastAsia="Times New Roman" w:hAnsi="Times New Roman" w:cs="Times New Roman"/>
          <w:noProof w:val="0"/>
          <w:sz w:val="24"/>
          <w:szCs w:val="24"/>
          <w:lang w:eastAsia="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abstract":"&amp;lt;p&amp;gt;Management of state finances is one of the things that is very important for the economic life of a country. The BPK is a state institution that is free and independent in examining the management and responsibility of state finances. This research aims to obtain evidence regarding the influence of independence, integrity and professionalism on audit judgment. The data collection method is by distributing questionnaires to the BPK RI Bali Province Representative. The sampling method was non-probability sampling with a saturated sampling technique, so that a sample of 95 auditors was obtained. The analysis technique used is multiple linear regression analysis. The research results show that independence, integrity and professionalism have a positive effect on audit judgment.&amp;lt;/p&amp;gt;","author":[{"dropping-particle":"","family":"Ramadhani","given":"Muhamad Ivo Nizar","non-dropping-particle":"","parse-names":false,"suffix":""},{"dropping-particle":"","family":"Suryanawa","given":"I Ketut","non-dropping-particle":"","parse-names":false,"suffix":""},{"dropping-particle":"","family":"Sudirga","given":"I Gusti Ayu Desni Saraswati","non-dropping-particle":"","parse-names":false,"suffix":""}],"container-title":"Jurnal Ekonomi","id":"ITEM-2","issue":"03 SE  - Articles","issued":{"date-parts":[["2024","7","17"]]},"page":"204-218","title":"The Influence Of Independence, Integrity, And Professionalism On Audit Judgement (Study At BPK RI Representative Of Bali Province)","type":"article-journal","volume":"13"},"uris":["http://www.mendeley.com/documents/?uuid=46d3f802-8ddd-49a7-a003-24e8c9a636ec"]},{"id":"ITEM-3","itemData":{"author":[{"dropping-particle":"","family":"Yosua","given":"","non-dropping-particle":"","parse-names":false,"suffix":""},{"dropping-particle":"","family":"Kristanto","given":"Septian Bayu","non-dropping-particle":"","parse-names":false,"suffix":""}],"container-title":"Journal of Public And Business Accounting","id":"ITEM-3","issue":"December","issued":{"date-parts":[["2021"]]},"page":"99-115","title":"Pengaruh Independensi Auditor , Kompetensi Auditor , Fee Audit , dan Audit Tenure terhadap Kualitas Audit","type":"article-journal","volume":"2"},"uris":["http://www.mendeley.com/documents/?uuid=81790039-2c1b-48af-b0d9-a0c3c1241af3"]}],"mendeley":{"formattedCitation":"(Aprilady et al., 2023; M. I. N. Ramadhani et al., 2024; Yosua &amp; Kristanto, 2021)","plainTextFormattedCitation":"(Aprilady et al., 2023; M. I. N. Ramadhani et al., 2024; Yosua &amp; Kristanto, 2021)","previouslyFormattedCitation":"(Aprilady et al., 2023; M. I. N. Ramadhani et al., 2024; Yosua &amp; Kristanto, 2021)"},"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EC5907">
        <w:rPr>
          <w:rFonts w:ascii="Times New Roman" w:eastAsia="Times New Roman" w:hAnsi="Times New Roman" w:cs="Times New Roman"/>
          <w:sz w:val="24"/>
          <w:szCs w:val="24"/>
          <w:lang w:eastAsia="en-ID"/>
        </w:rPr>
        <w:t xml:space="preserve">(Aprilady </w:t>
      </w:r>
      <w:r w:rsidRPr="00DD073C">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xml:space="preserve">., 2023; M. I. N. Ramadhani </w:t>
      </w:r>
      <w:r w:rsidRPr="00DD073C">
        <w:rPr>
          <w:rFonts w:ascii="Times New Roman" w:eastAsia="Times New Roman" w:hAnsi="Times New Roman" w:cs="Times New Roman"/>
          <w:i/>
          <w:iCs/>
          <w:sz w:val="24"/>
          <w:szCs w:val="24"/>
          <w:lang w:eastAsia="en-ID"/>
        </w:rPr>
        <w:t>et al</w:t>
      </w:r>
      <w:r w:rsidRPr="00EC5907">
        <w:rPr>
          <w:rFonts w:ascii="Times New Roman" w:eastAsia="Times New Roman" w:hAnsi="Times New Roman" w:cs="Times New Roman"/>
          <w:sz w:val="24"/>
          <w:szCs w:val="24"/>
          <w:lang w:eastAsia="en-ID"/>
        </w:rPr>
        <w:t>., 2024; Yosua &amp; Kristanto, 2021)</w:t>
      </w:r>
      <w:r>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w:t>
      </w:r>
      <w:r w:rsidRPr="00EC5907">
        <w:rPr>
          <w:rFonts w:ascii="Times New Roman" w:eastAsia="Times New Roman" w:hAnsi="Times New Roman" w:cs="Times New Roman"/>
          <w:i/>
          <w:iCs/>
          <w:noProof w:val="0"/>
          <w:sz w:val="24"/>
          <w:szCs w:val="24"/>
          <w:lang w:eastAsia="en-ID"/>
        </w:rPr>
        <w:t>Audit fee</w:t>
      </w:r>
      <w:r w:rsidRPr="00EC5907">
        <w:rPr>
          <w:rFonts w:ascii="Times New Roman" w:eastAsia="Times New Roman" w:hAnsi="Times New Roman" w:cs="Times New Roman"/>
          <w:noProof w:val="0"/>
          <w:sz w:val="24"/>
          <w:szCs w:val="24"/>
          <w:lang w:eastAsia="en-ID"/>
        </w:rPr>
        <w:t xml:space="preserve"> hanya dapat berkontribusi terhadap kualitas audit apabila auditor tetap objektif dalam merencanakan, melaksanakan, dan mengevaluasi bukti audit </w:t>
      </w:r>
      <w:r w:rsidR="00DD073C">
        <w:rPr>
          <w:rFonts w:ascii="Times New Roman" w:eastAsia="Times New Roman" w:hAnsi="Times New Roman" w:cs="Times New Roman"/>
          <w:noProof w:val="0"/>
          <w:sz w:val="24"/>
          <w:szCs w:val="24"/>
          <w:lang w:eastAsia="en-ID"/>
        </w:rPr>
        <w:fldChar w:fldCharType="begin" w:fldLock="1"/>
      </w:r>
      <w:r w:rsidR="00DD073C">
        <w:rPr>
          <w:rFonts w:ascii="Times New Roman" w:eastAsia="Times New Roman" w:hAnsi="Times New Roman" w:cs="Times New Roman"/>
          <w:noProof w:val="0"/>
          <w:sz w:val="24"/>
          <w:szCs w:val="24"/>
          <w:lang w:eastAsia="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author":[{"dropping-particle":"","family":"Ramadhani","given":"Arista Luthfia","non-dropping-particle":"","parse-names":false,"suffix":""},{"dropping-particle":"","family":"Achyani","given":"Fatchan","non-dropping-particle":"","parse-names":false,"suffix":""}],"container-title":"Management Studies and Entrepreneurship Journal","id":"ITEM-2","issue":"2","issued":{"date-parts":[["2024"]]},"page":"7695-7705","title":"Pengaruh Audit Tenure, Fee Audit, Rotasi Audit, Dan Reputasi Auditor Terhadap Kualitas Audit Dengan Spesialisasi Auditor Sebagai Variabel Moderasi (Studi Empiris Pada Perusahaan Pertambangan Yang Terdaftar Di Bursa Efek Indonesia Periode 2019-2022)","type":"article-journal","volume":"5"},"uris":["http://www.mendeley.com/documents/?uuid=615a33a9-9158-4583-aa56-79d9a538ab53"]}],"mendeley":{"formattedCitation":"(Aprilady et al., 2023; A. L. Ramadhani &amp; Achyani, 2024)","plainTextFormattedCitation":"(Aprilady et al., 2023; A. L. Ramadhani &amp; Achyani, 2024)","previouslyFormattedCitation":"(Aprilady et al., 2023; A. L. Ramadhani &amp; Achyani, 2024)"},"properties":{"noteIndex":0},"schema":"https://github.com/citation-style-language/schema/raw/master/csl-citation.json"}</w:instrText>
      </w:r>
      <w:r w:rsidR="00DD073C">
        <w:rPr>
          <w:rFonts w:ascii="Times New Roman" w:eastAsia="Times New Roman" w:hAnsi="Times New Roman" w:cs="Times New Roman"/>
          <w:noProof w:val="0"/>
          <w:sz w:val="24"/>
          <w:szCs w:val="24"/>
          <w:lang w:eastAsia="en-ID"/>
        </w:rPr>
        <w:fldChar w:fldCharType="separate"/>
      </w:r>
      <w:r w:rsidR="00DD073C" w:rsidRPr="00DD073C">
        <w:rPr>
          <w:rFonts w:ascii="Times New Roman" w:eastAsia="Times New Roman" w:hAnsi="Times New Roman" w:cs="Times New Roman"/>
          <w:sz w:val="24"/>
          <w:szCs w:val="24"/>
          <w:lang w:eastAsia="en-ID"/>
        </w:rPr>
        <w:t xml:space="preserve">(Aprilady </w:t>
      </w:r>
      <w:r w:rsidR="00DD073C" w:rsidRPr="00DD073C">
        <w:rPr>
          <w:rFonts w:ascii="Times New Roman" w:eastAsia="Times New Roman" w:hAnsi="Times New Roman" w:cs="Times New Roman"/>
          <w:i/>
          <w:iCs/>
          <w:sz w:val="24"/>
          <w:szCs w:val="24"/>
          <w:lang w:eastAsia="en-ID"/>
        </w:rPr>
        <w:t>et al</w:t>
      </w:r>
      <w:r w:rsidR="00DD073C" w:rsidRPr="00DD073C">
        <w:rPr>
          <w:rFonts w:ascii="Times New Roman" w:eastAsia="Times New Roman" w:hAnsi="Times New Roman" w:cs="Times New Roman"/>
          <w:sz w:val="24"/>
          <w:szCs w:val="24"/>
          <w:lang w:eastAsia="en-ID"/>
        </w:rPr>
        <w:t>., 2023; A. L. Ramadhani &amp; Achyani, 2024)</w:t>
      </w:r>
      <w:r w:rsidR="00DD073C">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w:t>
      </w:r>
      <w:r w:rsidRPr="00DD073C">
        <w:rPr>
          <w:rFonts w:ascii="Times New Roman" w:eastAsia="Times New Roman" w:hAnsi="Times New Roman" w:cs="Times New Roman"/>
          <w:i/>
          <w:iCs/>
          <w:noProof w:val="0"/>
          <w:sz w:val="24"/>
          <w:szCs w:val="24"/>
          <w:lang w:eastAsia="en-ID"/>
        </w:rPr>
        <w:t>Fee</w:t>
      </w:r>
      <w:r w:rsidRPr="00EC5907">
        <w:rPr>
          <w:rFonts w:ascii="Times New Roman" w:eastAsia="Times New Roman" w:hAnsi="Times New Roman" w:cs="Times New Roman"/>
          <w:noProof w:val="0"/>
          <w:sz w:val="24"/>
          <w:szCs w:val="24"/>
          <w:lang w:eastAsia="en-ID"/>
        </w:rPr>
        <w:t xml:space="preserve"> yang memadai dapat mendukung perluasan prosedur audit, peningkatan waktu pemeriksaan, dan keterlibatan auditor yang lebih kompeten dalam penugasan </w:t>
      </w:r>
      <w:r w:rsidR="00DD073C">
        <w:rPr>
          <w:rFonts w:ascii="Times New Roman" w:eastAsia="Times New Roman" w:hAnsi="Times New Roman" w:cs="Times New Roman"/>
          <w:noProof w:val="0"/>
          <w:sz w:val="24"/>
          <w:szCs w:val="24"/>
          <w:lang w:eastAsia="en-ID"/>
        </w:rPr>
        <w:fldChar w:fldCharType="begin" w:fldLock="1"/>
      </w:r>
      <w:r w:rsidR="00BA3E2A">
        <w:rPr>
          <w:rFonts w:ascii="Times New Roman" w:eastAsia="Times New Roman" w:hAnsi="Times New Roman" w:cs="Times New Roman"/>
          <w:noProof w:val="0"/>
          <w:sz w:val="24"/>
          <w:szCs w:val="24"/>
          <w:lang w:eastAsia="en-ID"/>
        </w:rPr>
        <w:instrText>ADDIN CSL_CITATION {"citationItems":[{"id":"ITEM-1","itemData":{"author":[{"dropping-particle":"","family":"Ana","given":"Liya Wahyu","non-dropping-particle":"","parse-names":false,"suffix":""},{"dropping-particle":"","family":"Astuti","given":"Dewi Saptantinah Puji","non-dropping-particle":"","parse-names":false,"suffix":""},{"dropping-particle":"","family":"Kristianto","given":"Djoko","non-dropping-particle":"","parse-names":false,"suffix":""}],"id":"ITEM-1","issued":{"date-parts":[["2020"]]},"title":"PENGARUH AUDIT FEE, PENGALAMAN AUDIT, DAN SKEPTISME PROFESIONAL TERHADAP KUALITAS AUDIT DENGAN INDEPENDENSI SEBAGAI VARIABEL MODERASI (Survei pada KAP di Jawa Tengah dan DIY)","type":"article-journal"},"uris":["http://www.mendeley.com/documents/?uuid=01dc3851-5fe4-4942-9ef2-11fd5d2676ff"]},{"id":"ITEM-2","itemData":{"DOI":"https://doi.org/10.60036/jbm.842","author":[{"dropping-particle":"","family":"Furqan","given":"Haflah","non-dropping-particle":"","parse-names":false,"suffix":""},{"dropping-particle":"","family":"Astuti","given":"Widia","non-dropping-particle":"","parse-names":false,"suffix":""},{"dropping-particle":"","family":"Dahrani","given":"","non-dropping-particle":"","parse-names":false,"suffix":""}],"container-title":"JURNAL BISNIS MAHASISWA","id":"ITEM-2","issue":"5","issued":{"date-parts":[["2025"]]},"page":"2649-2670","title":"Pengaruh kompetensi audit , tekanan waktu audit , sistem pengendalian mutu terhadap kualitas audit dengan fee audit sebagai variabel moderasi pada Kantor Akuntan Publik di Kota Medan","type":"article-journal","volume":"5"},"uris":["http://www.mendeley.com/documents/?uuid=12f65b7e-5e2e-4806-b3a3-8f509d83784f"]},{"id":"ITEM-3","itemData":{"DOI":"https://doi.org/10.56910/gemilang.v3i2.619","author":[{"dropping-particle":"","family":"Muhidin","given":"Adam Desvian","non-dropping-particle":"","parse-names":false,"suffix":""},{"dropping-particle":"","family":"Arigawati","given":"Desy","non-dropping-particle":"","parse-names":false,"suffix":""}],"container-title":"GEMILANG: Jurnal Manajemen dan Akuntansi","id":"ITEM-3","issue":"4","issued":{"date-parts":[["2023"]]},"page":"2962-4428","title":"Pengaruh Kompetensi , Independensi , Fee Audit Dan Audit Tenure Terhadap Kualitas Audit ( Studi Kasus Pada Kantor Akuntan Publik Sukardi Hasan &amp; Rekan di Tangerang )","type":"article-journal","volume":"3"},"uris":["http://www.mendeley.com/documents/?uuid=d624bd28-577f-409a-bb26-090fc0da3e21"]}],"mendeley":{"formattedCitation":"(Ana et al., 2020; Furqan et al., 2025; Muhidin &amp; Arigawati, 2023)","plainTextFormattedCitation":"(Ana et al., 2020; Furqan et al., 2025; Muhidin &amp; Arigawati, 2023)","previouslyFormattedCitation":"(Ana et al., 2020; Furqan et al., 2025; Muhidin &amp; Arigawati, 2023)"},"properties":{"noteIndex":0},"schema":"https://github.com/citation-style-language/schema/raw/master/csl-citation.json"}</w:instrText>
      </w:r>
      <w:r w:rsidR="00DD073C">
        <w:rPr>
          <w:rFonts w:ascii="Times New Roman" w:eastAsia="Times New Roman" w:hAnsi="Times New Roman" w:cs="Times New Roman"/>
          <w:noProof w:val="0"/>
          <w:sz w:val="24"/>
          <w:szCs w:val="24"/>
          <w:lang w:eastAsia="en-ID"/>
        </w:rPr>
        <w:fldChar w:fldCharType="separate"/>
      </w:r>
      <w:r w:rsidR="00BC0143" w:rsidRPr="00BC0143">
        <w:rPr>
          <w:rFonts w:ascii="Times New Roman" w:eastAsia="Times New Roman" w:hAnsi="Times New Roman" w:cs="Times New Roman"/>
          <w:sz w:val="24"/>
          <w:szCs w:val="24"/>
          <w:lang w:eastAsia="en-ID"/>
        </w:rPr>
        <w:t>(Ana et al., 2020; Furqan et al., 2025; Muhidin &amp; Arigawati, 2023)</w:t>
      </w:r>
      <w:r w:rsidR="00DD073C">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Namun </w:t>
      </w:r>
      <w:r w:rsidRPr="00EC5907">
        <w:rPr>
          <w:rFonts w:ascii="Times New Roman" w:eastAsia="Times New Roman" w:hAnsi="Times New Roman" w:cs="Times New Roman"/>
          <w:i/>
          <w:iCs/>
          <w:noProof w:val="0"/>
          <w:sz w:val="24"/>
          <w:szCs w:val="24"/>
          <w:lang w:eastAsia="en-ID"/>
        </w:rPr>
        <w:t>audit fee</w:t>
      </w:r>
      <w:r w:rsidRPr="00EC5907">
        <w:rPr>
          <w:rFonts w:ascii="Times New Roman" w:eastAsia="Times New Roman" w:hAnsi="Times New Roman" w:cs="Times New Roman"/>
          <w:noProof w:val="0"/>
          <w:sz w:val="24"/>
          <w:szCs w:val="24"/>
          <w:lang w:eastAsia="en-ID"/>
        </w:rPr>
        <w:t xml:space="preserve"> juga dapat menimbulkan ancaman independensi apabila auditor memiliki ketergantungan ekonomi yang tinggi terhadap klien tertentu </w:t>
      </w:r>
      <w:r w:rsidR="00DD073C">
        <w:rPr>
          <w:rFonts w:ascii="Times New Roman" w:eastAsia="Times New Roman" w:hAnsi="Times New Roman" w:cs="Times New Roman"/>
          <w:noProof w:val="0"/>
          <w:sz w:val="24"/>
          <w:szCs w:val="24"/>
          <w:lang w:eastAsia="en-ID"/>
        </w:rPr>
        <w:fldChar w:fldCharType="begin" w:fldLock="1"/>
      </w:r>
      <w:r w:rsidR="00DD073C">
        <w:rPr>
          <w:rFonts w:ascii="Times New Roman" w:eastAsia="Times New Roman" w:hAnsi="Times New Roman" w:cs="Times New Roman"/>
          <w:noProof w:val="0"/>
          <w:sz w:val="24"/>
          <w:szCs w:val="24"/>
          <w:lang w:eastAsia="en-ID"/>
        </w:rPr>
        <w:instrText>ADDIN CSL_CITATION {"citationItems":[{"id":"ITEM-1","itemData":{"author":[{"dropping-particle":"","family":"Goldie","given":"Etheline Angelica","non-dropping-particle":"","parse-names":false,"suffix":""},{"dropping-particle":"","family":"Mulya","given":"Anissa Amaliya","non-dropping-particle":"","parse-names":false,"suffix":""}],"container-title":"JURNAL ILMIAH MANAJEMEN DAN AKUNTANSI","id":"ITEM-1","issue":"1","issued":{"date-parts":[["2026"]]},"page":"226-235","title":"PENGARUH AUDIT TENURE , FEE AUDIT , ROTASI AUDIT , DAN UKURAN PERUSAHAAN TERHADAP KUALITAS AUDIT ( STUDI EMPIRIS PADA PERUSAHAAN MANUFAKTUR SUB SEKTOR MAKANAN DAN MINUMAN YANG TERDAFTAR PADA BURSA EFEK INDONESIA PERIODE 2021-2024)","type":"article-journal","volume":"3"},"uris":["http://www.mendeley.com/documents/?uuid=f4201d05-9691-48a4-bd42-90b25c23e2c0"]},{"id":"ITEM-2","itemData":{"author":[{"dropping-particle":"","family":"Nyo","given":"Yunita","non-dropping-particle":"","parse-names":false,"suffix":""},{"dropping-particle":"","family":"Manalu","given":"Evodina Naomi Christina","non-dropping-particle":"","parse-names":false,"suffix":""},{"dropping-particle":"","family":"Purba","given":"Syafiqoh Khalillah Ichsal","non-dropping-particle":"","parse-names":false,"suffix":""},{"dropping-particle":"","family":"Katharinad","given":"Ninta","non-dropping-particle":"","parse-names":false,"suffix":""},{"dropping-particle":"","family":"Siringo-Ringo","given":"Eko Deswin Miechaels","non-dropping-particle":"","parse-names":false,"suffix":""}],"container-title":"Community Engagement &amp; Emergence Journal","id":"ITEM-2","issued":{"date-parts":[["2026"]]},"page":"3594-3605","title":"Pengaruh Firm Size , Audit Tenure , Fee Audit , Audit Delay , Dan Opini Audit Terhadap Kualitas Audit Pada Perusahaan Sektor Keuangan Yang Terdaftar Di BEI Tahun 2021 – 2024 The Effect Of Firm Size , Audit Tenure , Audit Fee , Audit Delay , And Audit Opin","type":"article-journal","volume":"7"},"uris":["http://www.mendeley.com/documents/?uuid=9b21ad88-c751-44f2-96d2-2b295b2fe07b"]}],"mendeley":{"formattedCitation":"(Goldie &amp; Mulya, 2026; Nyo et al., 2026)","plainTextFormattedCitation":"(Goldie &amp; Mulya, 2026; Nyo et al., 2026)","previouslyFormattedCitation":"(Goldie &amp; Mulya, 2026; Nyo et al., 2026)"},"properties":{"noteIndex":0},"schema":"https://github.com/citation-style-language/schema/raw/master/csl-citation.json"}</w:instrText>
      </w:r>
      <w:r w:rsidR="00DD073C">
        <w:rPr>
          <w:rFonts w:ascii="Times New Roman" w:eastAsia="Times New Roman" w:hAnsi="Times New Roman" w:cs="Times New Roman"/>
          <w:noProof w:val="0"/>
          <w:sz w:val="24"/>
          <w:szCs w:val="24"/>
          <w:lang w:eastAsia="en-ID"/>
        </w:rPr>
        <w:fldChar w:fldCharType="separate"/>
      </w:r>
      <w:r w:rsidR="00DD073C" w:rsidRPr="00DD073C">
        <w:rPr>
          <w:rFonts w:ascii="Times New Roman" w:eastAsia="Times New Roman" w:hAnsi="Times New Roman" w:cs="Times New Roman"/>
          <w:sz w:val="24"/>
          <w:szCs w:val="24"/>
          <w:lang w:eastAsia="en-ID"/>
        </w:rPr>
        <w:t xml:space="preserve">(Goldie &amp; Mulya, 2026; Nyo </w:t>
      </w:r>
      <w:r w:rsidR="00DD073C" w:rsidRPr="00DD073C">
        <w:rPr>
          <w:rFonts w:ascii="Times New Roman" w:eastAsia="Times New Roman" w:hAnsi="Times New Roman" w:cs="Times New Roman"/>
          <w:i/>
          <w:iCs/>
          <w:sz w:val="24"/>
          <w:szCs w:val="24"/>
          <w:lang w:eastAsia="en-ID"/>
        </w:rPr>
        <w:t>et al</w:t>
      </w:r>
      <w:r w:rsidR="00DD073C" w:rsidRPr="00DD073C">
        <w:rPr>
          <w:rFonts w:ascii="Times New Roman" w:eastAsia="Times New Roman" w:hAnsi="Times New Roman" w:cs="Times New Roman"/>
          <w:sz w:val="24"/>
          <w:szCs w:val="24"/>
          <w:lang w:eastAsia="en-ID"/>
        </w:rPr>
        <w:t>., 2026)</w:t>
      </w:r>
      <w:r w:rsidR="00DD073C">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Dalam kondisi tersebut auditor berpotensi menghadapi tekanan untuk mempertahankan klien sehingga objektivitas dalam proses audit dapat terganggu </w:t>
      </w:r>
      <w:r w:rsidR="00DD073C">
        <w:rPr>
          <w:rFonts w:ascii="Times New Roman" w:eastAsia="Times New Roman" w:hAnsi="Times New Roman" w:cs="Times New Roman"/>
          <w:noProof w:val="0"/>
          <w:sz w:val="24"/>
          <w:szCs w:val="24"/>
          <w:lang w:eastAsia="en-ID"/>
        </w:rPr>
        <w:fldChar w:fldCharType="begin" w:fldLock="1"/>
      </w:r>
      <w:r w:rsidR="00067530">
        <w:rPr>
          <w:rFonts w:ascii="Times New Roman" w:eastAsia="Times New Roman" w:hAnsi="Times New Roman" w:cs="Times New Roman"/>
          <w:noProof w:val="0"/>
          <w:sz w:val="24"/>
          <w:szCs w:val="24"/>
          <w:lang w:eastAsia="en-ID"/>
        </w:rPr>
        <w:instrText>ADDIN CSL_CITATION {"citationItems":[{"id":"ITEM-1","itemData":{"DOI":"https://doi.org/10.36407/akurasi.v7i2.1700","author":[{"dropping-particle":"","family":"Subiyantoro","given":"","non-dropping-particle":"","parse-names":false,"suffix":""}],"container-title":"AKURASI: Jurnal Riset Akuntansi dan Keuangan","id":"ITEM-1","issue":"2","issued":{"date-parts":[["2025"]]},"page":"205-225","title":"Dampak karakteristik tim audit, independensi, kompetensi dan fee audit terhadap kualitas audit: Dampak mediasi proses audit efektif","type":"article-journal","volume":"7"},"uris":["http://www.mendeley.com/documents/?uuid=603f1e07-ffb2-4810-ba97-eafa01e09e72"]},{"id":"ITEM-2","itemData":{"author":[{"dropping-particle":"","family":"Nyo","given":"Yunita","non-dropping-particle":"","parse-names":false,"suffix":""},{"dropping-particle":"","family":"Manalu","given":"Evodina Naomi Christina","non-dropping-particle":"","parse-names":false,"suffix":""},{"dropping-particle":"","family":"Purba","given":"Syafiqoh Khalillah Ichsal","non-dropping-particle":"","parse-names":false,"suffix":""},{"dropping-particle":"","family":"Katharinad","given":"Ninta","non-dropping-particle":"","parse-names":false,"suffix":""},{"dropping-particle":"","family":"Siringo-Ringo","given":"Eko Deswin Miechaels","non-dropping-particle":"","parse-names":false,"suffix":""}],"container-title":"Community Engagement &amp; Emergence Journal","id":"ITEM-2","issued":{"date-parts":[["2026"]]},"page":"3594-3605","title":"Pengaruh Firm Size , Audit Tenure , Fee Audit , Audit Delay , Dan Opini Audit Terhadap Kualitas Audit Pada Perusahaan Sektor Keuangan Yang Terdaftar Di BEI Tahun 2021 – 2024 The Effect Of Firm Size , Audit Tenure , Audit Fee , Audit Delay , And Audit Opin","type":"article-journal","volume":"7"},"uris":["http://www.mendeley.com/documents/?uuid=9b21ad88-c751-44f2-96d2-2b295b2fe07b"]},{"id":"ITEM-3","itemData":{"abstract":"&amp;lt;p&amp;gt;Management of state finances is one of the things that is very important for the economic life of a country. The BPK is a state institution that is free and independent in examining the management and responsibility of state finances. This research aims to obtain evidence regarding the influence of independence, integrity and professionalism on audit judgment. The data collection method is by distributing questionnaires to the BPK RI Bali Province Representative. The sampling method was non-probability sampling with a saturated sampling technique, so that a sample of 95 auditors was obtained. The analysis technique used is multiple linear regression analysis. The research results show that independence, integrity and professionalism have a positive effect on audit judgment.&amp;lt;/p&amp;gt;","author":[{"dropping-particle":"","family":"Ramadhani","given":"Muhamad Ivo Nizar","non-dropping-particle":"","parse-names":false,"suffix":""},{"dropping-particle":"","family":"Suryanawa","given":"I Ketut","non-dropping-particle":"","parse-names":false,"suffix":""},{"dropping-particle":"","family":"Sudirga","given":"I Gusti Ayu Desni Saraswati","non-dropping-particle":"","parse-names":false,"suffix":""}],"container-title":"Jurnal Ekonomi","id":"ITEM-3","issue":"03 SE  - Articles","issued":{"date-parts":[["2024","7","17"]]},"page":"204-218","title":"The Influence Of Independence, Integrity, And Professionalism On Audit Judgement (Study At BPK RI Representative Of Bali Province)","type":"article-journal","volume":"13"},"uris":["http://www.mendeley.com/documents/?uuid=46d3f802-8ddd-49a7-a003-24e8c9a636ec"]}],"mendeley":{"formattedCitation":"(Nyo et al., 2026; M. I. N. Ramadhani et al., 2024; Subiyantoro, 2025)","plainTextFormattedCitation":"(Nyo et al., 2026; M. I. N. Ramadhani et al., 2024; Subiyantoro, 2025)","previouslyFormattedCitation":"(Nyo et al., 2026; M. I. N. Ramadhani et al., 2024; Subiyantoro, 2025)"},"properties":{"noteIndex":0},"schema":"https://github.com/citation-style-language/schema/raw/master/csl-citation.json"}</w:instrText>
      </w:r>
      <w:r w:rsidR="00DD073C">
        <w:rPr>
          <w:rFonts w:ascii="Times New Roman" w:eastAsia="Times New Roman" w:hAnsi="Times New Roman" w:cs="Times New Roman"/>
          <w:noProof w:val="0"/>
          <w:sz w:val="24"/>
          <w:szCs w:val="24"/>
          <w:lang w:eastAsia="en-ID"/>
        </w:rPr>
        <w:fldChar w:fldCharType="separate"/>
      </w:r>
      <w:r w:rsidR="00BF0FC0" w:rsidRPr="00BF0FC0">
        <w:rPr>
          <w:rFonts w:ascii="Times New Roman" w:eastAsia="Times New Roman" w:hAnsi="Times New Roman" w:cs="Times New Roman"/>
          <w:sz w:val="24"/>
          <w:szCs w:val="24"/>
          <w:lang w:eastAsia="en-ID"/>
        </w:rPr>
        <w:t xml:space="preserve">(Nyo </w:t>
      </w:r>
      <w:r w:rsidR="00BF0FC0" w:rsidRPr="00BF0FC0">
        <w:rPr>
          <w:rFonts w:ascii="Times New Roman" w:eastAsia="Times New Roman" w:hAnsi="Times New Roman" w:cs="Times New Roman"/>
          <w:i/>
          <w:iCs/>
          <w:sz w:val="24"/>
          <w:szCs w:val="24"/>
          <w:lang w:eastAsia="en-ID"/>
        </w:rPr>
        <w:t>et al</w:t>
      </w:r>
      <w:r w:rsidR="00BF0FC0" w:rsidRPr="00BF0FC0">
        <w:rPr>
          <w:rFonts w:ascii="Times New Roman" w:eastAsia="Times New Roman" w:hAnsi="Times New Roman" w:cs="Times New Roman"/>
          <w:sz w:val="24"/>
          <w:szCs w:val="24"/>
          <w:lang w:eastAsia="en-ID"/>
        </w:rPr>
        <w:t xml:space="preserve">., 2026; M. I. N. Ramadhani </w:t>
      </w:r>
      <w:r w:rsidR="00BF0FC0" w:rsidRPr="00BF0FC0">
        <w:rPr>
          <w:rFonts w:ascii="Times New Roman" w:eastAsia="Times New Roman" w:hAnsi="Times New Roman" w:cs="Times New Roman"/>
          <w:i/>
          <w:iCs/>
          <w:sz w:val="24"/>
          <w:szCs w:val="24"/>
          <w:lang w:eastAsia="en-ID"/>
        </w:rPr>
        <w:t>et al</w:t>
      </w:r>
      <w:r w:rsidR="00BF0FC0" w:rsidRPr="00BF0FC0">
        <w:rPr>
          <w:rFonts w:ascii="Times New Roman" w:eastAsia="Times New Roman" w:hAnsi="Times New Roman" w:cs="Times New Roman"/>
          <w:sz w:val="24"/>
          <w:szCs w:val="24"/>
          <w:lang w:eastAsia="en-ID"/>
        </w:rPr>
        <w:t>., 2024; Subiyantoro, 2025)</w:t>
      </w:r>
      <w:r w:rsidR="00DD073C">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 xml:space="preserve">. Oleh karena itu independensi auditor menjadi faktor kunci yang menentukan apakah </w:t>
      </w:r>
      <w:r w:rsidRPr="00EC5907">
        <w:rPr>
          <w:rFonts w:ascii="Times New Roman" w:eastAsia="Times New Roman" w:hAnsi="Times New Roman" w:cs="Times New Roman"/>
          <w:i/>
          <w:iCs/>
          <w:noProof w:val="0"/>
          <w:sz w:val="24"/>
          <w:szCs w:val="24"/>
          <w:lang w:eastAsia="en-ID"/>
        </w:rPr>
        <w:t>audit fee</w:t>
      </w:r>
      <w:r w:rsidRPr="00EC5907">
        <w:rPr>
          <w:rFonts w:ascii="Times New Roman" w:eastAsia="Times New Roman" w:hAnsi="Times New Roman" w:cs="Times New Roman"/>
          <w:noProof w:val="0"/>
          <w:sz w:val="24"/>
          <w:szCs w:val="24"/>
          <w:lang w:eastAsia="en-ID"/>
        </w:rPr>
        <w:t xml:space="preserve"> berfungsi sebagai sumber daya yang memperkuat kualitas audit atau justru sebagai sumber risiko yang melemahkan objektivitas auditor </w:t>
      </w:r>
      <w:r w:rsidR="00DD073C">
        <w:rPr>
          <w:rFonts w:ascii="Times New Roman" w:eastAsia="Times New Roman" w:hAnsi="Times New Roman" w:cs="Times New Roman"/>
          <w:noProof w:val="0"/>
          <w:sz w:val="24"/>
          <w:szCs w:val="24"/>
          <w:lang w:eastAsia="en-ID"/>
        </w:rPr>
        <w:fldChar w:fldCharType="begin" w:fldLock="1"/>
      </w:r>
      <w:r w:rsidR="00DD073C">
        <w:rPr>
          <w:rFonts w:ascii="Times New Roman" w:eastAsia="Times New Roman" w:hAnsi="Times New Roman" w:cs="Times New Roman"/>
          <w:noProof w:val="0"/>
          <w:sz w:val="24"/>
          <w:szCs w:val="24"/>
          <w:lang w:eastAsia="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author":[{"dropping-particle":"","family":"Ramadhani","given":"Arista Luthfia","non-dropping-particle":"","parse-names":false,"suffix":""},{"dropping-particle":"","family":"Achyani","given":"Fatchan","non-dropping-particle":"","parse-names":false,"suffix":""}],"container-title":"Management Studies and Entrepreneurship Journal","id":"ITEM-2","issue":"2","issued":{"date-parts":[["2024"]]},"page":"7695-7705","title":"Pengaruh Audit Tenure, Fee Audit, Rotasi Audit, Dan Reputasi Auditor Terhadap Kualitas Audit Dengan Spesialisasi Auditor Sebagai Variabel Moderasi (Studi Empiris Pada Perusahaan Pertambangan Yang Terdaftar Di Bursa Efek Indonesia Periode 2019-2022)","type":"article-journal","volume":"5"},"uris":["http://www.mendeley.com/documents/?uuid=615a33a9-9158-4583-aa56-79d9a538ab53"]}],"mendeley":{"formattedCitation":"(Aprilady et al., 2023; A. L. Ramadhani &amp; Achyani, 2024)","plainTextFormattedCitation":"(Aprilady et al., 2023; A. L. Ramadhani &amp; Achyani, 2024)","previouslyFormattedCitation":"(Aprilady et al., 2023; A. L. Ramadhani &amp; Achyani, 2024)"},"properties":{"noteIndex":0},"schema":"https://github.com/citation-style-language/schema/raw/master/csl-citation.json"}</w:instrText>
      </w:r>
      <w:r w:rsidR="00DD073C">
        <w:rPr>
          <w:rFonts w:ascii="Times New Roman" w:eastAsia="Times New Roman" w:hAnsi="Times New Roman" w:cs="Times New Roman"/>
          <w:noProof w:val="0"/>
          <w:sz w:val="24"/>
          <w:szCs w:val="24"/>
          <w:lang w:eastAsia="en-ID"/>
        </w:rPr>
        <w:fldChar w:fldCharType="separate"/>
      </w:r>
      <w:r w:rsidR="00DD073C" w:rsidRPr="00DD073C">
        <w:rPr>
          <w:rFonts w:ascii="Times New Roman" w:eastAsia="Times New Roman" w:hAnsi="Times New Roman" w:cs="Times New Roman"/>
          <w:sz w:val="24"/>
          <w:szCs w:val="24"/>
          <w:lang w:eastAsia="en-ID"/>
        </w:rPr>
        <w:t xml:space="preserve">(Aprilady </w:t>
      </w:r>
      <w:r w:rsidR="00DD073C" w:rsidRPr="00DD073C">
        <w:rPr>
          <w:rFonts w:ascii="Times New Roman" w:eastAsia="Times New Roman" w:hAnsi="Times New Roman" w:cs="Times New Roman"/>
          <w:i/>
          <w:iCs/>
          <w:sz w:val="24"/>
          <w:szCs w:val="24"/>
          <w:lang w:eastAsia="en-ID"/>
        </w:rPr>
        <w:t>et al</w:t>
      </w:r>
      <w:r w:rsidR="00DD073C" w:rsidRPr="00DD073C">
        <w:rPr>
          <w:rFonts w:ascii="Times New Roman" w:eastAsia="Times New Roman" w:hAnsi="Times New Roman" w:cs="Times New Roman"/>
          <w:sz w:val="24"/>
          <w:szCs w:val="24"/>
          <w:lang w:eastAsia="en-ID"/>
        </w:rPr>
        <w:t>., 2023; A. L. Ramadhani &amp; Achyani, 2024)</w:t>
      </w:r>
      <w:r w:rsidR="00DD073C">
        <w:rPr>
          <w:rFonts w:ascii="Times New Roman" w:eastAsia="Times New Roman" w:hAnsi="Times New Roman" w:cs="Times New Roman"/>
          <w:noProof w:val="0"/>
          <w:sz w:val="24"/>
          <w:szCs w:val="24"/>
          <w:lang w:eastAsia="en-ID"/>
        </w:rPr>
        <w:fldChar w:fldCharType="end"/>
      </w:r>
      <w:r w:rsidRPr="00EC5907">
        <w:rPr>
          <w:rFonts w:ascii="Times New Roman" w:eastAsia="Times New Roman" w:hAnsi="Times New Roman" w:cs="Times New Roman"/>
          <w:noProof w:val="0"/>
          <w:sz w:val="24"/>
          <w:szCs w:val="24"/>
          <w:lang w:eastAsia="en-ID"/>
        </w:rPr>
        <w:t>.</w:t>
      </w:r>
    </w:p>
    <w:p w14:paraId="4516A802" w14:textId="5E6148B0"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Spesialisasi auditor</w:t>
      </w:r>
    </w:p>
    <w:p w14:paraId="5EB5C5D5" w14:textId="703470C9" w:rsidR="00DD073C" w:rsidRDefault="00DD073C" w:rsidP="00E04DCB">
      <w:pPr>
        <w:spacing w:after="0" w:line="360" w:lineRule="auto"/>
        <w:ind w:firstLine="720"/>
        <w:jc w:val="both"/>
        <w:rPr>
          <w:rFonts w:ascii="Times New Roman" w:eastAsia="Times New Roman" w:hAnsi="Times New Roman" w:cs="Times New Roman"/>
          <w:noProof w:val="0"/>
          <w:sz w:val="24"/>
          <w:szCs w:val="24"/>
          <w:lang w:eastAsia="en-ID"/>
        </w:rPr>
      </w:pPr>
      <w:r>
        <w:rPr>
          <w:rFonts w:ascii="Times New Roman" w:eastAsia="Times New Roman" w:hAnsi="Times New Roman" w:cs="Times New Roman"/>
          <w:noProof w:val="0"/>
          <w:sz w:val="24"/>
          <w:szCs w:val="24"/>
          <w:lang w:val="en-US" w:eastAsia="en-ID"/>
        </w:rPr>
        <w:t>S</w:t>
      </w:r>
      <w:r w:rsidRPr="00DD073C">
        <w:rPr>
          <w:rFonts w:ascii="Times New Roman" w:eastAsia="Times New Roman" w:hAnsi="Times New Roman" w:cs="Times New Roman"/>
          <w:noProof w:val="0"/>
          <w:sz w:val="24"/>
          <w:szCs w:val="24"/>
          <w:lang w:eastAsia="en-ID"/>
        </w:rPr>
        <w:t xml:space="preserve">pesialisasi auditor dapat memperkuat hubungan antara </w:t>
      </w:r>
      <w:r w:rsidRPr="00DD073C">
        <w:rPr>
          <w:rFonts w:ascii="Times New Roman" w:eastAsia="Times New Roman" w:hAnsi="Times New Roman" w:cs="Times New Roman"/>
          <w:i/>
          <w:iCs/>
          <w:noProof w:val="0"/>
          <w:sz w:val="24"/>
          <w:szCs w:val="24"/>
          <w:lang w:eastAsia="en-ID"/>
        </w:rPr>
        <w:t>audit fee</w:t>
      </w:r>
      <w:r w:rsidRPr="00DD073C">
        <w:rPr>
          <w:rFonts w:ascii="Times New Roman" w:eastAsia="Times New Roman" w:hAnsi="Times New Roman" w:cs="Times New Roman"/>
          <w:noProof w:val="0"/>
          <w:sz w:val="24"/>
          <w:szCs w:val="24"/>
          <w:lang w:eastAsia="en-ID"/>
        </w:rPr>
        <w:t xml:space="preserve"> dan kualitas audit karena auditor yang memiliki keahlian memadai lebih mampu memahami risiko audit, menentukan prosedur yang relevan, dan mengevaluasi bukti audit secara tepat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2","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3","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3","issue":"1","issued":{"date-parts":[["2023"]]},"page":"49-61","title":"PENGARUH AUDIT FEE, AUDIT TENURE, ROTASI AUDIT DAN REPUTASI KANTOR AKUNTAN PUBLIK TERHADAP KUALITAS AUDIT","type":"article-journal","volume":"4"},"uris":["http://www.mendeley.com/documents/?uuid=acfa7ef6-3338-45dd-9ba5-b47b8c30f32b"]}],"mendeley":{"formattedCitation":"(Arif &amp; Lastanti, 2023; Cahyati et al., 2021; Fadhlan et al., 2023)","plainTextFormattedCitation":"(Arif &amp; Lastanti, 2023; Cahyati et al., 2021; Fadhlan et al., 2023)","previouslyFormattedCitation":"(Arif &amp; Lastanti, 2023; Cahyati et al., 2021; Fadhlan et al.,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DD073C">
        <w:rPr>
          <w:rFonts w:ascii="Times New Roman" w:eastAsia="Times New Roman" w:hAnsi="Times New Roman" w:cs="Times New Roman"/>
          <w:sz w:val="24"/>
          <w:szCs w:val="24"/>
          <w:lang w:eastAsia="en-ID"/>
        </w:rPr>
        <w:t xml:space="preserve">(Arif &amp; Lastanti, 2023; Cahyati </w:t>
      </w:r>
      <w:r w:rsidRPr="00DD073C">
        <w:rPr>
          <w:rFonts w:ascii="Times New Roman" w:eastAsia="Times New Roman" w:hAnsi="Times New Roman" w:cs="Times New Roman"/>
          <w:i/>
          <w:iCs/>
          <w:sz w:val="24"/>
          <w:szCs w:val="24"/>
          <w:lang w:eastAsia="en-ID"/>
        </w:rPr>
        <w:t>et al</w:t>
      </w:r>
      <w:r w:rsidRPr="00DD073C">
        <w:rPr>
          <w:rFonts w:ascii="Times New Roman" w:eastAsia="Times New Roman" w:hAnsi="Times New Roman" w:cs="Times New Roman"/>
          <w:sz w:val="24"/>
          <w:szCs w:val="24"/>
          <w:lang w:eastAsia="en-ID"/>
        </w:rPr>
        <w:t xml:space="preserve">., 2021; Fadhlan </w:t>
      </w:r>
      <w:r w:rsidRPr="00DD073C">
        <w:rPr>
          <w:rFonts w:ascii="Times New Roman" w:eastAsia="Times New Roman" w:hAnsi="Times New Roman" w:cs="Times New Roman"/>
          <w:i/>
          <w:iCs/>
          <w:sz w:val="24"/>
          <w:szCs w:val="24"/>
          <w:lang w:eastAsia="en-ID"/>
        </w:rPr>
        <w:t>et al</w:t>
      </w:r>
      <w:r w:rsidRPr="00DD073C">
        <w:rPr>
          <w:rFonts w:ascii="Times New Roman" w:eastAsia="Times New Roman" w:hAnsi="Times New Roman" w:cs="Times New Roman"/>
          <w:sz w:val="24"/>
          <w:szCs w:val="24"/>
          <w:lang w:eastAsia="en-ID"/>
        </w:rPr>
        <w:t>., 2023)</w:t>
      </w:r>
      <w:r>
        <w:rPr>
          <w:rFonts w:ascii="Times New Roman" w:eastAsia="Times New Roman" w:hAnsi="Times New Roman" w:cs="Times New Roman"/>
          <w:noProof w:val="0"/>
          <w:sz w:val="24"/>
          <w:szCs w:val="24"/>
          <w:lang w:eastAsia="en-ID"/>
        </w:rPr>
        <w:fldChar w:fldCharType="end"/>
      </w:r>
      <w:r w:rsidRPr="00DD073C">
        <w:rPr>
          <w:rFonts w:ascii="Times New Roman" w:eastAsia="Times New Roman" w:hAnsi="Times New Roman" w:cs="Times New Roman"/>
          <w:noProof w:val="0"/>
          <w:sz w:val="24"/>
          <w:szCs w:val="24"/>
          <w:lang w:eastAsia="en-ID"/>
        </w:rPr>
        <w:t xml:space="preserve">. Auditor spesialis memiliki pengetahuan industri yang lebih mendalam sehingga lebih siap menghadapi transaksi kompleks dan risiko spesifik industri </w:t>
      </w:r>
      <w:r>
        <w:rPr>
          <w:rFonts w:ascii="Times New Roman" w:eastAsia="Times New Roman" w:hAnsi="Times New Roman" w:cs="Times New Roman"/>
          <w:noProof w:val="0"/>
          <w:sz w:val="24"/>
          <w:szCs w:val="24"/>
          <w:lang w:eastAsia="en-ID"/>
        </w:rPr>
        <w:fldChar w:fldCharType="begin" w:fldLock="1"/>
      </w:r>
      <w:r w:rsidR="00D555D5">
        <w:rPr>
          <w:rFonts w:ascii="Times New Roman" w:eastAsia="Times New Roman" w:hAnsi="Times New Roman" w:cs="Times New Roman"/>
          <w:noProof w:val="0"/>
          <w:sz w:val="24"/>
          <w:szCs w:val="24"/>
          <w:lang w:eastAsia="en-ID"/>
        </w:rPr>
        <w:instrText>ADDIN CSL_CITATION {"citationItems":[{"id":"ITEM-1","itemData":{"author":[{"dropping-particle":"","family":"Nurhasanah","given":"","non-dropping-particle":"","parse-names":false,"suffix":""},{"dropping-particle":"","family":"Budiantoro","given":"Harry","non-dropping-particle":"","parse-names":false,"suffix":""},{"dropping-particle":"","family":"Lapae","given":"Kanaya","non-dropping-particle":"","parse-names":false,"suffix":""},{"dropping-particle":"","family":"Ningsih","given":"Hestin Agus Tantri","non-dropping-particle":"","parse-names":false,"suffix":""},{"dropping-particle":"","family":"Faruqi","given":"Faris","non-dropping-particle":"","parse-names":false,"suffix":""}],"container-title":"Management, Business, and Accounting (MBIA)","id":"ITEM-1","issue":"2","issued":{"date-parts":[["2023"]]},"page":"216-229","title":"Pengaruh Good Corporate Governance , Fee Audit Dan Spesialisasi Audit Terhadap Kualitas Audit Dengan Strategi Bisnis Klien Sebagai Variabel Moderasi","type":"article-journal","volume":"22"},"uris":["http://www.mendeley.com/documents/?uuid=6d447ee3-8049-4a3d-a6a6-f608fddfce09"]},{"id":"ITEM-2","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2","issue":"1","issued":{"date-parts":[["2023"]]},"page":"49-61","title":"PENGARUH AUDIT FEE, AUDIT TENURE, ROTASI AUDIT DAN REPUTASI KANTOR AKUNTAN PUBLIK TERHADAP KUALITAS AUDIT","type":"article-journal","volume":"4"},"uris":["http://www.mendeley.com/documents/?uuid=acfa7ef6-3338-45dd-9ba5-b47b8c30f32b"]},{"id":"ITEM-3","itemData":{"DOI":"https://doi.org/10.24036/jnka.v1i2.14","author":[{"dropping-particle":"","family":"Salsabila","given":"Resti","non-dropping-particle":"","parse-names":false,"suffix":""},{"dropping-particle":"","family":"Erinos","given":"","non-dropping-particle":"","parse-names":false,"suffix":""}],"container-title":"Jurnal Nuansa Karya Akuntansi","id":"ITEM-3","issue":"2","issued":{"date-parts":[["2023"]]},"page":"176-185","title":"Pengaruh Fee Audit, Audit Tenure, dan Spesialisasi Auditor Terhadap Kualitas Audit: Studi Empiris pada Perusahaan Manufaktur di BEI 2017-2021","type":"article-journal","volume":"1"},"uris":["http://www.mendeley.com/documents/?uuid=48b606d7-0a6c-46d6-b04c-008ece8ba490"]}],"mendeley":{"formattedCitation":"(Fadhlan et al., 2023; Nurhasanah et al., 2023; Salsabila &amp; Erinos, 2023)","plainTextFormattedCitation":"(Fadhlan et al., 2023; Nurhasanah et al., 2023; Salsabila &amp; Erinos, 2023)","previouslyFormattedCitation":"(Fadhlan et al., 2023; Nurhasanah et al., 2023; Salsabila &amp; Erinos,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D555D5" w:rsidRPr="00D555D5">
        <w:rPr>
          <w:rFonts w:ascii="Times New Roman" w:eastAsia="Times New Roman" w:hAnsi="Times New Roman" w:cs="Times New Roman"/>
          <w:sz w:val="24"/>
          <w:szCs w:val="24"/>
          <w:lang w:eastAsia="en-ID"/>
        </w:rPr>
        <w:t xml:space="preserve">(Fadhlan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xml:space="preserve">., 2023; Nurhasanah </w:t>
      </w:r>
      <w:r w:rsidR="00D555D5" w:rsidRPr="00D555D5">
        <w:rPr>
          <w:rFonts w:ascii="Times New Roman" w:eastAsia="Times New Roman" w:hAnsi="Times New Roman" w:cs="Times New Roman"/>
          <w:i/>
          <w:iCs/>
          <w:sz w:val="24"/>
          <w:szCs w:val="24"/>
          <w:lang w:eastAsia="en-ID"/>
        </w:rPr>
        <w:t>et al</w:t>
      </w:r>
      <w:r w:rsidR="00D555D5" w:rsidRPr="00D555D5">
        <w:rPr>
          <w:rFonts w:ascii="Times New Roman" w:eastAsia="Times New Roman" w:hAnsi="Times New Roman" w:cs="Times New Roman"/>
          <w:sz w:val="24"/>
          <w:szCs w:val="24"/>
          <w:lang w:eastAsia="en-ID"/>
        </w:rPr>
        <w:t>., 2023; Salsabila &amp; Erinos, 2023)</w:t>
      </w:r>
      <w:r>
        <w:rPr>
          <w:rFonts w:ascii="Times New Roman" w:eastAsia="Times New Roman" w:hAnsi="Times New Roman" w:cs="Times New Roman"/>
          <w:noProof w:val="0"/>
          <w:sz w:val="24"/>
          <w:szCs w:val="24"/>
          <w:lang w:eastAsia="en-ID"/>
        </w:rPr>
        <w:fldChar w:fldCharType="end"/>
      </w:r>
      <w:r w:rsidRPr="00DD073C">
        <w:rPr>
          <w:rFonts w:ascii="Times New Roman" w:eastAsia="Times New Roman" w:hAnsi="Times New Roman" w:cs="Times New Roman"/>
          <w:noProof w:val="0"/>
          <w:sz w:val="24"/>
          <w:szCs w:val="24"/>
          <w:lang w:eastAsia="en-ID"/>
        </w:rPr>
        <w:t xml:space="preserve">. </w:t>
      </w:r>
      <w:r>
        <w:rPr>
          <w:rFonts w:ascii="Times New Roman" w:eastAsia="Times New Roman" w:hAnsi="Times New Roman" w:cs="Times New Roman"/>
          <w:i/>
          <w:iCs/>
          <w:noProof w:val="0"/>
          <w:sz w:val="24"/>
          <w:szCs w:val="24"/>
          <w:lang w:val="en-US" w:eastAsia="en-ID"/>
        </w:rPr>
        <w:lastRenderedPageBreak/>
        <w:t>A</w:t>
      </w:r>
      <w:r w:rsidRPr="00DD073C">
        <w:rPr>
          <w:rFonts w:ascii="Times New Roman" w:eastAsia="Times New Roman" w:hAnsi="Times New Roman" w:cs="Times New Roman"/>
          <w:i/>
          <w:iCs/>
          <w:noProof w:val="0"/>
          <w:sz w:val="24"/>
          <w:szCs w:val="24"/>
          <w:lang w:eastAsia="en-ID"/>
        </w:rPr>
        <w:t>udit fee</w:t>
      </w:r>
      <w:r w:rsidRPr="00DD073C">
        <w:rPr>
          <w:rFonts w:ascii="Times New Roman" w:eastAsia="Times New Roman" w:hAnsi="Times New Roman" w:cs="Times New Roman"/>
          <w:noProof w:val="0"/>
          <w:sz w:val="24"/>
          <w:szCs w:val="24"/>
          <w:lang w:eastAsia="en-ID"/>
        </w:rPr>
        <w:t xml:space="preserve"> yang lebih tinggi dapat mencerminkan nilai tambah profesional dari keahlian auditor, terutama ketika </w:t>
      </w:r>
      <w:r w:rsidRPr="00DD073C">
        <w:rPr>
          <w:rFonts w:ascii="Times New Roman" w:eastAsia="Times New Roman" w:hAnsi="Times New Roman" w:cs="Times New Roman"/>
          <w:i/>
          <w:iCs/>
          <w:noProof w:val="0"/>
          <w:sz w:val="24"/>
          <w:szCs w:val="24"/>
          <w:lang w:eastAsia="en-ID"/>
        </w:rPr>
        <w:t>fee</w:t>
      </w:r>
      <w:r w:rsidRPr="00DD073C">
        <w:rPr>
          <w:rFonts w:ascii="Times New Roman" w:eastAsia="Times New Roman" w:hAnsi="Times New Roman" w:cs="Times New Roman"/>
          <w:noProof w:val="0"/>
          <w:sz w:val="24"/>
          <w:szCs w:val="24"/>
          <w:lang w:eastAsia="en-ID"/>
        </w:rPr>
        <w:t xml:space="preserve"> tersebut digunakan untuk mendukung keterlibatan auditor yang kompeten dan berpengalaman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author":[{"dropping-particle":"","family":"Herindra","given":"Chintya","non-dropping-particle":"","parse-names":false,"suffix":""},{"dropping-particle":"","family":"Aprilyanti","given":"Rina","non-dropping-particle":"","parse-names":false,"suffix":""}],"container-title":"GLOBAL ACCOUNTING : JURNAL AKUNTANSI","id":"ITEM-1","issue":"2","issued":{"date-parts":[["2023"]]},"page":"1-15","title":"Pengaruh Fee Audit , Audit Tenure , Rotasi Audit , dan Spesialisasi Audit terhadap Kualitas Audit ( Studi Pada Perusahaan Food and Beverages yang Terdaftar di Bursa Efek Indonesia Tahun 2017 – 2021 )","type":"article-journal","volume":"2"},"uris":["http://www.mendeley.com/documents/?uuid=1849fc39-3dd6-4f00-92ee-07538c463237"]},{"id":"ITEM-2","itemData":{"DOI":"https://doi.org/10.24036/jnka.v1i2.14","author":[{"dropping-particle":"","family":"Salsabila","given":"Resti","non-dropping-particle":"","parse-names":false,"suffix":""},{"dropping-particle":"","family":"Erinos","given":"","non-dropping-particle":"","parse-names":false,"suffix":""}],"container-title":"Jurnal Nuansa Karya Akuntansi","id":"ITEM-2","issue":"2","issued":{"date-parts":[["2023"]]},"page":"176-185","title":"Pengaruh Fee Audit, Audit Tenure, dan Spesialisasi Auditor Terhadap Kualitas Audit: Studi Empiris pada Perusahaan Manufaktur di BEI 2017-2021","type":"article-journal","volume":"1"},"uris":["http://www.mendeley.com/documents/?uuid=48b606d7-0a6c-46d6-b04c-008ece8ba490"]},{"id":"ITEM-3","itemData":{"author":[{"dropping-particle":"","family":"Sukmawati","given":"Nur ’ aini","non-dropping-particle":"","parse-names":false,"suffix":""}],"container-title":"Jurnal Riset Akuntansi Tirtayasa","id":"ITEM-3","issue":"01","issued":{"date-parts":[["2021"]]},"page":"65-81","title":"PENGARUH SPESIALISASI AUDITOR DAN TENURE AUDIT TERHADAP KUALITAS AUDIT DENGAN FEE AUDIT SEBAGAI VARIABEL PEMODERASI ( Studi pada Perusahaan Sektor Keuangan yang Terdaftar di Bursa Efek Indonesia Periode 2016-2018 )","type":"article-journal","volume":"06"},"uris":["http://www.mendeley.com/documents/?uuid=4b4098fd-c41a-4ec2-9653-6e62707ef243"]}],"mendeley":{"formattedCitation":"(Herindra &amp; Aprilyanti, 2023; Salsabila &amp; Erinos, 2023; Sukmawati, 2021)","plainTextFormattedCitation":"(Herindra &amp; Aprilyanti, 2023; Salsabila &amp; Erinos, 2023; Sukmawati, 2021)","previouslyFormattedCitation":"(Herindra &amp; Aprilyanti, 2023; Salsabila &amp; Erinos, 2023; Sukmawati, 2021)"},"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DD073C">
        <w:rPr>
          <w:rFonts w:ascii="Times New Roman" w:eastAsia="Times New Roman" w:hAnsi="Times New Roman" w:cs="Times New Roman"/>
          <w:sz w:val="24"/>
          <w:szCs w:val="24"/>
          <w:lang w:eastAsia="en-ID"/>
        </w:rPr>
        <w:t>(Herindra &amp; Aprilyanti, 2023; Salsabila &amp; Erinos, 2023; Sukmawati, 2021)</w:t>
      </w:r>
      <w:r>
        <w:rPr>
          <w:rFonts w:ascii="Times New Roman" w:eastAsia="Times New Roman" w:hAnsi="Times New Roman" w:cs="Times New Roman"/>
          <w:noProof w:val="0"/>
          <w:sz w:val="24"/>
          <w:szCs w:val="24"/>
          <w:lang w:eastAsia="en-ID"/>
        </w:rPr>
        <w:fldChar w:fldCharType="end"/>
      </w:r>
      <w:r w:rsidRPr="00DD073C">
        <w:rPr>
          <w:rFonts w:ascii="Times New Roman" w:eastAsia="Times New Roman" w:hAnsi="Times New Roman" w:cs="Times New Roman"/>
          <w:noProof w:val="0"/>
          <w:sz w:val="24"/>
          <w:szCs w:val="24"/>
          <w:lang w:eastAsia="en-ID"/>
        </w:rPr>
        <w:t>. Namun</w:t>
      </w:r>
      <w:r>
        <w:rPr>
          <w:rFonts w:ascii="Times New Roman" w:eastAsia="Times New Roman" w:hAnsi="Times New Roman" w:cs="Times New Roman"/>
          <w:noProof w:val="0"/>
          <w:sz w:val="24"/>
          <w:szCs w:val="24"/>
          <w:lang w:val="en-US" w:eastAsia="en-ID"/>
        </w:rPr>
        <w:t xml:space="preserve"> </w:t>
      </w:r>
      <w:r w:rsidRPr="00DD073C">
        <w:rPr>
          <w:rFonts w:ascii="Times New Roman" w:eastAsia="Times New Roman" w:hAnsi="Times New Roman" w:cs="Times New Roman"/>
          <w:noProof w:val="0"/>
          <w:sz w:val="24"/>
          <w:szCs w:val="24"/>
          <w:lang w:eastAsia="en-ID"/>
        </w:rPr>
        <w:t xml:space="preserve">kompetensi dan spesialisasi auditor hanya akan memperkuat kualitas audit apabila diikuti oleh independensi, skeptisisme profesional, dan pengendalian mutu yang memadai </w:t>
      </w:r>
      <w:r>
        <w:rPr>
          <w:rFonts w:ascii="Times New Roman" w:eastAsia="Times New Roman" w:hAnsi="Times New Roman" w:cs="Times New Roman"/>
          <w:noProof w:val="0"/>
          <w:sz w:val="24"/>
          <w:szCs w:val="24"/>
          <w:lang w:eastAsia="en-ID"/>
        </w:rPr>
        <w:fldChar w:fldCharType="begin" w:fldLock="1"/>
      </w:r>
      <w:r w:rsidR="00FD29E4">
        <w:rPr>
          <w:rFonts w:ascii="Times New Roman" w:eastAsia="Times New Roman" w:hAnsi="Times New Roman" w:cs="Times New Roman"/>
          <w:noProof w:val="0"/>
          <w:sz w:val="24"/>
          <w:szCs w:val="24"/>
          <w:lang w:eastAsia="en-ID"/>
        </w:rPr>
        <w:instrText>ADDIN CSL_CITATION {"citationItems":[{"id":"ITEM-1","itemData":{"author":[{"dropping-particle":"","family":"Fitriani","given":"Heppy","non-dropping-particle":"","parse-names":false,"suffix":""},{"dropping-particle":"","family":"Challen","given":"Auliffi Ermian","non-dropping-particle":"","parse-names":false,"suffix":""}],"container-title":"JJUARA: Jurnalurnal Riset Akuntansi","id":"ITEM-1","issue":"1","issued":{"date-parts":[["2024"]]},"page":"78-94","title":"PENGARUH AUDIT TENURE, AUDIT FEE, AUDIT CAPACITY STRESS SERTA SPESIALISASI AUDITOR TERHADAP KUALITAS AUDIT","type":"article-journal","volume":"14"},"uris":["http://www.mendeley.com/documents/?uuid=3f9a68f8-a1c5-445f-9107-3f08dec0903b"]},{"id":"ITEM-2","itemData":{"author":[{"dropping-particle":"","family":"Ramadhani","given":"Arista Luthfia","non-dropping-particle":"","parse-names":false,"suffix":""},{"dropping-particle":"","family":"Achyani","given":"Fatchan","non-dropping-particle":"","parse-names":false,"suffix":""}],"container-title":"Management Studies and Entrepreneurship Journal","id":"ITEM-2","issue":"2","issued":{"date-parts":[["2024"]]},"page":"7695-7705","title":"Pengaruh Audit Tenure, Fee Audit, Rotasi Audit, Dan Reputasi Auditor Terhadap Kualitas Audit Dengan Spesialisasi Auditor Sebagai Variabel Moderasi (Studi Empiris Pada Perusahaan Pertambangan Yang Terdaftar Di Bursa Efek Indonesia Periode 2019-2022)","type":"article-journal","volume":"5"},"uris":["http://www.mendeley.com/documents/?uuid=615a33a9-9158-4583-aa56-79d9a538ab53"]}],"mendeley":{"formattedCitation":"(Fitriani &amp; Challen, 2024; A. L. Ramadhani &amp; Achyani, 2024)","plainTextFormattedCitation":"(Fitriani &amp; Challen, 2024; A. L. Ramadhani &amp; Achyani, 2024)","previouslyFormattedCitation":"(Fitriani &amp; Challen, 2024; A. L. Ramadhani &amp; Achyani,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DD073C">
        <w:rPr>
          <w:rFonts w:ascii="Times New Roman" w:eastAsia="Times New Roman" w:hAnsi="Times New Roman" w:cs="Times New Roman"/>
          <w:sz w:val="24"/>
          <w:szCs w:val="24"/>
          <w:lang w:eastAsia="en-ID"/>
        </w:rPr>
        <w:t>(Fitriani &amp; Challen, 2024; A. L. Ramadhani &amp; Achyani, 2024)</w:t>
      </w:r>
      <w:r>
        <w:rPr>
          <w:rFonts w:ascii="Times New Roman" w:eastAsia="Times New Roman" w:hAnsi="Times New Roman" w:cs="Times New Roman"/>
          <w:noProof w:val="0"/>
          <w:sz w:val="24"/>
          <w:szCs w:val="24"/>
          <w:lang w:eastAsia="en-ID"/>
        </w:rPr>
        <w:fldChar w:fldCharType="end"/>
      </w:r>
      <w:r w:rsidRPr="00DD073C">
        <w:rPr>
          <w:rFonts w:ascii="Times New Roman" w:eastAsia="Times New Roman" w:hAnsi="Times New Roman" w:cs="Times New Roman"/>
          <w:noProof w:val="0"/>
          <w:sz w:val="24"/>
          <w:szCs w:val="24"/>
          <w:lang w:eastAsia="en-ID"/>
        </w:rPr>
        <w:t>.</w:t>
      </w:r>
    </w:p>
    <w:p w14:paraId="5AA66522" w14:textId="03D6B3A0" w:rsidR="00D846FA" w:rsidRPr="00E04DCB" w:rsidRDefault="00D846FA" w:rsidP="00E04DCB">
      <w:pPr>
        <w:spacing w:after="0" w:line="360" w:lineRule="auto"/>
        <w:rPr>
          <w:rFonts w:ascii="Times New Roman" w:eastAsia="Times New Roman" w:hAnsi="Times New Roman" w:cs="Times New Roman"/>
          <w:i/>
          <w:iCs/>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Audit</w:t>
      </w:r>
      <w:r w:rsidRPr="00E04DCB">
        <w:rPr>
          <w:rFonts w:ascii="Times New Roman" w:eastAsia="Times New Roman" w:hAnsi="Times New Roman" w:cs="Times New Roman"/>
          <w:b/>
          <w:bCs/>
          <w:i/>
          <w:iCs/>
          <w:noProof w:val="0"/>
          <w:sz w:val="24"/>
          <w:szCs w:val="24"/>
          <w:lang w:val="en-ID" w:eastAsia="en-ID"/>
        </w:rPr>
        <w:t xml:space="preserve"> delay / audit report lag</w:t>
      </w:r>
    </w:p>
    <w:p w14:paraId="1210A809" w14:textId="1F3C2B37" w:rsidR="00FD29E4" w:rsidRDefault="00FD29E4" w:rsidP="00E04DCB">
      <w:pPr>
        <w:spacing w:after="0" w:line="360" w:lineRule="auto"/>
        <w:ind w:firstLine="720"/>
        <w:jc w:val="both"/>
        <w:rPr>
          <w:rFonts w:ascii="Times New Roman" w:eastAsia="Times New Roman" w:hAnsi="Times New Roman" w:cs="Times New Roman"/>
          <w:noProof w:val="0"/>
          <w:sz w:val="24"/>
          <w:szCs w:val="24"/>
          <w:lang w:eastAsia="en-ID"/>
        </w:rPr>
      </w:pPr>
      <w:r w:rsidRPr="00FD29E4">
        <w:rPr>
          <w:rFonts w:ascii="Times New Roman" w:eastAsia="Times New Roman" w:hAnsi="Times New Roman" w:cs="Times New Roman"/>
          <w:noProof w:val="0"/>
          <w:sz w:val="24"/>
          <w:szCs w:val="24"/>
          <w:lang w:eastAsia="en-ID"/>
        </w:rPr>
        <w:t>Audit</w:t>
      </w:r>
      <w:r w:rsidRPr="00FD29E4">
        <w:rPr>
          <w:rFonts w:ascii="Times New Roman" w:eastAsia="Times New Roman" w:hAnsi="Times New Roman" w:cs="Times New Roman"/>
          <w:i/>
          <w:iCs/>
          <w:noProof w:val="0"/>
          <w:sz w:val="24"/>
          <w:szCs w:val="24"/>
          <w:lang w:eastAsia="en-ID"/>
        </w:rPr>
        <w:t xml:space="preserve"> delay</w:t>
      </w:r>
      <w:r w:rsidRPr="00FD29E4">
        <w:rPr>
          <w:rFonts w:ascii="Times New Roman" w:eastAsia="Times New Roman" w:hAnsi="Times New Roman" w:cs="Times New Roman"/>
          <w:noProof w:val="0"/>
          <w:sz w:val="24"/>
          <w:szCs w:val="24"/>
          <w:lang w:eastAsia="en-ID"/>
        </w:rPr>
        <w:t xml:space="preserve"> atau </w:t>
      </w:r>
      <w:r w:rsidRPr="00FD29E4">
        <w:rPr>
          <w:rFonts w:ascii="Times New Roman" w:eastAsia="Times New Roman" w:hAnsi="Times New Roman" w:cs="Times New Roman"/>
          <w:i/>
          <w:iCs/>
          <w:noProof w:val="0"/>
          <w:sz w:val="24"/>
          <w:szCs w:val="24"/>
          <w:lang w:eastAsia="en-ID"/>
        </w:rPr>
        <w:t>audit report lag</w:t>
      </w:r>
      <w:r w:rsidRPr="00FD29E4">
        <w:rPr>
          <w:rFonts w:ascii="Times New Roman" w:eastAsia="Times New Roman" w:hAnsi="Times New Roman" w:cs="Times New Roman"/>
          <w:noProof w:val="0"/>
          <w:sz w:val="24"/>
          <w:szCs w:val="24"/>
          <w:lang w:eastAsia="en-ID"/>
        </w:rPr>
        <w:t xml:space="preserve"> menunjukkan rentang waktu yang dibutuhkan auditor untuk menyelesaikan proses audit dan menerbitkan laporan audit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3","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Kenny et al., 2025; Naravita et al., 2025; Viarni et al., 2023)","plainTextFormattedCitation":"(Kenny et al., 2025; Naravita et al., 2025; Viarni et al., 2023)","previouslyFormattedCitation":"(Kenny et al., 2025; Naravita et al., 2025; Viarni et al.,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 xml:space="preserve">(Kenny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xml:space="preserve">., 2025; Naravita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xml:space="preserve">., 2025; Viarni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2023)</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Dalam hubungan antara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dan kualitas audit, </w:t>
      </w:r>
      <w:r w:rsidRPr="00FD29E4">
        <w:rPr>
          <w:rFonts w:ascii="Times New Roman" w:eastAsia="Times New Roman" w:hAnsi="Times New Roman" w:cs="Times New Roman"/>
          <w:i/>
          <w:iCs/>
          <w:noProof w:val="0"/>
          <w:sz w:val="24"/>
          <w:szCs w:val="24"/>
          <w:lang w:eastAsia="en-ID"/>
        </w:rPr>
        <w:t>audit delay</w:t>
      </w:r>
      <w:r w:rsidRPr="00FD29E4">
        <w:rPr>
          <w:rFonts w:ascii="Times New Roman" w:eastAsia="Times New Roman" w:hAnsi="Times New Roman" w:cs="Times New Roman"/>
          <w:noProof w:val="0"/>
          <w:sz w:val="24"/>
          <w:szCs w:val="24"/>
          <w:lang w:eastAsia="en-ID"/>
        </w:rPr>
        <w:t xml:space="preserve"> dapat mencerminkan kompleksitas penugasan, tingkat risiko klien, serta kebutuhan prosedur audit tambaha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1","issue":"1","issued":{"date-parts":[["2025"]]},"page":"1-13","title":"Audit Tenure , Audit Committee , Audit Fee , Audit Delay : Effect on Audit Quality","type":"article-journal","volume":"7"},"uris":["http://www.mendeley.com/documents/?uuid=ca7c4ab3-a4d8-4630-96d5-09e473a452ea"]},{"id":"ITEM-2","itemData":{"author":[{"dropping-particle":"","family":"Wijaya","given":"Nathania","non-dropping-particle":"","parse-names":false,"suffix":""},{"dropping-particle":"","family":"Sugara","given":"Kathryn","non-dropping-particle":"","parse-names":false,"suffix":""}],"id":"ITEM-2","issued":{"date-parts":[["2023"]]},"title":"PENGARUH FEE AUDIT , AUDIT DELAY , KOMITE AUDIT TERHADAP KUALITAS AUDIT","type":"article-journal"},"uris":["http://www.mendeley.com/documents/?uuid=cbe9d4f6-9b06-4f3d-9288-47ea39e70230"]},{"id":"ITEM-3","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3","issue":"1","issued":{"date-parts":[["2026"]]},"page":"860-867","title":"PENGARUH AUDIT TENURE , FEE AUDIT , AUDIT DELAY , AUDIT CAPACITY STRESS TERHADAP KUALITAS AUDIT PADA KAP WILAYAH KOTA MEDAN","type":"article-journal","volume":"15"},"uris":["http://www.mendeley.com/documents/?uuid=04fe34fb-441e-4682-a710-b1b7b3aed9f0"]}],"mendeley":{"formattedCitation":"(Rahman et al., 2025; N. Wijaya &amp; Sugara, 2023; Zain et al., 2026)","plainTextFormattedCitation":"(Rahman et al., 2025; N. Wijaya &amp; Sugara, 2023; Zain et al., 2026)","previouslyFormattedCitation":"(Rahman et al., 2025; N. Wijaya &amp; Sugara, 2023; Zain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 xml:space="preserve">(Rahman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xml:space="preserve">., 2025; N. Wijaya &amp; Sugara, 2023; Zain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2026)</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Keterlambatan tertentu dapat terjadi karena auditor melakukan pemeriksaan yang lebih mendalam terhadap area berisiko tinggi, tetapi </w:t>
      </w:r>
      <w:r w:rsidRPr="00FD29E4">
        <w:rPr>
          <w:rFonts w:ascii="Times New Roman" w:eastAsia="Times New Roman" w:hAnsi="Times New Roman" w:cs="Times New Roman"/>
          <w:i/>
          <w:iCs/>
          <w:noProof w:val="0"/>
          <w:sz w:val="24"/>
          <w:szCs w:val="24"/>
          <w:lang w:eastAsia="en-ID"/>
        </w:rPr>
        <w:t>audit delay</w:t>
      </w:r>
      <w:r w:rsidRPr="00FD29E4">
        <w:rPr>
          <w:rFonts w:ascii="Times New Roman" w:eastAsia="Times New Roman" w:hAnsi="Times New Roman" w:cs="Times New Roman"/>
          <w:noProof w:val="0"/>
          <w:sz w:val="24"/>
          <w:szCs w:val="24"/>
          <w:lang w:eastAsia="en-ID"/>
        </w:rPr>
        <w:t xml:space="preserve"> tidak dapat secara otomatis dipahami sebagai indikator kualitas audit yang lebih baik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10.47467/alkharaj.v6i10.2790","ISBN":"2001301030","author":[{"dropping-particle":"","family":"Fauzi","given":"Valentina Putri","non-dropping-particle":"","parse-names":false,"suffix":""},{"dropping-particle":"","family":"Priono","given":"Hero","non-dropping-particle":"","parse-names":false,"suffix":""}],"container-title":"Al-Kharaj : Jurnal Ekonomi , Keuangan &amp; Bisnis Syariah","id":"ITEM-1","issue":"10","issued":{"date-parts":[["2024"]]},"page":"6142-6158","title":"Pengaruh Audit Fee, Audit Tenure, dan Audit Delay Terhadap Kualitas Audit dengan Komite Audit Sebagai Variabel Moderasi","type":"article-journal","volume":"6"},"uris":["http://www.mendeley.com/documents/?uuid=4d544eb5-8947-4e7c-9889-0044650c3c5b"]},{"id":"ITEM-2","itemData":{"DOI":"10.46306/rev.v5i1.490","author":[{"dropping-particle":"","family":"Nursyamsyiyah","given":"Vivi","non-dropping-particle":"","parse-names":false,"suffix":""},{"dropping-particle":"","family":"Zakaria","given":"Adam","non-dropping-particle":"","parse-names":false,"suffix":""},{"dropping-particle":"","family":"Nasution","given":"Hafifah","non-dropping-particle":"","parse-names":false,"suffix":""}],"container-title":"Jurnal Revenue","id":"ITEM-2","issue":"2019","issued":{"date-parts":[["2024"]]},"page":"779-793","title":"PENGARUH AUDIT DELAY , AUDIT TENURE , DAN KOMITE AUDIT TERHADAP KUALITAS AUDIT","type":"article-journal","volume":"5"},"uris":["http://www.mendeley.com/documents/?uuid=34894c0f-455c-41fa-8d10-190cb3fb8980"]},{"id":"ITEM-3","itemData":{"author":[{"dropping-particle":"","family":"Widiastutik","given":"Rika Nur","non-dropping-particle":"","parse-names":false,"suffix":""},{"dropping-particle":"","family":"Rustam","given":"Akie Rusaktiva","non-dropping-particle":"","parse-names":false,"suffix":""}],"container-title":"REVIU AKUNTANSI, KEUANGAN, DAN SISTEM INFORMASI","id":"ITEM-3","issue":"2","issued":{"date-parts":[["2022"]]},"page":"328-339","title":"PENGARUH FEE AUDIT DAN AUDIT DELAY TERHADAP KUALITAS AUDIT DI MASA PANDEMI COVID-19","type":"article-journal","volume":"1"},"uris":["http://www.mendeley.com/documents/?uuid=e9ed1548-7b78-4040-ad53-d6ccd3e9e85b"]}],"mendeley":{"formattedCitation":"(Fauzi &amp; Priono, 2024; Nursyamsyiyah et al., 2024; Widiastutik &amp; Rustam, 2022)","plainTextFormattedCitation":"(Fauzi &amp; Priono, 2024; Nursyamsyiyah et al., 2024; Widiastutik &amp; Rustam, 2022)","previouslyFormattedCitation":"(Fauzi &amp; Priono, 2024; Nursyamsyiyah et al., 2024; Widiastutik &amp; Rustam, 2022)"},"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 xml:space="preserve">(Fauzi &amp; Priono, 2024; Nursyamsyiyah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2024; Widiastutik &amp; Rustam, 2022)</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Keterlambatan yang terlalu panjang dapat mengurangi ketepatan waktu informasi keuangan dan menurunkan relevansi laporan bagi pengguna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10.47467/alkharaj.v6i10.2790","ISBN":"2001301030","author":[{"dropping-particle":"","family":"Fauzi","given":"Valentina Putri","non-dropping-particle":"","parse-names":false,"suffix":""},{"dropping-particle":"","family":"Priono","given":"Hero","non-dropping-particle":"","parse-names":false,"suffix":""}],"container-title":"Al-Kharaj : Jurnal Ekonomi , Keuangan &amp; Bisnis Syariah","id":"ITEM-1","issue":"10","issued":{"date-parts":[["2024"]]},"page":"6142-6158","title":"Pengaruh Audit Fee, Audit Tenure, dan Audit Delay Terhadap Kualitas Audit dengan Komite Audit Sebagai Variabel Moderasi","type":"article-journal","volume":"6"},"uris":["http://www.mendeley.com/documents/?uuid=4d544eb5-8947-4e7c-9889-0044650c3c5b"]},{"id":"ITEM-2","itemData":{"author":[{"dropping-particle":"","family":"Wijaya","given":"Nathania","non-dropping-particle":"","parse-names":false,"suffix":""},{"dropping-particle":"","family":"Sugara","given":"Kathryn","non-dropping-particle":"","parse-names":false,"suffix":""}],"id":"ITEM-2","issued":{"date-parts":[["2023"]]},"title":"PENGARUH FEE AUDIT , AUDIT DELAY , KOMITE AUDIT TERHADAP KUALITAS AUDIT","type":"article-journal"},"uris":["http://www.mendeley.com/documents/?uuid=cbe9d4f6-9b06-4f3d-9288-47ea39e70230"]}],"mendeley":{"formattedCitation":"(Fauzi &amp; Priono, 2024; N. Wijaya &amp; Sugara, 2023)","plainTextFormattedCitation":"(Fauzi &amp; Priono, 2024; N. Wijaya &amp; Sugara, 2023)","previouslyFormattedCitation":"(Fauzi &amp; Priono, 2024; N. Wijaya &amp; Sugara,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Fauzi &amp; Priono, 2024; N. Wijaya &amp; Sugara, 2023)</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w:t>
      </w:r>
      <w:r>
        <w:rPr>
          <w:rFonts w:ascii="Times New Roman" w:eastAsia="Times New Roman" w:hAnsi="Times New Roman" w:cs="Times New Roman"/>
          <w:i/>
          <w:iCs/>
          <w:noProof w:val="0"/>
          <w:sz w:val="24"/>
          <w:szCs w:val="24"/>
          <w:lang w:val="en-US" w:eastAsia="en-ID"/>
        </w:rPr>
        <w:t>A</w:t>
      </w:r>
      <w:r w:rsidRPr="00FD29E4">
        <w:rPr>
          <w:rFonts w:ascii="Times New Roman" w:eastAsia="Times New Roman" w:hAnsi="Times New Roman" w:cs="Times New Roman"/>
          <w:i/>
          <w:iCs/>
          <w:noProof w:val="0"/>
          <w:sz w:val="24"/>
          <w:szCs w:val="24"/>
          <w:lang w:eastAsia="en-ID"/>
        </w:rPr>
        <w:t>udit delay</w:t>
      </w:r>
      <w:r w:rsidRPr="00FD29E4">
        <w:rPr>
          <w:rFonts w:ascii="Times New Roman" w:eastAsia="Times New Roman" w:hAnsi="Times New Roman" w:cs="Times New Roman"/>
          <w:noProof w:val="0"/>
          <w:sz w:val="24"/>
          <w:szCs w:val="24"/>
          <w:lang w:eastAsia="en-ID"/>
        </w:rPr>
        <w:t xml:space="preserve"> perlu dipahami sebagai faktor yang memiliki dua sisi, yaitu dapat mencerminkan perluasan prosedur audit, tetapi juga dapat menunjukkan kendala efisiensi, kompleksitas klien, atau tekanan kapasitas auditor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2","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3","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3","issue":"1","issued":{"date-parts":[["2026"]]},"page":"860-867","title":"PENGARUH AUDIT TENURE , FEE AUDIT , AUDIT DELAY , AUDIT CAPACITY STRESS TERHADAP KUALITAS AUDIT PADA KAP WILAYAH KOTA MEDAN","type":"article-journal","volume":"15"},"uris":["http://www.mendeley.com/documents/?uuid=04fe34fb-441e-4682-a710-b1b7b3aed9f0"]}],"mendeley":{"formattedCitation":"(Kenny et al., 2025; Viarni et al., 2023; Zain et al., 2026)","plainTextFormattedCitation":"(Kenny et al., 2025; Viarni et al., 2023; Zain et al., 2026)","previouslyFormattedCitation":"(Kenny et al., 2025; Viarni et al., 2023; Zain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Kenny et al., 2025; Viarni et al., 2023; Zain et al., 2026)</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w:t>
      </w:r>
    </w:p>
    <w:p w14:paraId="16204AB5" w14:textId="64BF1835" w:rsidR="00D846FA" w:rsidRPr="00E04DCB" w:rsidRDefault="00D846FA" w:rsidP="00E04DCB">
      <w:pPr>
        <w:spacing w:after="0" w:line="360" w:lineRule="auto"/>
        <w:rPr>
          <w:rFonts w:ascii="Times New Roman" w:eastAsia="Times New Roman" w:hAnsi="Times New Roman" w:cs="Times New Roman"/>
          <w:i/>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Ukuran perusahaan</w:t>
      </w:r>
    </w:p>
    <w:p w14:paraId="0D277D57" w14:textId="5001BED5" w:rsidR="00FD29E4" w:rsidRPr="00FD29E4" w:rsidRDefault="00FD29E4" w:rsidP="00E04DCB">
      <w:pPr>
        <w:spacing w:after="0" w:line="360" w:lineRule="auto"/>
        <w:ind w:firstLine="720"/>
        <w:jc w:val="both"/>
        <w:rPr>
          <w:rFonts w:ascii="Times New Roman" w:eastAsia="Times New Roman" w:hAnsi="Times New Roman" w:cs="Times New Roman"/>
          <w:i/>
          <w:iCs/>
          <w:noProof w:val="0"/>
          <w:sz w:val="24"/>
          <w:szCs w:val="24"/>
          <w:lang w:val="en-ID" w:eastAsia="en-ID"/>
        </w:rPr>
      </w:pPr>
      <w:r w:rsidRPr="00FD29E4">
        <w:rPr>
          <w:rFonts w:ascii="Times New Roman" w:eastAsia="Times New Roman" w:hAnsi="Times New Roman" w:cs="Times New Roman"/>
          <w:noProof w:val="0"/>
          <w:sz w:val="24"/>
          <w:szCs w:val="24"/>
          <w:lang w:eastAsia="en-ID"/>
        </w:rPr>
        <w:t xml:space="preserve">Ukuran perusahaan menjadi faktor penting karena perusahaan yang lebih besar umumnya memiliki transaksi yang lebih kompleks, aset yang lebih banyak, struktur organisasi yang lebih luas, dan sistem pelaporan yang lebih rumit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2","issue":"2","issued":{"date-parts":[["2022"]]},"page":"166-175","title":"PENGARUH AUDIT TENURE, FEE AUDIT, KOMITE AUDIT, DAN UKURAN PERUSAHAAN TERHADAP KUALITAS AUDIT","type":"article-journal","volume":"3"},"uris":["http://www.mendeley.com/documents/?uuid=420aacef-a7e7-4da5-a0de-fdc2f7e070aa"]},{"id":"ITEM-3","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soloran","given":"Oktavianus","non-dropping-particle":"","parse-names":false,"suffix":""},{"dropping-particle":"","family":"Rahman","given":"Firdaus Abdul","non-dropping-particle":"","parse-names":false,"suffix":""}],"container-title":"Jurnal Bisnis dan Akuntansi","id":"ITEM-3","issue":"2","issued":{"date-parts":[["2001"]]},"page":"1-14","title":"Teori Stewardship: Tinjauan Konsep dan Implikasinya pada Akuntabilitas Organisasi Sektor Publik","type":"article","volume":"9"},"uris":["http://www.mendeley.com/documents/?uuid=67ea0b28-e4e1-4906-a4c8-62ae0211da3e"]}],"mendeley":{"formattedCitation":"(Kenny et al., 2025; Pamungkas et al., 2022; Pasoloran &amp; Rahman, 2001)","plainTextFormattedCitation":"(Kenny et al., 2025; Pamungkas et al., 2022; Pasoloran &amp; Rahman, 2001)","previouslyFormattedCitation":"(Kenny et al., 2025; Pamungkas et al., 2022; Pasoloran &amp; Rahman, 2001)"},"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Kenny et al., 2025; Pamungkas et al., 2022; Pasoloran &amp; Rahman, 2001)</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Kompleksitas tersebut dapat meningkatkan kebutuhan prosedur audit dan pada akhirnya memengaruhi besaran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Mardyanti &amp; Praptiningsih, 2022; Mutia et al., 2022; Patricia et al., 2024). Dalam konteks ini,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yang lebih tinggi belum tentu secara langsung menunjukkan kualitas audit yang lebih baik karena fee tersebut dapat pula mencerminkan tingkat kompleksitas klien </w:t>
      </w:r>
      <w:r w:rsidR="005E3B2A">
        <w:rPr>
          <w:rFonts w:ascii="Times New Roman" w:eastAsia="Times New Roman" w:hAnsi="Times New Roman" w:cs="Times New Roman"/>
          <w:noProof w:val="0"/>
          <w:sz w:val="24"/>
          <w:szCs w:val="24"/>
          <w:lang w:eastAsia="en-ID"/>
        </w:rPr>
        <w:fldChar w:fldCharType="begin" w:fldLock="1"/>
      </w:r>
      <w:r w:rsidR="005E3B2A">
        <w:rPr>
          <w:rFonts w:ascii="Times New Roman" w:eastAsia="Times New Roman" w:hAnsi="Times New Roman" w:cs="Times New Roman"/>
          <w:noProof w:val="0"/>
          <w:sz w:val="24"/>
          <w:szCs w:val="24"/>
          <w:lang w:eastAsia="en-ID"/>
        </w:rPr>
        <w:instrText>ADDIN CSL_CITATION {"citationItems":[{"id":"ITEM-1","itemData":{"author":[{"dropping-particle":"","family":"Naufaldyaksa","given":"Muh Rafi","non-dropping-particle":"","parse-names":false,"suffix":""},{"dropping-particle":"","family":"Tjan","given":"Julianty Sidik","non-dropping-particle":"","parse-names":false,"suffix":""},{"dropping-particle":"","family":"Pelu","given":"Muhammad Faisal AR.","non-dropping-particle":"","parse-names":false,"suffix":""}],"container-title":"PARADOKS Jurnal Ilmu Ekonomi","id":"ITEM-1","issue":"1","issued":{"date-parts":[["2023"]]},"page":"40-46","title":"Pengaruh Auditor Switching , Fee Audit , Audit Tenure , dan Company Size terhadap Kualitas Audit pada Perusahaan Makanan dan Minuman yang terdaftar di Bursa Efek Indonesia ( BEI ) 2018-2020","type":"article-journal","volume":"6"},"uris":["http://www.mendeley.com/documents/?uuid=ccd337ad-adc9-48a7-95e3-e13e21eb3901"]},{"id":"ITEM-2","itemData":{"author":[{"dropping-particle":"","family":"Wiliam","given":"Gloria","non-dropping-particle":"","parse-names":false,"suffix":""},{"dropping-particle":"","family":"Flora","given":"","non-dropping-particle":"","parse-names":false,"suffix":""},{"dropping-particle":"","family":"Surya","given":"Vennessa","non-dropping-particle":"","parse-names":false,"suffix":""},{"dropping-particle":"","family":"Wang","given":"Steffany","non-dropping-particle":"","parse-names":false,"suffix":""},{"dropping-particle":"","family":"Rahmi","given":"Namira Ufrida","non-dropping-particle":"","parse-names":false,"suffix":""}],"container-title":"Jurnal Ilmiah MEA (Manajemen, Ekonomi, dan Akuntansi)","id":"ITEM-2","issue":"2","issued":{"date-parts":[["2025"]]},"page":"219-233","title":"PENGARUH REPUTASI AUDITOR , ROTASI AUDIT , KOMITE AUDIT DAN FEE AUDIT TERHADAP KUALITAS AUDIT PADA SUBSEKTOR KONSTRUKSI YANG TERDAFTAR DI BURSA EFEK INDONESIA JIMEA | Jurnal Ilmiah MEA ( Manajemen , Ekonomi , dan Akuntansi )","type":"article-journal","volume":"9"},"uris":["http://www.mendeley.com/documents/?uuid=61d620f6-a6b3-494f-9833-e50a62877438"]}],"mendeley":{"formattedCitation":"(Naufaldyaksa et al., 2023; Wiliam et al., 2025)","plainTextFormattedCitation":"(Naufaldyaksa et al., 2023; Wiliam et al., 2025)","previouslyFormattedCitation":"(Naufaldyaksa et al., 2023; Wiliam et al., 2025)"},"properties":{"noteIndex":0},"schema":"https://github.com/citation-style-language/schema/raw/master/csl-citation.json"}</w:instrText>
      </w:r>
      <w:r w:rsidR="005E3B2A">
        <w:rPr>
          <w:rFonts w:ascii="Times New Roman" w:eastAsia="Times New Roman" w:hAnsi="Times New Roman" w:cs="Times New Roman"/>
          <w:noProof w:val="0"/>
          <w:sz w:val="24"/>
          <w:szCs w:val="24"/>
          <w:lang w:eastAsia="en-ID"/>
        </w:rPr>
        <w:fldChar w:fldCharType="separate"/>
      </w:r>
      <w:r w:rsidR="005E3B2A" w:rsidRPr="005E3B2A">
        <w:rPr>
          <w:rFonts w:ascii="Times New Roman" w:eastAsia="Times New Roman" w:hAnsi="Times New Roman" w:cs="Times New Roman"/>
          <w:sz w:val="24"/>
          <w:szCs w:val="24"/>
          <w:lang w:eastAsia="en-ID"/>
        </w:rPr>
        <w:t xml:space="preserve">(Naufaldyaksa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xml:space="preserve">., 2023; Wiliam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2025)</w:t>
      </w:r>
      <w:r w:rsidR="005E3B2A">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Oleh karena itu</w:t>
      </w:r>
      <w:r>
        <w:rPr>
          <w:rFonts w:ascii="Times New Roman" w:eastAsia="Times New Roman" w:hAnsi="Times New Roman" w:cs="Times New Roman"/>
          <w:noProof w:val="0"/>
          <w:sz w:val="24"/>
          <w:szCs w:val="24"/>
          <w:lang w:val="en-US" w:eastAsia="en-ID"/>
        </w:rPr>
        <w:t xml:space="preserve"> </w:t>
      </w:r>
      <w:r w:rsidRPr="00FD29E4">
        <w:rPr>
          <w:rFonts w:ascii="Times New Roman" w:eastAsia="Times New Roman" w:hAnsi="Times New Roman" w:cs="Times New Roman"/>
          <w:noProof w:val="0"/>
          <w:sz w:val="24"/>
          <w:szCs w:val="24"/>
          <w:lang w:eastAsia="en-ID"/>
        </w:rPr>
        <w:t xml:space="preserve">ukuran perusahaan perlu dikendalikan dalam penelitian mengenai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dan kualitas audit agar pengaruh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tidak keliru diinterpretasikan sebagai pengaruh kompleksitas operasi perusahaa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DOI":"10.46306/rev.v3i1.93","author":[{"dropping-particle":"","family":"Luvena","given":"","non-dropping-particle":"","parse-names":false,"suffix":""},{"dropping-particle":"","family":"Maidani","given":"","non-dropping-particle":"","parse-names":false,"suffix":""},{"dropping-particle":"","family":"Afriani","given":"Raden Irna","non-dropping-particle":"","parse-names":false,"suffix":""}],"container-title":"Jurnal Revenue","id":"ITEM-1","issue":"1","issued":{"date-parts":[["2022"]]},"page":"250-266","title":"PENGARUH FEE AUDIT, AUDIT TENURE, ROTASI AUDIT DAN UKURAN PERUSAHAAN TERHADAP KUALITAS AUDIT (Studi Empiris Pada Perusahaan Manufaktur Sektor Aneka Industri Dan Perusahaan Sektor Properti, Perumahan &amp; Konstruksi Bangunan Yang Terdaftar Di Bursa Efek Indon","type":"article-journal","volume":"3"},"uris":["http://www.mendeley.com/documents/?uuid=cd3c60fe-3584-4914-bdf7-6f5c36c475bd"]},{"id":"ITEM-2","itemData":{"author":[{"dropping-particle":"","family":"Shahadah","given":"Eliza Nurul","non-dropping-particle":"","parse-names":false,"suffix":""},{"dropping-particle":"","family":"Pabulo","given":"Azfa Mutiara Ahmad","non-dropping-particle":"","parse-names":false,"suffix":""}],"container-title":"COSTING: Journal of Economic, Business and Accounting","id":"ITEM-2","issue":"6","issued":{"date-parts":[["2024"]]},"page":"5412-5423","title":"PENGARUH AUDIT TENURE, ROTASI AUDIT, FEE AUDIT DAN UKURAN PERUSAHAAN TERHADAP KUALITAS AUDIT PADA SEKTOR KEUANGAN PERIODE 2021-2023","type":"article-journal","volume":"7"},"uris":["http://www.mendeley.com/documents/?uuid=d2f4884e-d3c1-4efc-a5aa-bcf13a1d628e"]},{"id":"ITEM-3","itemData":{"author":[{"dropping-particle":"","family":"Susanti","given":"Yuniar","non-dropping-particle":"","parse-names":false,"suffix":""},{"dropping-particle":"","family":"Annisa","given":"","non-dropping-particle":"","parse-names":false,"suffix":""}],"container-title":"Jurnal bisnis mahasiswa","id":"ITEM-3","issued":{"date-parts":[["2023"]]},"title":"DAMPAK FEE AUDIT, AUDIT TENURE DAN UKURAN PERUSAHAAN TERHADAP KUALITAS AUDIT","type":"article-journal"},"uris":["http://www.mendeley.com/documents/?uuid=edf1cd49-730d-41c8-a44c-dc5acb4c224a"]}],"mendeley":{"formattedCitation":"(Luvena et al., 2022; Shahadah &amp; Pabulo, 2024; Susanti &amp; Annisa, 2023)","plainTextFormattedCitation":"(Luvena et al., 2022; Shahadah &amp; Pabulo, 2024; Susanti &amp; Annisa, 2023)","previouslyFormattedCitation":"(Luvena et al., 2022; Shahadah &amp; Pabulo, 2024; Susanti &amp; Annisa,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D29E4">
        <w:rPr>
          <w:rFonts w:ascii="Times New Roman" w:eastAsia="Times New Roman" w:hAnsi="Times New Roman" w:cs="Times New Roman"/>
          <w:sz w:val="24"/>
          <w:szCs w:val="24"/>
          <w:lang w:eastAsia="en-ID"/>
        </w:rPr>
        <w:t xml:space="preserve">(Luvena </w:t>
      </w:r>
      <w:r w:rsidRPr="00FD29E4">
        <w:rPr>
          <w:rFonts w:ascii="Times New Roman" w:eastAsia="Times New Roman" w:hAnsi="Times New Roman" w:cs="Times New Roman"/>
          <w:i/>
          <w:iCs/>
          <w:sz w:val="24"/>
          <w:szCs w:val="24"/>
          <w:lang w:eastAsia="en-ID"/>
        </w:rPr>
        <w:t>et al</w:t>
      </w:r>
      <w:r w:rsidRPr="00FD29E4">
        <w:rPr>
          <w:rFonts w:ascii="Times New Roman" w:eastAsia="Times New Roman" w:hAnsi="Times New Roman" w:cs="Times New Roman"/>
          <w:sz w:val="24"/>
          <w:szCs w:val="24"/>
          <w:lang w:eastAsia="en-ID"/>
        </w:rPr>
        <w:t>., 2022; Shahadah &amp; Pabulo, 2024; Susanti &amp; Annisa, 2023)</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 xml:space="preserve">. </w:t>
      </w:r>
      <w:r>
        <w:rPr>
          <w:rFonts w:ascii="Times New Roman" w:eastAsia="Times New Roman" w:hAnsi="Times New Roman" w:cs="Times New Roman"/>
          <w:noProof w:val="0"/>
          <w:sz w:val="24"/>
          <w:szCs w:val="24"/>
          <w:lang w:val="en-US" w:eastAsia="en-ID"/>
        </w:rPr>
        <w:t>U</w:t>
      </w:r>
      <w:r w:rsidRPr="00FD29E4">
        <w:rPr>
          <w:rFonts w:ascii="Times New Roman" w:eastAsia="Times New Roman" w:hAnsi="Times New Roman" w:cs="Times New Roman"/>
          <w:noProof w:val="0"/>
          <w:sz w:val="24"/>
          <w:szCs w:val="24"/>
          <w:lang w:eastAsia="en-ID"/>
        </w:rPr>
        <w:t xml:space="preserve">kuran perusahaan berfungsi sebagai faktor kontrol penting yang membantu </w:t>
      </w:r>
      <w:r w:rsidRPr="00FD29E4">
        <w:rPr>
          <w:rFonts w:ascii="Times New Roman" w:eastAsia="Times New Roman" w:hAnsi="Times New Roman" w:cs="Times New Roman"/>
          <w:noProof w:val="0"/>
          <w:sz w:val="24"/>
          <w:szCs w:val="24"/>
          <w:lang w:eastAsia="en-ID"/>
        </w:rPr>
        <w:lastRenderedPageBreak/>
        <w:t xml:space="preserve">menjelaskan hubungan antara </w:t>
      </w:r>
      <w:r w:rsidRPr="00FD29E4">
        <w:rPr>
          <w:rFonts w:ascii="Times New Roman" w:eastAsia="Times New Roman" w:hAnsi="Times New Roman" w:cs="Times New Roman"/>
          <w:i/>
          <w:iCs/>
          <w:noProof w:val="0"/>
          <w:sz w:val="24"/>
          <w:szCs w:val="24"/>
          <w:lang w:eastAsia="en-ID"/>
        </w:rPr>
        <w:t>audit fee</w:t>
      </w:r>
      <w:r w:rsidRPr="00FD29E4">
        <w:rPr>
          <w:rFonts w:ascii="Times New Roman" w:eastAsia="Times New Roman" w:hAnsi="Times New Roman" w:cs="Times New Roman"/>
          <w:noProof w:val="0"/>
          <w:sz w:val="24"/>
          <w:szCs w:val="24"/>
          <w:lang w:eastAsia="en-ID"/>
        </w:rPr>
        <w:t xml:space="preserve"> dan kualitas audit secara lebih akurat </w:t>
      </w:r>
      <w:r>
        <w:rPr>
          <w:rFonts w:ascii="Times New Roman" w:eastAsia="Times New Roman" w:hAnsi="Times New Roman" w:cs="Times New Roman"/>
          <w:noProof w:val="0"/>
          <w:sz w:val="24"/>
          <w:szCs w:val="24"/>
          <w:lang w:eastAsia="en-ID"/>
        </w:rPr>
        <w:fldChar w:fldCharType="begin" w:fldLock="1"/>
      </w:r>
      <w:r w:rsidR="005E3B2A">
        <w:rPr>
          <w:rFonts w:ascii="Times New Roman" w:eastAsia="Times New Roman" w:hAnsi="Times New Roman" w:cs="Times New Roman"/>
          <w:noProof w:val="0"/>
          <w:sz w:val="24"/>
          <w:szCs w:val="24"/>
          <w:lang w:eastAsia="en-ID"/>
        </w:rPr>
        <w:instrText>ADDIN CSL_CITATION {"citationItems":[{"id":"ITEM-1","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1","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2","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2","issue":"1","issued":{"date-parts":[["2025"]]},"page":"1-13","title":"Audit Tenure , Audit Committee , Audit Fee , Audit Delay : Effect on Audit Quality","type":"article-journal","volume":"7"},"uris":["http://www.mendeley.com/documents/?uuid=ca7c4ab3-a4d8-4630-96d5-09e473a452ea"]},{"id":"ITEM-3","itemData":{"author":[{"dropping-particle":"","family":"Hasanah","given":"Aini Nur","non-dropping-particle":"","parse-names":false,"suffix":""},{"dropping-particle":"","family":"Suhendro","given":"","non-dropping-particle":"","parse-names":false,"suffix":""},{"dropping-particle":"","family":"Masitoh","given":"Endang","non-dropping-particle":"","parse-names":false,"suffix":""}],"container-title":"Oikos: Jurnal Kajian Pendidikan Ekonomi dan Ilmu Ekonomi","id":"ITEM-3","issue":"2","issued":{"date-parts":[["2025"]]},"page":"1175-1180","title":"PENGARUH AUDIT TENURE, FEE AUDIT, REPUTASI AUDITOR DAN ROTASI AUDIT TERHADAP KUALITAS AUDIT","type":"article-journal","volume":"9"},"uris":["http://www.mendeley.com/documents/?uuid=4e67183e-9bd5-4b4a-b278-548258cd4670"]}],"mendeley":{"formattedCitation":"(Hasanah et al., 2025; Kenny et al., 2025; Rahman et al., 2025)","plainTextFormattedCitation":"(Hasanah et al., 2025; Kenny et al., 2025; Rahman et al., 2025)","previouslyFormattedCitation":"(Hasanah et al., 2025; Kenny et al., 2025; Rahman et al.,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5E3B2A" w:rsidRPr="005E3B2A">
        <w:rPr>
          <w:rFonts w:ascii="Times New Roman" w:eastAsia="Times New Roman" w:hAnsi="Times New Roman" w:cs="Times New Roman"/>
          <w:sz w:val="24"/>
          <w:szCs w:val="24"/>
          <w:lang w:eastAsia="en-ID"/>
        </w:rPr>
        <w:t xml:space="preserve">(Hasanah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xml:space="preserve">., 2025; Kenny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xml:space="preserve">., 2025; Rahman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2025)</w:t>
      </w:r>
      <w:r>
        <w:rPr>
          <w:rFonts w:ascii="Times New Roman" w:eastAsia="Times New Roman" w:hAnsi="Times New Roman" w:cs="Times New Roman"/>
          <w:noProof w:val="0"/>
          <w:sz w:val="24"/>
          <w:szCs w:val="24"/>
          <w:lang w:eastAsia="en-ID"/>
        </w:rPr>
        <w:fldChar w:fldCharType="end"/>
      </w:r>
      <w:r w:rsidRPr="00FD29E4">
        <w:rPr>
          <w:rFonts w:ascii="Times New Roman" w:eastAsia="Times New Roman" w:hAnsi="Times New Roman" w:cs="Times New Roman"/>
          <w:noProof w:val="0"/>
          <w:sz w:val="24"/>
          <w:szCs w:val="24"/>
          <w:lang w:eastAsia="en-ID"/>
        </w:rPr>
        <w:t>.</w:t>
      </w:r>
    </w:p>
    <w:p w14:paraId="08EAFD0C" w14:textId="156A213B" w:rsidR="00D846FA" w:rsidRPr="00E04DCB" w:rsidRDefault="00F05780" w:rsidP="00E04DCB">
      <w:pPr>
        <w:spacing w:after="0" w:line="360" w:lineRule="auto"/>
        <w:rPr>
          <w:rFonts w:ascii="Times New Roman" w:eastAsia="Times New Roman" w:hAnsi="Times New Roman" w:cs="Times New Roman"/>
          <w:i/>
          <w:iCs/>
          <w:noProof w:val="0"/>
          <w:sz w:val="24"/>
          <w:szCs w:val="24"/>
          <w:lang w:val="en-ID" w:eastAsia="en-ID"/>
        </w:rPr>
      </w:pPr>
      <w:r w:rsidRPr="00E04DCB">
        <w:rPr>
          <w:rFonts w:ascii="Times New Roman" w:eastAsia="Times New Roman" w:hAnsi="Times New Roman" w:cs="Times New Roman"/>
          <w:b/>
          <w:bCs/>
          <w:i/>
          <w:noProof w:val="0"/>
          <w:sz w:val="24"/>
          <w:szCs w:val="24"/>
          <w:lang w:val="en-ID" w:eastAsia="en-ID"/>
        </w:rPr>
        <w:t>Tekanan audit</w:t>
      </w:r>
    </w:p>
    <w:p w14:paraId="7A1CF5F9" w14:textId="177E5B3E" w:rsidR="00F05780" w:rsidRPr="00F05780" w:rsidRDefault="00F05780" w:rsidP="00E04DCB">
      <w:pPr>
        <w:spacing w:after="0" w:line="360" w:lineRule="auto"/>
        <w:ind w:firstLine="720"/>
        <w:jc w:val="both"/>
        <w:rPr>
          <w:rFonts w:ascii="Times New Roman" w:eastAsia="Times New Roman" w:hAnsi="Times New Roman" w:cs="Times New Roman"/>
          <w:noProof w:val="0"/>
          <w:sz w:val="24"/>
          <w:szCs w:val="24"/>
          <w:lang w:val="en-US" w:eastAsia="en-ID"/>
        </w:rPr>
      </w:pPr>
      <w:r w:rsidRPr="00F05780">
        <w:rPr>
          <w:rFonts w:ascii="Times New Roman" w:eastAsia="Times New Roman" w:hAnsi="Times New Roman" w:cs="Times New Roman"/>
          <w:noProof w:val="0"/>
          <w:sz w:val="24"/>
          <w:szCs w:val="24"/>
          <w:lang w:eastAsia="en-ID"/>
        </w:rPr>
        <w:t xml:space="preserve">Tekanan audit baik dalam bentuk </w:t>
      </w:r>
      <w:r w:rsidRPr="00F05780">
        <w:rPr>
          <w:rFonts w:ascii="Times New Roman" w:eastAsia="Times New Roman" w:hAnsi="Times New Roman" w:cs="Times New Roman"/>
          <w:i/>
          <w:iCs/>
          <w:noProof w:val="0"/>
          <w:sz w:val="24"/>
          <w:szCs w:val="24"/>
          <w:lang w:eastAsia="en-ID"/>
        </w:rPr>
        <w:t>time budget pressure</w:t>
      </w:r>
      <w:r w:rsidRPr="00F05780">
        <w:rPr>
          <w:rFonts w:ascii="Times New Roman" w:eastAsia="Times New Roman" w:hAnsi="Times New Roman" w:cs="Times New Roman"/>
          <w:noProof w:val="0"/>
          <w:sz w:val="24"/>
          <w:szCs w:val="24"/>
          <w:lang w:eastAsia="en-ID"/>
        </w:rPr>
        <w:t xml:space="preserve"> maupun </w:t>
      </w:r>
      <w:r w:rsidRPr="00F05780">
        <w:rPr>
          <w:rFonts w:ascii="Times New Roman" w:eastAsia="Times New Roman" w:hAnsi="Times New Roman" w:cs="Times New Roman"/>
          <w:i/>
          <w:iCs/>
          <w:noProof w:val="0"/>
          <w:sz w:val="24"/>
          <w:szCs w:val="24"/>
          <w:lang w:eastAsia="en-ID"/>
        </w:rPr>
        <w:t>audit capacity stress</w:t>
      </w:r>
      <w:r w:rsidRPr="00F05780">
        <w:rPr>
          <w:rFonts w:ascii="Times New Roman" w:eastAsia="Times New Roman" w:hAnsi="Times New Roman" w:cs="Times New Roman"/>
          <w:noProof w:val="0"/>
          <w:sz w:val="24"/>
          <w:szCs w:val="24"/>
          <w:lang w:eastAsia="en-ID"/>
        </w:rPr>
        <w:t xml:space="preserve">, menggambarkan kondisi ketika auditor menghadapi keterbatasan waktu, sumber daya, atau beban penugasan yang tinggi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HIMAWAN","given":"F. Agung","non-dropping-particle":"","parse-names":false,"suffix":""}],"container-title":"JEMSI (Jurnal Ekonomi, Manajemen, dan Akuntansi)","id":"ITEM-1","issue":"2","issued":{"date-parts":[["2022"]]},"page":"151-166","title":"Pengaruh Fee Audit , Rotasi Audit , Audit Capacity Stress dan Ukuran Perusahaan Terhadap Earning Manipulation dengan Moderasi Kualitas Audit Pengaruh Fee Audit , Rotasi Audit , Audit capacity Stress dan Ukuran Perusahaan Terhadap Earning Manipulation","type":"article-journal","volume":"8"},"uris":["http://www.mendeley.com/documents/?uuid=ed803673-56b0-4ea5-9815-d10c84ebc426"]},{"id":"ITEM-2","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2","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3","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3","issue":"1","issued":{"date-parts":[["2026"]]},"page":"860-867","title":"PENGARUH AUDIT TENURE , FEE AUDIT , AUDIT DELAY , AUDIT CAPACITY STRESS TERHADAP KUALITAS AUDIT PADA KAP WILAYAH KOTA MEDAN","type":"article-journal","volume":"15"},"uris":["http://www.mendeley.com/documents/?uuid=04fe34fb-441e-4682-a710-b1b7b3aed9f0"]}],"mendeley":{"formattedCitation":"(HIMAWAN, 2022; Viarni et al., 2023; Zain et al., 2026)","manualFormatting":"(Himawan, 2022; Viarni et al., 2023; Zain et al., 2026)","plainTextFormattedCitation":"(HIMAWAN, 2022; Viarni et al., 2023; Zain et al., 2026)","previouslyFormattedCitation":"(HIMAWAN, 2022; Viarni et al., 2023; Zain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Himawan, 2022; Viar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3; Zain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6)</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Tekanan ini dapat terjadi ketika auditor menangani banyak klien, menghadapi tenggat pelaporan yang berdekatan, atau bekerja dengan kapasitas tim yang terbatas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HIMAWAN","given":"F. Agung","non-dropping-particle":"","parse-names":false,"suffix":""}],"container-title":"JEMSI (Jurnal Ekonomi, Manajemen, dan Akuntansi)","id":"ITEM-1","issue":"2","issued":{"date-parts":[["2022"]]},"page":"151-166","title":"Pengaruh Fee Audit , Rotasi Audit , Audit Capacity Stress dan Ukuran Perusahaan Terhadap Earning Manipulation dengan Moderasi Kualitas Audit Pengaruh Fee Audit , Rotasi Audit , Audit capacity Stress dan Ukuran Perusahaan Terhadap Earning Manipulation","type":"article-journal","volume":"8"},"uris":["http://www.mendeley.com/documents/?uuid=ed803673-56b0-4ea5-9815-d10c84ebc426"]},{"id":"ITEM-2","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2","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HIMAWAN, 2022; Viarni et al., 2023)","manualFormatting":"(Himawan, 2022; Viarni et al., 2023)","plainTextFormattedCitation":"(HIMAWAN, 2022; Viarni et al., 2023)","previouslyFormattedCitation":"(HIMAWAN, 2022; Viarni et al.,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Himawan, 2022; Viar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3)</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Dalam kondisi tersebut tambahan </w:t>
      </w:r>
      <w:r w:rsidRPr="00F05780">
        <w:rPr>
          <w:rFonts w:ascii="Times New Roman" w:eastAsia="Times New Roman" w:hAnsi="Times New Roman" w:cs="Times New Roman"/>
          <w:i/>
          <w:iCs/>
          <w:noProof w:val="0"/>
          <w:sz w:val="24"/>
          <w:szCs w:val="24"/>
          <w:lang w:eastAsia="en-ID"/>
        </w:rPr>
        <w:t>audit fee</w:t>
      </w:r>
      <w:r w:rsidRPr="00F05780">
        <w:rPr>
          <w:rFonts w:ascii="Times New Roman" w:eastAsia="Times New Roman" w:hAnsi="Times New Roman" w:cs="Times New Roman"/>
          <w:noProof w:val="0"/>
          <w:sz w:val="24"/>
          <w:szCs w:val="24"/>
          <w:lang w:eastAsia="en-ID"/>
        </w:rPr>
        <w:t xml:space="preserve"> tidak selalu dapat meningkatkan kualitas audit apabila auditor tidak memiliki kapasitas waktu, tenaga, dan supervisi yang cukup untuk menerjemahkan fee tersebut ke dalam prosedur audit yang memadai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Fitriani","given":"Heppy","non-dropping-particle":"","parse-names":false,"suffix":""},{"dropping-particle":"","family":"Challen","given":"Auliffi Ermian","non-dropping-particle":"","parse-names":false,"suffix":""}],"container-title":"JJUARA: Jurnalurnal Riset Akuntansi","id":"ITEM-1","issue":"1","issued":{"date-parts":[["2024"]]},"page":"78-94","title":"PENGARUH AUDIT TENURE, AUDIT FEE, AUDIT CAPACITY STRESS SERTA SPESIALISASI AUDITOR TERHADAP KUALITAS AUDIT","type":"article-journal","volume":"14"},"uris":["http://www.mendeley.com/documents/?uuid=3f9a68f8-a1c5-445f-9107-3f08dec0903b"]},{"id":"ITEM-2","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2","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mendeley":{"formattedCitation":"(Fitriani &amp; Challen, 2024; Viarni et al., 2023)","plainTextFormattedCitation":"(Fitriani &amp; Challen, 2024; Viarni et al., 2023)","previouslyFormattedCitation":"(Fitriani &amp; Challen, 2024; Viarni et al., 2023)"},"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Fitriani &amp; Challen, 2024; Viar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3)</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Apabila tekanan kapasitas audit tinggi, risiko penurunan ketelitian, berkurangnya skeptisisme profesional, dan lemahnya dokumentasi audit dapat meningkat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1","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2","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2","issue":"1","issued":{"date-parts":[["2026"]]},"page":"860-867","title":"PENGARUH AUDIT TENURE , FEE AUDIT , AUDIT DELAY , AUDIT CAPACITY STRESS TERHADAP KUALITAS AUDIT PADA KAP WILAYAH KOTA MEDAN","type":"article-journal","volume":"15"},"uris":["http://www.mendeley.com/documents/?uuid=04fe34fb-441e-4682-a710-b1b7b3aed9f0"]}],"mendeley":{"formattedCitation":"(Viarni et al., 2023; Zain et al., 2026)","plainTextFormattedCitation":"(Viarni et al., 2023; Zain et al., 2026)","previouslyFormattedCitation":"(Viarni et al., 2023; Zain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Viar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3; Zain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6)</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Oleh karena itu</w:t>
      </w:r>
      <w:r>
        <w:rPr>
          <w:rFonts w:ascii="Times New Roman" w:eastAsia="Times New Roman" w:hAnsi="Times New Roman" w:cs="Times New Roman"/>
          <w:noProof w:val="0"/>
          <w:sz w:val="24"/>
          <w:szCs w:val="24"/>
          <w:lang w:val="en-US" w:eastAsia="en-ID"/>
        </w:rPr>
        <w:t xml:space="preserve"> </w:t>
      </w:r>
      <w:r w:rsidRPr="00F05780">
        <w:rPr>
          <w:rFonts w:ascii="Times New Roman" w:eastAsia="Times New Roman" w:hAnsi="Times New Roman" w:cs="Times New Roman"/>
          <w:noProof w:val="0"/>
          <w:sz w:val="24"/>
          <w:szCs w:val="24"/>
          <w:lang w:eastAsia="en-ID"/>
        </w:rPr>
        <w:t xml:space="preserve">tekanan audit menjadi faktor penting yang menjelaskan mengapa </w:t>
      </w:r>
      <w:r w:rsidRPr="00F05780">
        <w:rPr>
          <w:rFonts w:ascii="Times New Roman" w:eastAsia="Times New Roman" w:hAnsi="Times New Roman" w:cs="Times New Roman"/>
          <w:i/>
          <w:iCs/>
          <w:noProof w:val="0"/>
          <w:sz w:val="24"/>
          <w:szCs w:val="24"/>
          <w:lang w:eastAsia="en-ID"/>
        </w:rPr>
        <w:t>audit fee</w:t>
      </w:r>
      <w:r w:rsidRPr="00F05780">
        <w:rPr>
          <w:rFonts w:ascii="Times New Roman" w:eastAsia="Times New Roman" w:hAnsi="Times New Roman" w:cs="Times New Roman"/>
          <w:noProof w:val="0"/>
          <w:sz w:val="24"/>
          <w:szCs w:val="24"/>
          <w:lang w:eastAsia="en-ID"/>
        </w:rPr>
        <w:t xml:space="preserve"> tidak selalu menghasilkan kualitas audit yang lebih tinggi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Fitriani","given":"Heppy","non-dropping-particle":"","parse-names":false,"suffix":""},{"dropping-particle":"","family":"Challen","given":"Auliffi Ermian","non-dropping-particle":"","parse-names":false,"suffix":""}],"container-title":"JJUARA: Jurnalurnal Riset Akuntansi","id":"ITEM-1","issue":"1","issued":{"date-parts":[["2024"]]},"page":"78-94","title":"PENGARUH AUDIT TENURE, AUDIT FEE, AUDIT CAPACITY STRESS SERTA SPESIALISASI AUDITOR TERHADAP KUALITAS AUDIT","type":"article-journal","volume":"14"},"uris":["http://www.mendeley.com/documents/?uuid=3f9a68f8-a1c5-445f-9107-3f08dec0903b"]},{"id":"ITEM-2","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2","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3","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3","issue":"1","issued":{"date-parts":[["2026"]]},"page":"860-867","title":"PENGARUH AUDIT TENURE , FEE AUDIT , AUDIT DELAY , AUDIT CAPACITY STRESS TERHADAP KUALITAS AUDIT PADA KAP WILAYAH KOTA MEDAN","type":"article-journal","volume":"15"},"uris":["http://www.mendeley.com/documents/?uuid=04fe34fb-441e-4682-a710-b1b7b3aed9f0"]}],"mendeley":{"formattedCitation":"(Fitriani &amp; Challen, 2024; Viarni et al., 2023; Zain et al., 2026)","plainTextFormattedCitation":"(Fitriani &amp; Challen, 2024; Viarni et al., 2023; Zain et al., 2026)","previouslyFormattedCitation":"(Fitriani &amp; Challen, 2024; Viarni et al., 2023; Zain et al., 2026)"},"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Fitriani &amp; Challen, 2024; Viar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3; Zain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6)</w:t>
      </w:r>
      <w:r>
        <w:rPr>
          <w:rFonts w:ascii="Times New Roman" w:eastAsia="Times New Roman" w:hAnsi="Times New Roman" w:cs="Times New Roman"/>
          <w:noProof w:val="0"/>
          <w:sz w:val="24"/>
          <w:szCs w:val="24"/>
          <w:lang w:eastAsia="en-ID"/>
        </w:rPr>
        <w:fldChar w:fldCharType="end"/>
      </w:r>
      <w:r>
        <w:rPr>
          <w:rFonts w:ascii="Times New Roman" w:eastAsia="Times New Roman" w:hAnsi="Times New Roman" w:cs="Times New Roman"/>
          <w:noProof w:val="0"/>
          <w:sz w:val="24"/>
          <w:szCs w:val="24"/>
          <w:lang w:val="en-US" w:eastAsia="en-ID"/>
        </w:rPr>
        <w:t>.</w:t>
      </w:r>
    </w:p>
    <w:p w14:paraId="6457C05C" w14:textId="55438BA3" w:rsidR="00F05780" w:rsidRPr="0084513C" w:rsidRDefault="00F05780" w:rsidP="00E04DCB">
      <w:pPr>
        <w:spacing w:after="0" w:line="360" w:lineRule="auto"/>
        <w:ind w:firstLine="720"/>
        <w:jc w:val="both"/>
        <w:rPr>
          <w:rFonts w:ascii="Times New Roman" w:eastAsia="Times New Roman" w:hAnsi="Times New Roman" w:cs="Times New Roman"/>
          <w:noProof w:val="0"/>
          <w:sz w:val="24"/>
          <w:szCs w:val="24"/>
          <w:lang w:val="en-US" w:eastAsia="en-ID"/>
        </w:rPr>
      </w:pPr>
      <w:r w:rsidRPr="00F05780">
        <w:rPr>
          <w:rFonts w:ascii="Times New Roman" w:eastAsia="Times New Roman" w:hAnsi="Times New Roman" w:cs="Times New Roman"/>
          <w:noProof w:val="0"/>
          <w:sz w:val="24"/>
          <w:szCs w:val="24"/>
          <w:lang w:eastAsia="en-ID"/>
        </w:rPr>
        <w:t xml:space="preserve">Berdasarkan faktor-faktor tersebut, hubungan antara </w:t>
      </w:r>
      <w:r w:rsidRPr="00F05780">
        <w:rPr>
          <w:rFonts w:ascii="Times New Roman" w:eastAsia="Times New Roman" w:hAnsi="Times New Roman" w:cs="Times New Roman"/>
          <w:i/>
          <w:iCs/>
          <w:noProof w:val="0"/>
          <w:sz w:val="24"/>
          <w:szCs w:val="24"/>
          <w:lang w:eastAsia="en-ID"/>
        </w:rPr>
        <w:t>audit fee</w:t>
      </w:r>
      <w:r w:rsidRPr="00F05780">
        <w:rPr>
          <w:rFonts w:ascii="Times New Roman" w:eastAsia="Times New Roman" w:hAnsi="Times New Roman" w:cs="Times New Roman"/>
          <w:noProof w:val="0"/>
          <w:sz w:val="24"/>
          <w:szCs w:val="24"/>
          <w:lang w:eastAsia="en-ID"/>
        </w:rPr>
        <w:t xml:space="preserve"> dan kualitas audit perlu dipahami sebagai hubungan yang bergantung pada konteks, bukan sebagai hubungan langsung yang berlaku seragam pada seluruh penelitian </w:t>
      </w:r>
      <w:r>
        <w:rPr>
          <w:rFonts w:ascii="Times New Roman" w:eastAsia="Times New Roman" w:hAnsi="Times New Roman" w:cs="Times New Roman"/>
          <w:noProof w:val="0"/>
          <w:sz w:val="24"/>
          <w:szCs w:val="24"/>
          <w:lang w:eastAsia="en-ID"/>
        </w:rPr>
        <w:fldChar w:fldCharType="begin" w:fldLock="1"/>
      </w:r>
      <w:r w:rsidR="004E59DF">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DOI":"http://dx.doi.org/10.25105/jet.v3i1.16085","author":[{"dropping-particle":"","family":"Arif","given":"Muhammad Fakhrul","non-dropping-particle":"","parse-names":false,"suffix":""},{"dropping-particle":"","family":"Lastanti","given":"Hexana Sri","non-dropping-particle":"","parse-names":false,"suffix":""}],"container-title":"Jurnal Ekonomi Trisakti","id":"ITEM-2","issue":"1","issued":{"date-parts":[["2023"]]},"page":"1373-1382","title":"PENGARUH TENURE AUDIT, ROTASI AUDIT, AUDIT FEE DAN SPESIALISASI AUDITOR TERHADAP KUALITAS AUDIT DENGAN KOMITE AUDIT SEBAGAI VARIABEL MODERASI","type":"article-journal","volume":"3"},"uris":["http://www.mendeley.com/documents/?uuid=be2b632a-a80f-4464-a09b-e6b7474f091b"]},{"id":"ITEM-3","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3","issue":"September","issued":{"date-parts":[["2021"]]},"page":"173-188","title":"PENGARUH AUDIT FEE, MASA KERJA AUDIT, ROTASI AUDIT, DAN KOMITE AUDIT TERHADAP KUALITAS AUDIT","type":"article-journal","volume":"0832"},"uris":["http://www.mendeley.com/documents/?uuid=d7b5bf64-825c-4660-823b-90f85f54298e"]},{"id":"ITEM-4","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4","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mendeley":{"formattedCitation":"(Andardini et al., 2024; Arif &amp; Lastanti, 2023; Jessica et al., 2021; Kenny et al., 2025)","plainTextFormattedCitation":"(Andardini et al., 2024; Arif &amp; Lastanti, 2023; Jessica et al., 2021; Kenny et al., 2025)","previouslyFormattedCitation":"(Andardini et al., 2024; Arif &amp; Lastanti, 2023; Jessica et al., 2021; Kenny et al., 2025)"},"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Andardi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4; Arif &amp; Lastanti, 2023; Jessica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1; Kenny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5)</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Pada tingkat penugasan </w:t>
      </w:r>
      <w:r w:rsidRPr="00F05780">
        <w:rPr>
          <w:rFonts w:ascii="Times New Roman" w:eastAsia="Times New Roman" w:hAnsi="Times New Roman" w:cs="Times New Roman"/>
          <w:i/>
          <w:iCs/>
          <w:noProof w:val="0"/>
          <w:sz w:val="24"/>
          <w:szCs w:val="24"/>
          <w:lang w:eastAsia="en-ID"/>
        </w:rPr>
        <w:t>audit fee</w:t>
      </w:r>
      <w:r w:rsidRPr="00F05780">
        <w:rPr>
          <w:rFonts w:ascii="Times New Roman" w:eastAsia="Times New Roman" w:hAnsi="Times New Roman" w:cs="Times New Roman"/>
          <w:noProof w:val="0"/>
          <w:sz w:val="24"/>
          <w:szCs w:val="24"/>
          <w:lang w:eastAsia="en-ID"/>
        </w:rPr>
        <w:t xml:space="preserve"> dapat mendukung kualitas audit apabila fee tersebut diterjemahkan menjadi perluasan prosedur, peningkatan alokasi waktu, dan keterlibatan auditor yang kompeten </w:t>
      </w:r>
      <w:r>
        <w:rPr>
          <w:rFonts w:ascii="Times New Roman" w:eastAsia="Times New Roman" w:hAnsi="Times New Roman" w:cs="Times New Roman"/>
          <w:noProof w:val="0"/>
          <w:sz w:val="24"/>
          <w:szCs w:val="24"/>
          <w:lang w:eastAsia="en-ID"/>
        </w:rPr>
        <w:fldChar w:fldCharType="begin" w:fldLock="1"/>
      </w:r>
      <w:r>
        <w:rPr>
          <w:rFonts w:ascii="Times New Roman" w:eastAsia="Times New Roman" w:hAnsi="Times New Roman" w:cs="Times New Roman"/>
          <w:noProof w:val="0"/>
          <w:sz w:val="24"/>
          <w:szCs w:val="24"/>
          <w:lang w:eastAsia="en-ID"/>
        </w:rPr>
        <w:instrText>ADDIN CSL_CITATION {"citationItems":[{"id":"ITEM-1","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1","issue":"2","issued":{"date-parts":[["2023"]]},"page":"356-368","title":"KUALITAS AUDIT DITINJAU DARI INDEPENDENSI, AUDIT TENURE, AUDIT FEE DAN DUE PROFESSIONAL CARE","type":"article-journal","volume":"4"},"uris":["http://www.mendeley.com/documents/?uuid=4e60bb71-bfce-4ef8-b517-fad5c4ffd649"]},{"id":"ITEM-2","itemData":{"author":[{"dropping-particle":"","family":"Cahyati","given":"Wulan Nada","non-dropping-particle":"","parse-names":false,"suffix":""},{"dropping-particle":"","family":"Hariyanto","given":"Eko","non-dropping-particle":"","parse-names":false,"suffix":""},{"dropping-particle":"","family":"Setyadi","given":"Edi Joko","non-dropping-particle":"","parse-names":false,"suffix":""},{"dropping-particle":"","family":"Inayati","given":"Nur Isna","non-dropping-particle":"","parse-names":false,"suffix":""}],"container-title":"RATIO: Reviu Akuntansi Kontemporer Indonesia","id":"ITEM-2","issue":"1","issued":{"date-parts":[["2021"]]},"page":"51-62","title":"PENGARUH ROTASI AUDIT , AUDIT TENURE , FEE AUDIT , DAN KOMITE AUDIT TERHADAP KUALITAS AUDIT (Studi pada Perusahaan Food and Beverage yang terdaftar di Bursa Efek Indonesia Tahun 2014-2019)","type":"article-journal","volume":"2"},"uris":["http://www.mendeley.com/documents/?uuid=126e55a6-91e0-474e-ace3-b1f7b19ca08c"]},{"id":"ITEM-3","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3","issue":"1","issued":{"date-parts":[["2023"]]},"page":"49-61","title":"PENGARUH AUDIT FEE, AUDIT TENURE, ROTASI AUDIT DAN REPUTASI KANTOR AKUNTAN PUBLIK TERHADAP KUALITAS AUDIT","type":"article-journal","volume":"4"},"uris":["http://www.mendeley.com/documents/?uuid=acfa7ef6-3338-45dd-9ba5-b47b8c30f32b"]},{"id":"ITEM-4","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4","issue":"2","issued":{"date-parts":[["2022"]]},"page":"166-175","title":"PENGARUH AUDIT TENURE, FEE AUDIT, KOMITE AUDIT, DAN UKURAN PERUSAHAAN TERHADAP KUALITAS AUDIT","type":"article-journal","volume":"3"},"uris":["http://www.mendeley.com/documents/?uuid=420aacef-a7e7-4da5-a0de-fdc2f7e070aa"]}],"mendeley":{"formattedCitation":"(Aprilady et al., 2023; Cahyati et al., 2021; Fadhlan et al., 2023; Pamungkas et al., 2022)","plainTextFormattedCitation":"(Aprilady et al., 2023; Cahyati et al., 2021; Fadhlan et al., 2023; Pamungkas et al., 2022)","previouslyFormattedCitation":"(Aprilady et al., 2023; Cahyati et al., 2021; Fadhlan et al., 2023; Pamungkas et al., 2022)"},"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Aprilady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3; Cahyat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1; Fadhlan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3; Pamungkas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2)</w:t>
      </w:r>
      <w:r>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Pada tingkat auditor dan KAP, pengaruh tersebut bergantung pada independensi, reputasi, kapasitas institusional, serta spesialisasi industri auditor </w:t>
      </w:r>
      <w:r>
        <w:rPr>
          <w:rFonts w:ascii="Times New Roman" w:eastAsia="Times New Roman" w:hAnsi="Times New Roman" w:cs="Times New Roman"/>
          <w:noProof w:val="0"/>
          <w:sz w:val="24"/>
          <w:szCs w:val="24"/>
          <w:lang w:eastAsia="en-ID"/>
        </w:rPr>
        <w:fldChar w:fldCharType="begin" w:fldLock="1"/>
      </w:r>
      <w:r w:rsidR="0052592C">
        <w:rPr>
          <w:rFonts w:ascii="Times New Roman" w:eastAsia="Times New Roman" w:hAnsi="Times New Roman" w:cs="Times New Roman"/>
          <w:noProof w:val="0"/>
          <w:sz w:val="24"/>
          <w:szCs w:val="24"/>
          <w:lang w:eastAsia="en-ID"/>
        </w:rPr>
        <w:instrText>ADDIN CSL_CITATION {"citationItems":[{"id":"ITEM-1","itemData":{"author":[{"dropping-particle":"","family":"Hidayati","given":"Rafika Iftitah","non-dropping-particle":"","parse-names":false,"suffix":""},{"dropping-particle":"","family":"Djamil","given":"Nasrullah","non-dropping-particle":"","parse-names":false,"suffix":""}],"container-title":"Jurnal Audit, Akuntansi, Manajemen Terintegrasi","id":"ITEM-1","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abstract":"&amp;lt;p&amp;gt;Management of state finances is one of the things that is very important for the economic life of a country. The BPK is a state institution that is free and independent in examining the management and responsibility of state finances. This research aims to obtain evidence regarding the influence of independence, integrity and professionalism on audit judgment. The data collection method is by distributing questionnaires to the BPK RI Bali Province Representative. The sampling method was non-probability sampling with a saturated sampling technique, so that a sample of 95 auditors was obtained. The analysis technique used is multiple linear regression analysis. The research results show that independence, integrity and professionalism have a positive effect on audit judgment.&amp;lt;/p&amp;gt;","author":[{"dropping-particle":"","family":"Ramadhani","given":"Muhamad Ivo Nizar","non-dropping-particle":"","parse-names":false,"suffix":""},{"dropping-particle":"","family":"Suryanawa","given":"I Ketut","non-dropping-particle":"","parse-names":false,"suffix":""},{"dropping-particle":"","family":"Sudirga","given":"I Gusti Ayu Desni Saraswati","non-dropping-particle":"","parse-names":false,"suffix":""}],"container-title":"Jurnal Ekonomi","id":"ITEM-3","issue":"03 SE  - Articles","issued":{"date-parts":[["2024","7","17"]]},"page":"204-218","title":"The Influence Of Independence, Integrity, And Professionalism On Audit Judgement (Study At BPK RI Representative Of Bali Province)","type":"article-journal","volume":"13"},"uris":["http://www.mendeley.com/documents/?uuid=46d3f802-8ddd-49a7-a003-24e8c9a636ec"]},{"id":"ITEM-4","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4","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Hidayati &amp; Djamil, 2024; Naravita et al., 2025; M. I. N. Ramadhani et al., 2024; A. Wijaya et al., 2024)","plainTextFormattedCitation":"(Hidayati &amp; Djamil, 2024; Naravita et al., 2025; M. I. N. Ramadhani et al., 2024; A. Wijaya et al., 2024)","previouslyFormattedCitation":"(Hidayati &amp; Djamil, 2024; Naravita et al., 2025; M. I. N. Ramadhani et al., 2024; A. Wijaya et al.,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Pr="00F05780">
        <w:rPr>
          <w:rFonts w:ascii="Times New Roman" w:eastAsia="Times New Roman" w:hAnsi="Times New Roman" w:cs="Times New Roman"/>
          <w:sz w:val="24"/>
          <w:szCs w:val="24"/>
          <w:lang w:eastAsia="en-ID"/>
        </w:rPr>
        <w:t xml:space="preserve">(Hidayati &amp; Djamil, 2024; Naravita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5; M. I. N. Ramadhani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xml:space="preserve">., 2024; A. Wijaya </w:t>
      </w:r>
      <w:r w:rsidRPr="00F05780">
        <w:rPr>
          <w:rFonts w:ascii="Times New Roman" w:eastAsia="Times New Roman" w:hAnsi="Times New Roman" w:cs="Times New Roman"/>
          <w:i/>
          <w:iCs/>
          <w:sz w:val="24"/>
          <w:szCs w:val="24"/>
          <w:lang w:eastAsia="en-ID"/>
        </w:rPr>
        <w:t>et al</w:t>
      </w:r>
      <w:r w:rsidRPr="00F05780">
        <w:rPr>
          <w:rFonts w:ascii="Times New Roman" w:eastAsia="Times New Roman" w:hAnsi="Times New Roman" w:cs="Times New Roman"/>
          <w:sz w:val="24"/>
          <w:szCs w:val="24"/>
          <w:lang w:eastAsia="en-ID"/>
        </w:rPr>
        <w:t>., 2024)</w:t>
      </w:r>
      <w:r>
        <w:rPr>
          <w:rFonts w:ascii="Times New Roman" w:eastAsia="Times New Roman" w:hAnsi="Times New Roman" w:cs="Times New Roman"/>
          <w:noProof w:val="0"/>
          <w:sz w:val="24"/>
          <w:szCs w:val="24"/>
          <w:lang w:eastAsia="en-ID"/>
        </w:rPr>
        <w:fldChar w:fldCharType="end"/>
      </w:r>
      <w:r w:rsidR="0052592C">
        <w:rPr>
          <w:rFonts w:ascii="Times New Roman" w:eastAsia="Times New Roman" w:hAnsi="Times New Roman" w:cs="Times New Roman"/>
          <w:noProof w:val="0"/>
          <w:sz w:val="24"/>
          <w:szCs w:val="24"/>
          <w:lang w:val="en-US" w:eastAsia="en-ID"/>
        </w:rPr>
        <w:t xml:space="preserve">. </w:t>
      </w:r>
      <w:r w:rsidRPr="00F05780">
        <w:rPr>
          <w:rFonts w:ascii="Times New Roman" w:eastAsia="Times New Roman" w:hAnsi="Times New Roman" w:cs="Times New Roman"/>
          <w:noProof w:val="0"/>
          <w:sz w:val="24"/>
          <w:szCs w:val="24"/>
          <w:lang w:eastAsia="en-ID"/>
        </w:rPr>
        <w:t xml:space="preserve">Pada tingkat klien dan tata kelola hubungan tersebut dipengaruhi oleh kompleksitas perusahaan, efektivitas komite audit, serta kemampuan perusahaan dalam menjaga hubungan auditor-klien yang objektif </w:t>
      </w:r>
      <w:r w:rsidR="0052592C">
        <w:rPr>
          <w:rFonts w:ascii="Times New Roman" w:eastAsia="Times New Roman" w:hAnsi="Times New Roman" w:cs="Times New Roman"/>
          <w:noProof w:val="0"/>
          <w:sz w:val="24"/>
          <w:szCs w:val="24"/>
          <w:lang w:eastAsia="en-ID"/>
        </w:rPr>
        <w:fldChar w:fldCharType="begin" w:fldLock="1"/>
      </w:r>
      <w:r w:rsidR="00D26479">
        <w:rPr>
          <w:rFonts w:ascii="Times New Roman" w:eastAsia="Times New Roman" w:hAnsi="Times New Roman" w:cs="Times New Roman"/>
          <w:noProof w:val="0"/>
          <w:sz w:val="24"/>
          <w:szCs w:val="24"/>
          <w:lang w:eastAsia="en-ID"/>
        </w:rPr>
        <w:instrText>ADDIN CSL_CITATION {"citationItems":[{"id":"ITEM-1","itemData":{"DOI":"https://doi.org/10.54099/ijibmr.v4i1.611 ARTICLE","author":[{"dropping-particle":"","family":"Andardini","given":"Siti Eka Resti","non-dropping-particle":"","parse-names":false,"suffix":""},{"dropping-particle":"","family":"Erlina","given":"","non-dropping-particle":"","parse-names":false,"suffix":""},{"dropping-particle":"","family":"Adnans","given":"Abdhy Aulia","non-dropping-particle":"","parse-names":false,"suffix":""}],"container-title":"International Journal of Islamic Business and Management Review","id":"ITEM-1","issue":"1","issued":{"date-parts":[["2024"]]},"page":"1-12","title":"Audit Committee as A Moderating Variable : Factors Influencing Audit Quality in Financial Sector on the IDX","type":"article-journal","volume":"4"},"uris":["http://www.mendeley.com/documents/?uuid=fdf684a7-c42d-4123-a43c-61f32da619c0"]},{"id":"ITEM-2","itemData":{"author":[{"dropping-particle":"","family":"Kenny","given":"","non-dropping-particle":"","parse-names":false,"suffix":""},{"dropping-particle":"","family":"Leo","given":"Jerry Albert","non-dropping-particle":"","parse-names":false,"suffix":""},{"dropping-particle":"","family":"P.","given":"Jhon Lismart Benget.","non-dropping-particle":"","parse-names":false,"suffix":""},{"dropping-particle":"","family":"Siringoringo","given":"Magdalena Judika Br","non-dropping-particle":"","parse-names":false,"suffix":""}],"container-title":"Jurnal Ilmiah MEA (Manajemen, Ekonomi, dan Akuntansi)","id":"ITEM-2","issue":"1","issued":{"date-parts":[["2025"]]},"page":"63-79","title":"PENGARUH AUDIT FEE, UKURAN KAP, ROTASI AUDIT, KOMITE AUDIT DAN AUDIT DELAY TERHADAP KUALITAS AUDIT PADA PERUSAHAAN SEKTOR ASURANSI YANG TERCATAT DI BEI PERIODE 2018-2022","type":"article-journal","volume":"9"},"uris":["http://www.mendeley.com/documents/?uuid=c200c7cc-a401-4ead-a363-b23986714dd3"]},{"id":"ITEM-3","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3","issue":"1","issued":{"date-parts":[["2025"]]},"page":"1-13","title":"Audit Tenure , Audit Committee , Audit Fee , Audit Delay : Effect on Audit Quality","type":"article-journal","volume":"7"},"uris":["http://www.mendeley.com/documents/?uuid=ca7c4ab3-a4d8-4630-96d5-09e473a452ea"]},{"id":"ITEM-4","itemData":{"author":[{"dropping-particle":"","family":"Saputri","given":"Widhasari","non-dropping-particle":"","parse-names":false,"suffix":""},{"dropping-particle":"","family":"Adi","given":"Suyatmin Waskito","non-dropping-particle":"","parse-names":false,"suffix":""}],"container-title":"PERMANA: Jurnal Perpajakan, Manajemen, dan Akuntansi","id":"ITEM-4","issue":"2","issued":{"date-parts":[["2025"]]},"page":"552-566","title":"Pengaruh Fee Audit , Audit Tenure , Komite Audit , dan Rotasi Audit Terhadap Kualitas Audit","type":"article-journal","volume":"16"},"uris":["http://www.mendeley.com/documents/?uuid=ab9da24e-df7a-4508-8160-62280113c8e8"]}],"mendeley":{"formattedCitation":"(Andardini et al., 2024; Kenny et al., 2025; Rahman et al., 2025; W. Saputri &amp; Adi, 2025)","plainTextFormattedCitation":"(Andardini et al., 2024; Kenny et al., 2025; Rahman et al., 2025; W. Saputri &amp; Adi, 2025)","previouslyFormattedCitation":"(Andardini et al., 2024; Kenny et al., 2025; Rahman et al., 2025; W. Saputri &amp; Adi, 2025)"},"properties":{"noteIndex":0},"schema":"https://github.com/citation-style-language/schema/raw/master/csl-citation.json"}</w:instrText>
      </w:r>
      <w:r w:rsidR="0052592C">
        <w:rPr>
          <w:rFonts w:ascii="Times New Roman" w:eastAsia="Times New Roman" w:hAnsi="Times New Roman" w:cs="Times New Roman"/>
          <w:noProof w:val="0"/>
          <w:sz w:val="24"/>
          <w:szCs w:val="24"/>
          <w:lang w:eastAsia="en-ID"/>
        </w:rPr>
        <w:fldChar w:fldCharType="separate"/>
      </w:r>
      <w:r w:rsidR="00D26479" w:rsidRPr="00D26479">
        <w:rPr>
          <w:rFonts w:ascii="Times New Roman" w:eastAsia="Times New Roman" w:hAnsi="Times New Roman" w:cs="Times New Roman"/>
          <w:sz w:val="24"/>
          <w:szCs w:val="24"/>
          <w:lang w:eastAsia="en-ID"/>
        </w:rPr>
        <w:t>(Andardini et al., 2024; Kenny et al., 2025; Rahman et al., 2025; W. Saputri &amp; Adi, 2025)</w:t>
      </w:r>
      <w:r w:rsidR="0052592C">
        <w:rPr>
          <w:rFonts w:ascii="Times New Roman" w:eastAsia="Times New Roman" w:hAnsi="Times New Roman" w:cs="Times New Roman"/>
          <w:noProof w:val="0"/>
          <w:sz w:val="24"/>
          <w:szCs w:val="24"/>
          <w:lang w:eastAsia="en-ID"/>
        </w:rPr>
        <w:fldChar w:fldCharType="end"/>
      </w:r>
      <w:r w:rsidRPr="00F05780">
        <w:rPr>
          <w:rFonts w:ascii="Times New Roman" w:eastAsia="Times New Roman" w:hAnsi="Times New Roman" w:cs="Times New Roman"/>
          <w:noProof w:val="0"/>
          <w:sz w:val="24"/>
          <w:szCs w:val="24"/>
          <w:lang w:eastAsia="en-ID"/>
        </w:rPr>
        <w:t xml:space="preserve">. Dengan demikian faktor-faktor seperti </w:t>
      </w:r>
      <w:r w:rsidRPr="00F05780">
        <w:rPr>
          <w:rFonts w:ascii="Times New Roman" w:eastAsia="Times New Roman" w:hAnsi="Times New Roman" w:cs="Times New Roman"/>
          <w:i/>
          <w:iCs/>
          <w:noProof w:val="0"/>
          <w:sz w:val="24"/>
          <w:szCs w:val="24"/>
          <w:lang w:eastAsia="en-ID"/>
        </w:rPr>
        <w:t>audit tenure</w:t>
      </w:r>
      <w:r w:rsidRPr="00F05780">
        <w:rPr>
          <w:rFonts w:ascii="Times New Roman" w:eastAsia="Times New Roman" w:hAnsi="Times New Roman" w:cs="Times New Roman"/>
          <w:noProof w:val="0"/>
          <w:sz w:val="24"/>
          <w:szCs w:val="24"/>
          <w:lang w:eastAsia="en-ID"/>
        </w:rPr>
        <w:t xml:space="preserve">, rotasi audit, reputasi auditor, ukuran KAP, komite audit, independensi auditor, spesialisasi auditor, </w:t>
      </w:r>
      <w:r w:rsidRPr="00F05780">
        <w:rPr>
          <w:rFonts w:ascii="Times New Roman" w:eastAsia="Times New Roman" w:hAnsi="Times New Roman" w:cs="Times New Roman"/>
          <w:i/>
          <w:iCs/>
          <w:noProof w:val="0"/>
          <w:sz w:val="24"/>
          <w:szCs w:val="24"/>
          <w:lang w:eastAsia="en-ID"/>
        </w:rPr>
        <w:t>audit delay</w:t>
      </w:r>
      <w:r w:rsidRPr="00F05780">
        <w:rPr>
          <w:rFonts w:ascii="Times New Roman" w:eastAsia="Times New Roman" w:hAnsi="Times New Roman" w:cs="Times New Roman"/>
          <w:noProof w:val="0"/>
          <w:sz w:val="24"/>
          <w:szCs w:val="24"/>
          <w:lang w:eastAsia="en-ID"/>
        </w:rPr>
        <w:t xml:space="preserve">, ukuran perusahaan, dan tekanan kapasitas audit menjelaskan mengapa </w:t>
      </w:r>
      <w:r w:rsidRPr="00F05780">
        <w:rPr>
          <w:rFonts w:ascii="Times New Roman" w:eastAsia="Times New Roman" w:hAnsi="Times New Roman" w:cs="Times New Roman"/>
          <w:i/>
          <w:iCs/>
          <w:noProof w:val="0"/>
          <w:sz w:val="24"/>
          <w:szCs w:val="24"/>
          <w:lang w:eastAsia="en-ID"/>
        </w:rPr>
        <w:t>audit fee</w:t>
      </w:r>
      <w:r w:rsidRPr="00F05780">
        <w:rPr>
          <w:rFonts w:ascii="Times New Roman" w:eastAsia="Times New Roman" w:hAnsi="Times New Roman" w:cs="Times New Roman"/>
          <w:noProof w:val="0"/>
          <w:sz w:val="24"/>
          <w:szCs w:val="24"/>
          <w:lang w:eastAsia="en-ID"/>
        </w:rPr>
        <w:t xml:space="preserve"> dalam penelitian terdahulu tidak selalu menghasilkan temuan yang konsisten </w:t>
      </w:r>
      <w:r w:rsidR="0052592C">
        <w:rPr>
          <w:rFonts w:ascii="Times New Roman" w:eastAsia="Times New Roman" w:hAnsi="Times New Roman" w:cs="Times New Roman"/>
          <w:noProof w:val="0"/>
          <w:sz w:val="24"/>
          <w:szCs w:val="24"/>
          <w:lang w:eastAsia="en-ID"/>
        </w:rPr>
        <w:fldChar w:fldCharType="begin" w:fldLock="1"/>
      </w:r>
      <w:r w:rsidR="006971C8">
        <w:rPr>
          <w:rFonts w:ascii="Times New Roman" w:eastAsia="Times New Roman" w:hAnsi="Times New Roman" w:cs="Times New Roman"/>
          <w:noProof w:val="0"/>
          <w:sz w:val="24"/>
          <w:szCs w:val="24"/>
          <w:lang w:eastAsia="en-ID"/>
        </w:rPr>
        <w:instrText>ADDIN CSL_CITATION {"citationItems":[{"id":"ITEM-1","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September","issued":{"date-parts":[["2021"]]},"page":"173-188","title":"PENGARUH AUDIT FEE, MASA KERJA AUDIT, ROTASI AUDIT, DAN KOMITE AUDIT TERHADAP KUALITAS AUDIT","type":"article-journal","volume":"0832"},"uris":["http://www.mendeley.com/documents/?uuid=d7b5bf64-825c-4660-823b-90f85f54298e"]},{"id":"ITEM-2","itemData":{"author":[{"dropping-particle":"","family":"Naravita","given":"Lilin","non-dropping-particle":"","parse-names":false,"suffix":""},{"dropping-particle":"","family":"Rahayu","given":"Sri","non-dropping-particle":"","parse-names":false,"suffix":""},{"dropping-particle":"","family":"Gowon","given":"Muhammad","non-dropping-particle":"","parse-names":false,"suffix":""}],"container-title":"International Journal of Economics, Business and Inovation Research","id":"ITEM-2","issue":"06","issued":{"date-parts":[["2025"]]},"page":"31-37","title":"THE EFFECT OF AUDIT FEE , AUDIT DELAY , AUDIT TENURE , AND AUDIT ROTATION ON AUDIT QUALITY ( Case Study of Non-Cyclical Consumer Companies Listed on the Indonesia Stock Exchange 2021-2023 )","type":"article-journal","volume":"04"},"uris":["http://www.mendeley.com/documents/?uuid=768fe0c7-a346-401b-825b-85f7968c0d64"]},{"id":"ITEM-3","itemData":{"author":[{"dropping-particle":"","family":"Pamungkas","given":"Setya Aji","non-dropping-particle":"","parse-names":false,"suffix":""},{"dropping-particle":"","family":"Purnamasari","given":"Dian Indri","non-dropping-particle":"","parse-names":false,"suffix":""},{"dropping-particle":"","family":"Widyastuti","given":"Windyastuti","non-dropping-particle":"","parse-names":false,"suffix":""}],"container-title":"CURRENT Jurnal Kajian Akuntansi dan Bisnis Terkini","id":"ITEM-3","issue":"2","issued":{"date-parts":[["2022"]]},"page":"166-175","title":"PENGARUH AUDIT TENURE, FEE AUDIT, KOMITE AUDIT, DAN UKURAN PERUSAHAAN TERHADAP KUALITAS AUDIT","type":"article-journal","volume":"3"},"uris":["http://www.mendeley.com/documents/?uuid=420aacef-a7e7-4da5-a0de-fdc2f7e070aa"]},{"id":"ITEM-4","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4","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5","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5","issue":"1","issued":{"date-parts":[["2026"]]},"page":"860-867","title":"PENGARUH AUDIT TENURE , FEE AUDIT , AUDIT DELAY , AUDIT CAPACITY STRESS TERHADAP KUALITAS AUDIT PADA KAP WILAYAH KOTA MEDAN","type":"article-journal","volume":"15"},"uris":["http://www.mendeley.com/documents/?uuid=04fe34fb-441e-4682-a710-b1b7b3aed9f0"]}],"mendeley":{"formattedCitation":"(Jessica et al., 2021; Naravita et al., 2025; Pamungkas et al., 2022; Viarni et al., 2023; Zain et al., 2026)","plainTextFormattedCitation":"(Jessica et al., 2021; Naravita et al., 2025; Pamungkas et al., 2022; Viarni et al., 2023; Zain et al., 2026)","previouslyFormattedCitation":"(Jessica et al., 2021; Naravita et al., 2025; Pamungkas et al., 2022; Viarni et al., 2023; Zain et al., 2026)"},"properties":{"noteIndex":0},"schema":"https://github.com/citation-style-language/schema/raw/master/csl-citation.json"}</w:instrText>
      </w:r>
      <w:r w:rsidR="0052592C">
        <w:rPr>
          <w:rFonts w:ascii="Times New Roman" w:eastAsia="Times New Roman" w:hAnsi="Times New Roman" w:cs="Times New Roman"/>
          <w:noProof w:val="0"/>
          <w:sz w:val="24"/>
          <w:szCs w:val="24"/>
          <w:lang w:eastAsia="en-ID"/>
        </w:rPr>
        <w:fldChar w:fldCharType="separate"/>
      </w:r>
      <w:r w:rsidR="0052592C" w:rsidRPr="0052592C">
        <w:rPr>
          <w:rFonts w:ascii="Times New Roman" w:eastAsia="Times New Roman" w:hAnsi="Times New Roman" w:cs="Times New Roman"/>
          <w:sz w:val="24"/>
          <w:szCs w:val="24"/>
          <w:lang w:eastAsia="en-ID"/>
        </w:rPr>
        <w:t xml:space="preserve">(Jessica </w:t>
      </w:r>
      <w:r w:rsidR="0052592C" w:rsidRPr="0052592C">
        <w:rPr>
          <w:rFonts w:ascii="Times New Roman" w:eastAsia="Times New Roman" w:hAnsi="Times New Roman" w:cs="Times New Roman"/>
          <w:i/>
          <w:iCs/>
          <w:sz w:val="24"/>
          <w:szCs w:val="24"/>
          <w:lang w:eastAsia="en-ID"/>
        </w:rPr>
        <w:t>et al</w:t>
      </w:r>
      <w:r w:rsidR="0052592C" w:rsidRPr="0052592C">
        <w:rPr>
          <w:rFonts w:ascii="Times New Roman" w:eastAsia="Times New Roman" w:hAnsi="Times New Roman" w:cs="Times New Roman"/>
          <w:sz w:val="24"/>
          <w:szCs w:val="24"/>
          <w:lang w:eastAsia="en-ID"/>
        </w:rPr>
        <w:t xml:space="preserve">., 2021; Naravita </w:t>
      </w:r>
      <w:r w:rsidR="0052592C" w:rsidRPr="0052592C">
        <w:rPr>
          <w:rFonts w:ascii="Times New Roman" w:eastAsia="Times New Roman" w:hAnsi="Times New Roman" w:cs="Times New Roman"/>
          <w:i/>
          <w:iCs/>
          <w:sz w:val="24"/>
          <w:szCs w:val="24"/>
          <w:lang w:eastAsia="en-ID"/>
        </w:rPr>
        <w:t>et al</w:t>
      </w:r>
      <w:r w:rsidR="0052592C" w:rsidRPr="0052592C">
        <w:rPr>
          <w:rFonts w:ascii="Times New Roman" w:eastAsia="Times New Roman" w:hAnsi="Times New Roman" w:cs="Times New Roman"/>
          <w:sz w:val="24"/>
          <w:szCs w:val="24"/>
          <w:lang w:eastAsia="en-ID"/>
        </w:rPr>
        <w:t xml:space="preserve">., 2025; Pamungkas </w:t>
      </w:r>
      <w:r w:rsidR="0052592C" w:rsidRPr="0052592C">
        <w:rPr>
          <w:rFonts w:ascii="Times New Roman" w:eastAsia="Times New Roman" w:hAnsi="Times New Roman" w:cs="Times New Roman"/>
          <w:i/>
          <w:iCs/>
          <w:sz w:val="24"/>
          <w:szCs w:val="24"/>
          <w:lang w:eastAsia="en-ID"/>
        </w:rPr>
        <w:t>et al</w:t>
      </w:r>
      <w:r w:rsidR="0052592C" w:rsidRPr="0052592C">
        <w:rPr>
          <w:rFonts w:ascii="Times New Roman" w:eastAsia="Times New Roman" w:hAnsi="Times New Roman" w:cs="Times New Roman"/>
          <w:sz w:val="24"/>
          <w:szCs w:val="24"/>
          <w:lang w:eastAsia="en-ID"/>
        </w:rPr>
        <w:t xml:space="preserve">., 2022; Viarni </w:t>
      </w:r>
      <w:r w:rsidR="0052592C" w:rsidRPr="0052592C">
        <w:rPr>
          <w:rFonts w:ascii="Times New Roman" w:eastAsia="Times New Roman" w:hAnsi="Times New Roman" w:cs="Times New Roman"/>
          <w:i/>
          <w:iCs/>
          <w:sz w:val="24"/>
          <w:szCs w:val="24"/>
          <w:lang w:eastAsia="en-ID"/>
        </w:rPr>
        <w:t>et al</w:t>
      </w:r>
      <w:r w:rsidR="0052592C" w:rsidRPr="0052592C">
        <w:rPr>
          <w:rFonts w:ascii="Times New Roman" w:eastAsia="Times New Roman" w:hAnsi="Times New Roman" w:cs="Times New Roman"/>
          <w:sz w:val="24"/>
          <w:szCs w:val="24"/>
          <w:lang w:eastAsia="en-ID"/>
        </w:rPr>
        <w:t xml:space="preserve">., 2023; Zain </w:t>
      </w:r>
      <w:r w:rsidR="0052592C" w:rsidRPr="0052592C">
        <w:rPr>
          <w:rFonts w:ascii="Times New Roman" w:eastAsia="Times New Roman" w:hAnsi="Times New Roman" w:cs="Times New Roman"/>
          <w:i/>
          <w:iCs/>
          <w:sz w:val="24"/>
          <w:szCs w:val="24"/>
          <w:lang w:eastAsia="en-ID"/>
        </w:rPr>
        <w:t>et al</w:t>
      </w:r>
      <w:r w:rsidR="0052592C" w:rsidRPr="0052592C">
        <w:rPr>
          <w:rFonts w:ascii="Times New Roman" w:eastAsia="Times New Roman" w:hAnsi="Times New Roman" w:cs="Times New Roman"/>
          <w:sz w:val="24"/>
          <w:szCs w:val="24"/>
          <w:lang w:eastAsia="en-ID"/>
        </w:rPr>
        <w:t>., 2026)</w:t>
      </w:r>
      <w:r w:rsidR="0052592C">
        <w:rPr>
          <w:rFonts w:ascii="Times New Roman" w:eastAsia="Times New Roman" w:hAnsi="Times New Roman" w:cs="Times New Roman"/>
          <w:noProof w:val="0"/>
          <w:sz w:val="24"/>
          <w:szCs w:val="24"/>
          <w:lang w:eastAsia="en-ID"/>
        </w:rPr>
        <w:fldChar w:fldCharType="end"/>
      </w:r>
      <w:r w:rsidR="0084513C">
        <w:rPr>
          <w:rFonts w:ascii="Times New Roman" w:eastAsia="Times New Roman" w:hAnsi="Times New Roman" w:cs="Times New Roman"/>
          <w:noProof w:val="0"/>
          <w:sz w:val="24"/>
          <w:szCs w:val="24"/>
          <w:lang w:val="en-US" w:eastAsia="en-ID"/>
        </w:rPr>
        <w:t>.</w:t>
      </w:r>
    </w:p>
    <w:p w14:paraId="1E16C661" w14:textId="40E32037" w:rsidR="002179BF" w:rsidRDefault="0086472E" w:rsidP="00C9204A">
      <w:pPr>
        <w:spacing w:after="0" w:line="360" w:lineRule="auto"/>
        <w:jc w:val="both"/>
        <w:rPr>
          <w:rFonts w:ascii="Times New Roman" w:eastAsia="Times New Roman" w:hAnsi="Times New Roman" w:cs="Times New Roman"/>
          <w:b/>
          <w:bCs/>
          <w:noProof w:val="0"/>
          <w:sz w:val="24"/>
          <w:szCs w:val="24"/>
          <w:lang w:val="en-ID" w:eastAsia="en-ID"/>
        </w:rPr>
      </w:pPr>
      <w:r w:rsidRPr="0086472E">
        <w:rPr>
          <w:rFonts w:ascii="Times New Roman" w:eastAsia="Times New Roman" w:hAnsi="Times New Roman" w:cs="Times New Roman"/>
          <w:b/>
          <w:bCs/>
          <w:noProof w:val="0"/>
          <w:sz w:val="24"/>
          <w:szCs w:val="24"/>
          <w:lang w:val="en-ID" w:eastAsia="en-ID"/>
        </w:rPr>
        <w:lastRenderedPageBreak/>
        <w:t>Implikasi Teoritis</w:t>
      </w:r>
    </w:p>
    <w:p w14:paraId="1BB391BF" w14:textId="03542809" w:rsidR="00AF7036" w:rsidRPr="00AF7036" w:rsidRDefault="00AF7036"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AF7036">
        <w:rPr>
          <w:rFonts w:ascii="Times New Roman" w:eastAsia="Times New Roman" w:hAnsi="Times New Roman" w:cs="Times New Roman"/>
          <w:noProof w:val="0"/>
          <w:sz w:val="24"/>
          <w:szCs w:val="24"/>
          <w:lang w:val="en-ID" w:eastAsia="en-ID"/>
        </w:rPr>
        <w:t xml:space="preserve">Hasil telaah terhadap 103 artikel menunjukkan bahwa teori keagenan tetap menjadi landasan utama dalam menjelaskan hubungan antara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dan kualitas audit karena audit eksternal berfungsi sebagai mekanisme pengawasan untuk mengurangi konflik kepentingan dan asimetri informasi antara prinsipal dan agen </w:t>
      </w:r>
      <w:r w:rsidR="006971C8">
        <w:rPr>
          <w:rFonts w:ascii="Times New Roman" w:eastAsia="Times New Roman" w:hAnsi="Times New Roman" w:cs="Times New Roman"/>
          <w:noProof w:val="0"/>
          <w:sz w:val="24"/>
          <w:szCs w:val="24"/>
          <w:lang w:val="en-ID" w:eastAsia="en-ID"/>
        </w:rPr>
        <w:fldChar w:fldCharType="begin" w:fldLock="1"/>
      </w:r>
      <w:r w:rsidR="00BC0143">
        <w:rPr>
          <w:rFonts w:ascii="Times New Roman" w:eastAsia="Times New Roman" w:hAnsi="Times New Roman" w:cs="Times New Roman"/>
          <w:noProof w:val="0"/>
          <w:sz w:val="24"/>
          <w:szCs w:val="24"/>
          <w:lang w:val="en-ID" w:eastAsia="en-ID"/>
        </w:rPr>
        <w:instrText>ADDIN CSL_CITATION {"citationItems":[{"id":"ITEM-1","itemData":{"DOI":"https://doi.org/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93094b31-3a3a-4d18-9df7-b5bdb141bce8"]},{"id":"ITEM-2","itemData":{"author":[{"dropping-particle":"","family":"Aisyah","given":"Fierdha","non-dropping-particle":"","parse-names":false,"suffix":""},{"dropping-particle":"","family":"Gunawan","given":"Hendra","non-dropping-particle":"","parse-names":false,"suffix":""},{"dropping-particle":"","family":"Purnamasari","given":"Pupung","non-dropping-particle":"","parse-names":false,"suffix":""}],"id":"ITEM-2","issued":{"date-parts":[["2020"]]},"title":"Pengaruh Audit Rotation dan Audit Tenure terhadap Kualitas Audit dengan Fee Audit sebagai Variabel Pemoderasi","type":"article-journal"},"uris":["http://www.mendeley.com/documents/?uuid=5c50f9f9-8080-4e2e-ba92-4ac46949e514"]},{"id":"ITEM-3","itemData":{"author":[{"dropping-particle":"","family":"Nuryani","given":"Nunung","non-dropping-particle":"","parse-names":false,"suffix":""}],"id":"ITEM-3","issue":"2","issued":{"date-parts":[["2020"]]},"title":"PENGARUH BIAYA AUDIT TERHADAP KUALITAS AUDIT DAN DETERMINAN BIAYA AUDIT","type":"article-journal","volume":"9"},"uris":["http://www.mendeley.com/documents/?uuid=5560d300-eb1b-4dc9-855a-a63f1f422025"]}],"mendeley":{"formattedCitation":"(Aisyah et al., 2020; Jensen &amp; Meckling, 1976; Nuryani, 2020)","plainTextFormattedCitation":"(Aisyah et al., 2020; Jensen &amp; Meckling, 1976; Nuryani, 2020)","previouslyFormattedCitation":"(Aisyah et al., 2020; Jensen &amp; Meckling, 1976; Nuryani, 2020)"},"properties":{"noteIndex":0},"schema":"https://github.com/citation-style-language/schema/raw/master/csl-citation.json"}</w:instrText>
      </w:r>
      <w:r w:rsidR="006971C8">
        <w:rPr>
          <w:rFonts w:ascii="Times New Roman" w:eastAsia="Times New Roman" w:hAnsi="Times New Roman" w:cs="Times New Roman"/>
          <w:noProof w:val="0"/>
          <w:sz w:val="24"/>
          <w:szCs w:val="24"/>
          <w:lang w:val="en-ID" w:eastAsia="en-ID"/>
        </w:rPr>
        <w:fldChar w:fldCharType="separate"/>
      </w:r>
      <w:r w:rsidR="006971C8" w:rsidRPr="006971C8">
        <w:rPr>
          <w:rFonts w:ascii="Times New Roman" w:eastAsia="Times New Roman" w:hAnsi="Times New Roman" w:cs="Times New Roman"/>
          <w:sz w:val="24"/>
          <w:szCs w:val="24"/>
          <w:lang w:val="en-ID" w:eastAsia="en-ID"/>
        </w:rPr>
        <w:t xml:space="preserve">(Aisyah </w:t>
      </w:r>
      <w:r w:rsidR="006971C8" w:rsidRPr="006971C8">
        <w:rPr>
          <w:rFonts w:ascii="Times New Roman" w:eastAsia="Times New Roman" w:hAnsi="Times New Roman" w:cs="Times New Roman"/>
          <w:i/>
          <w:iCs/>
          <w:sz w:val="24"/>
          <w:szCs w:val="24"/>
          <w:lang w:val="en-ID" w:eastAsia="en-ID"/>
        </w:rPr>
        <w:t>et al</w:t>
      </w:r>
      <w:r w:rsidR="006971C8" w:rsidRPr="006971C8">
        <w:rPr>
          <w:rFonts w:ascii="Times New Roman" w:eastAsia="Times New Roman" w:hAnsi="Times New Roman" w:cs="Times New Roman"/>
          <w:sz w:val="24"/>
          <w:szCs w:val="24"/>
          <w:lang w:val="en-ID" w:eastAsia="en-ID"/>
        </w:rPr>
        <w:t>., 2020; Jensen &amp; Meckling, 1976; Nuryani, 2020)</w:t>
      </w:r>
      <w:r w:rsidR="006971C8">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i/>
          <w:iCs/>
          <w:noProof w:val="0"/>
          <w:sz w:val="24"/>
          <w:szCs w:val="24"/>
          <w:lang w:val="en-ID" w:eastAsia="en-ID"/>
        </w:rPr>
        <w:t>A</w:t>
      </w:r>
      <w:r w:rsidRPr="00AF7036">
        <w:rPr>
          <w:rFonts w:ascii="Times New Roman" w:eastAsia="Times New Roman" w:hAnsi="Times New Roman" w:cs="Times New Roman"/>
          <w:i/>
          <w:iCs/>
          <w:noProof w:val="0"/>
          <w:sz w:val="24"/>
          <w:szCs w:val="24"/>
          <w:lang w:val="en-ID" w:eastAsia="en-ID"/>
        </w:rPr>
        <w:t>udit fee</w:t>
      </w:r>
      <w:r w:rsidRPr="00AF7036">
        <w:rPr>
          <w:rFonts w:ascii="Times New Roman" w:eastAsia="Times New Roman" w:hAnsi="Times New Roman" w:cs="Times New Roman"/>
          <w:noProof w:val="0"/>
          <w:sz w:val="24"/>
          <w:szCs w:val="24"/>
          <w:lang w:val="en-ID" w:eastAsia="en-ID"/>
        </w:rPr>
        <w:t xml:space="preserve"> dapat dipahami sebagai bagian dari biaya monitoring yang dikeluarkan untuk memperoleh keyakinan atas kewajaran laporan keuangan, tetapi efektivitas biaya tersebut bergantung pada independensi auditor, kompetensi profesional, skeptisisme, dan pengendalian mutu audit </w:t>
      </w:r>
      <w:r w:rsidR="00BC0143">
        <w:rPr>
          <w:rFonts w:ascii="Times New Roman" w:eastAsia="Times New Roman" w:hAnsi="Times New Roman" w:cs="Times New Roman"/>
          <w:noProof w:val="0"/>
          <w:sz w:val="24"/>
          <w:szCs w:val="24"/>
          <w:lang w:val="en-ID" w:eastAsia="en-ID"/>
        </w:rPr>
        <w:fldChar w:fldCharType="begin" w:fldLock="1"/>
      </w:r>
      <w:r w:rsidR="00BA3E2A">
        <w:rPr>
          <w:rFonts w:ascii="Times New Roman" w:eastAsia="Times New Roman" w:hAnsi="Times New Roman" w:cs="Times New Roman"/>
          <w:noProof w:val="0"/>
          <w:sz w:val="24"/>
          <w:szCs w:val="24"/>
          <w:lang w:val="en-ID" w:eastAsia="en-ID"/>
        </w:rPr>
        <w:instrText>ADDIN CSL_CITATION {"citationItems":[{"id":"ITEM-1","itemData":{"author":[{"dropping-particle":"","family":"Ana","given":"Liya Wahyu","non-dropping-particle":"","parse-names":false,"suffix":""},{"dropping-particle":"","family":"Astuti","given":"Dewi Saptantinah Puji","non-dropping-particle":"","parse-names":false,"suffix":""},{"dropping-particle":"","family":"Kristianto","given":"Djoko","non-dropping-particle":"","parse-names":false,"suffix":""}],"id":"ITEM-1","issued":{"date-parts":[["2020"]]},"title":"PENGARUH AUDIT FEE, PENGALAMAN AUDIT, DAN SKEPTISME PROFESIONAL TERHADAP KUALITAS AUDIT DENGAN INDEPENDENSI SEBAGAI VARIABEL MODERASI (Survei pada KAP di Jawa Tengah dan DIY)","type":"article-journal"},"uris":["http://www.mendeley.com/documents/?uuid=01dc3851-5fe4-4942-9ef2-11fd5d2676ff"]},{"id":"ITEM-2","itemData":{"author":[{"dropping-particle":"","family":"Yosua","given":"","non-dropping-particle":"","parse-names":false,"suffix":""},{"dropping-particle":"","family":"Kristanto","given":"Septian Bayu","non-dropping-particle":"","parse-names":false,"suffix":""}],"container-title":"Journal of Public And Business Accounting","id":"ITEM-2","issue":"December","issued":{"date-parts":[["2021"]]},"page":"99-115","title":"Pengaruh Independensi Auditor , Kompetensi Auditor , Fee Audit , dan Audit Tenure terhadap Kualitas Audit","type":"article-journal","volume":"2"},"uris":["http://www.mendeley.com/documents/?uuid=81790039-2c1b-48af-b0d9-a0c3c1241af3"]},{"id":"ITEM-3","itemData":{"author":[{"dropping-particle":"","family":"Aprilady","given":"Selsa","non-dropping-particle":"","parse-names":false,"suffix":""},{"dropping-particle":"","family":"Nasir","given":"Azwir","non-dropping-particle":"","parse-names":false,"suffix":""},{"dropping-particle":"","family":"Hasan","given":"Mudrika Alamsyah","non-dropping-particle":"","parse-names":false,"suffix":""},{"dropping-particle":"","family":"Natariasari","given":"Riska","non-dropping-particle":"","parse-names":false,"suffix":""}],"container-title":"CURRENT Jurnal Kajian Akuntansi dan Bisnis Terkini","id":"ITEM-3","issue":"2","issued":{"date-parts":[["2023"]]},"page":"356-368","title":"KUALITAS AUDIT DITINJAU DARI INDEPENDENSI, AUDIT TENURE, AUDIT FEE DAN DUE PROFESSIONAL CARE","type":"article-journal","volume":"4"},"uris":["http://www.mendeley.com/documents/?uuid=4e60bb71-bfce-4ef8-b517-fad5c4ffd649"]},{"id":"ITEM-4","itemData":{"DOI":"https://doi.org/10.60036/jbm.842","author":[{"dropping-particle":"","family":"Furqan","given":"Haflah","non-dropping-particle":"","parse-names":false,"suffix":""},{"dropping-particle":"","family":"Astuti","given":"Widia","non-dropping-particle":"","parse-names":false,"suffix":""},{"dropping-particle":"","family":"Dahrani","given":"","non-dropping-particle":"","parse-names":false,"suffix":""}],"container-title":"JURNAL BISNIS MAHASISWA","id":"ITEM-4","issue":"5","issued":{"date-parts":[["2025"]]},"page":"2649-2670","title":"Pengaruh kompetensi audit , tekanan waktu audit , sistem pengendalian mutu terhadap kualitas audit dengan fee audit sebagai variabel moderasi pada Kantor Akuntan Publik di Kota Medan","type":"article-journal","volume":"5"},"uris":["http://www.mendeley.com/documents/?uuid=12f65b7e-5e2e-4806-b3a3-8f509d83784f"]}],"mendeley":{"formattedCitation":"(Ana et al., 2020; Aprilady et al., 2023; Furqan et al., 2025; Yosua &amp; Kristanto, 2021)","plainTextFormattedCitation":"(Ana et al., 2020; Aprilady et al., 2023; Furqan et al., 2025; Yosua &amp; Kristanto, 2021)","previouslyFormattedCitation":"(Ana et al., 2020; Aprilady et al., 2023; Furqan et al., 2025; Yosua &amp; Kristanto, 2021)"},"properties":{"noteIndex":0},"schema":"https://github.com/citation-style-language/schema/raw/master/csl-citation.json"}</w:instrText>
      </w:r>
      <w:r w:rsidR="00BC0143">
        <w:rPr>
          <w:rFonts w:ascii="Times New Roman" w:eastAsia="Times New Roman" w:hAnsi="Times New Roman" w:cs="Times New Roman"/>
          <w:noProof w:val="0"/>
          <w:sz w:val="24"/>
          <w:szCs w:val="24"/>
          <w:lang w:val="en-ID" w:eastAsia="en-ID"/>
        </w:rPr>
        <w:fldChar w:fldCharType="separate"/>
      </w:r>
      <w:r w:rsidR="00BC0143" w:rsidRPr="00BC0143">
        <w:rPr>
          <w:rFonts w:ascii="Times New Roman" w:eastAsia="Times New Roman" w:hAnsi="Times New Roman" w:cs="Times New Roman"/>
          <w:sz w:val="24"/>
          <w:szCs w:val="24"/>
          <w:lang w:val="en-ID" w:eastAsia="en-ID"/>
        </w:rPr>
        <w:t xml:space="preserve">(Ana </w:t>
      </w:r>
      <w:r w:rsidR="00BC0143" w:rsidRPr="00BC0143">
        <w:rPr>
          <w:rFonts w:ascii="Times New Roman" w:eastAsia="Times New Roman" w:hAnsi="Times New Roman" w:cs="Times New Roman"/>
          <w:i/>
          <w:iCs/>
          <w:sz w:val="24"/>
          <w:szCs w:val="24"/>
          <w:lang w:val="en-ID" w:eastAsia="en-ID"/>
        </w:rPr>
        <w:t>et al</w:t>
      </w:r>
      <w:r w:rsidR="00BC0143" w:rsidRPr="00BC0143">
        <w:rPr>
          <w:rFonts w:ascii="Times New Roman" w:eastAsia="Times New Roman" w:hAnsi="Times New Roman" w:cs="Times New Roman"/>
          <w:sz w:val="24"/>
          <w:szCs w:val="24"/>
          <w:lang w:val="en-ID" w:eastAsia="en-ID"/>
        </w:rPr>
        <w:t xml:space="preserve">., 2020; Aprilady </w:t>
      </w:r>
      <w:r w:rsidR="00BC0143" w:rsidRPr="00BC0143">
        <w:rPr>
          <w:rFonts w:ascii="Times New Roman" w:eastAsia="Times New Roman" w:hAnsi="Times New Roman" w:cs="Times New Roman"/>
          <w:i/>
          <w:iCs/>
          <w:sz w:val="24"/>
          <w:szCs w:val="24"/>
          <w:lang w:val="en-ID" w:eastAsia="en-ID"/>
        </w:rPr>
        <w:t>et al</w:t>
      </w:r>
      <w:r w:rsidR="00BC0143" w:rsidRPr="00BC0143">
        <w:rPr>
          <w:rFonts w:ascii="Times New Roman" w:eastAsia="Times New Roman" w:hAnsi="Times New Roman" w:cs="Times New Roman"/>
          <w:sz w:val="24"/>
          <w:szCs w:val="24"/>
          <w:lang w:val="en-ID" w:eastAsia="en-ID"/>
        </w:rPr>
        <w:t xml:space="preserve">., 2023; Furqan </w:t>
      </w:r>
      <w:r w:rsidR="00BC0143" w:rsidRPr="00BC0143">
        <w:rPr>
          <w:rFonts w:ascii="Times New Roman" w:eastAsia="Times New Roman" w:hAnsi="Times New Roman" w:cs="Times New Roman"/>
          <w:i/>
          <w:iCs/>
          <w:sz w:val="24"/>
          <w:szCs w:val="24"/>
          <w:lang w:val="en-ID" w:eastAsia="en-ID"/>
        </w:rPr>
        <w:t>et</w:t>
      </w:r>
      <w:r w:rsidR="00BC0143" w:rsidRPr="00BC0143">
        <w:rPr>
          <w:rFonts w:ascii="Times New Roman" w:eastAsia="Times New Roman" w:hAnsi="Times New Roman" w:cs="Times New Roman"/>
          <w:sz w:val="24"/>
          <w:szCs w:val="24"/>
          <w:lang w:val="en-ID" w:eastAsia="en-ID"/>
        </w:rPr>
        <w:t xml:space="preserve"> </w:t>
      </w:r>
      <w:r w:rsidR="00BC0143" w:rsidRPr="00BC0143">
        <w:rPr>
          <w:rFonts w:ascii="Times New Roman" w:eastAsia="Times New Roman" w:hAnsi="Times New Roman" w:cs="Times New Roman"/>
          <w:i/>
          <w:iCs/>
          <w:sz w:val="24"/>
          <w:szCs w:val="24"/>
          <w:lang w:val="en-ID" w:eastAsia="en-ID"/>
        </w:rPr>
        <w:t>al</w:t>
      </w:r>
      <w:r w:rsidR="00BC0143" w:rsidRPr="00BC0143">
        <w:rPr>
          <w:rFonts w:ascii="Times New Roman" w:eastAsia="Times New Roman" w:hAnsi="Times New Roman" w:cs="Times New Roman"/>
          <w:sz w:val="24"/>
          <w:szCs w:val="24"/>
          <w:lang w:val="en-ID" w:eastAsia="en-ID"/>
        </w:rPr>
        <w:t>., 2025; Yosua &amp; Kristanto, 2021)</w:t>
      </w:r>
      <w:r w:rsidR="00BC0143">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noProof w:val="0"/>
          <w:sz w:val="24"/>
          <w:szCs w:val="24"/>
          <w:lang w:val="en-ID" w:eastAsia="en-ID"/>
        </w:rPr>
        <w:t>K</w:t>
      </w:r>
      <w:r w:rsidRPr="00AF7036">
        <w:rPr>
          <w:rFonts w:ascii="Times New Roman" w:eastAsia="Times New Roman" w:hAnsi="Times New Roman" w:cs="Times New Roman"/>
          <w:noProof w:val="0"/>
          <w:sz w:val="24"/>
          <w:szCs w:val="24"/>
          <w:lang w:val="en-ID" w:eastAsia="en-ID"/>
        </w:rPr>
        <w:t xml:space="preserve">ajian ini memperluas penerapan teori keagenan dengan menegaskan bahwa biaya monitoring tidak otomatis menghasilkan kualitas audit yang lebih tinggi apabila hubungan auditor-klien tidak didukung oleh objektivitas dan kapasitas audit yang memadai </w:t>
      </w:r>
      <w:r w:rsidR="00BA3E2A">
        <w:rPr>
          <w:rFonts w:ascii="Times New Roman" w:eastAsia="Times New Roman" w:hAnsi="Times New Roman" w:cs="Times New Roman"/>
          <w:noProof w:val="0"/>
          <w:sz w:val="24"/>
          <w:szCs w:val="24"/>
          <w:lang w:val="en-ID" w:eastAsia="en-ID"/>
        </w:rPr>
        <w:fldChar w:fldCharType="begin" w:fldLock="1"/>
      </w:r>
      <w:r w:rsidR="00BA3E2A">
        <w:rPr>
          <w:rFonts w:ascii="Times New Roman" w:eastAsia="Times New Roman" w:hAnsi="Times New Roman" w:cs="Times New Roman"/>
          <w:noProof w:val="0"/>
          <w:sz w:val="24"/>
          <w:szCs w:val="24"/>
          <w:lang w:val="en-ID" w:eastAsia="en-ID"/>
        </w:rPr>
        <w:instrText>ADDIN CSL_CITATION {"citationItems":[{"id":"ITEM-1","itemData":{"author":[{"dropping-particle":"","family":"Apriani","given":"Delfi Dwi","non-dropping-particle":"","parse-names":false,"suffix":""},{"dropping-particle":"","family":"Achyani","given":"Fatchan","non-dropping-particle":"","parse-names":false,"suffix":""}],"container-title":"Management Studies and Entrepreneurship Journal","id":"ITEM-1","issue":"6","issued":{"date-parts":[["2023"]]},"page":"8739-8752","title":"Pengaruh Keahlian Komite Audit, Independensi, Dan Client Importance Terhadap Kualitas Audit Dengan Fee Audit Sebagai Variabel Moderasi (Studi Empiris pada Perusahaan Sektor Infrasruktur, Utilitas dan Transportasi yang Terdaftar di Bursa Efek Indonesia Tah","type":"article-journal","volume":"4"},"uris":["http://www.mendeley.com/documents/?uuid=1e460eea-d9ac-47e2-85ea-63ade4aa6050"]},{"id":"ITEM-2","itemData":{"author":[{"dropping-particle":"","family":"Rinaldi","given":"","non-dropping-particle":"","parse-names":false,"suffix":""},{"dropping-particle":"","family":"Eka P","given":"Wirmie","non-dropping-particle":"","parse-names":false,"suffix":""},{"dropping-particle":"","family":"Herawaty","given":"Netty","non-dropping-particle":"","parse-names":false,"suffix":""}],"container-title":"Jambi Accounting Review (JAR)","id":"ITEM-2","issue":"April","issued":{"date-parts":[["2022"]]},"page":"1-19","title":"PENGARUH FEE AUDIT, AUDIT TENURE, DAN KOMITE AUDIT TERHADAP KUALITAS AUDIT DENGAN ASIMETRI INFORMASI SEBAGAI VARIABEL INTERVENING (STUDI EMPIRIS PADA PERUSAHAAN SEKTOR PROPERTY, REAL ESTATE, DAN KONSTRUKSI YANG TERDAFTAR DI BEI TAHUN 2016-2019)","type":"article-journal","volume":"3"},"uris":["http://www.mendeley.com/documents/?uuid=96fec4a4-30b3-4ee9-8ab2-0db5eed96744"]},{"id":"ITEM-3","itemData":{"DOI":"10.56672/assyirkah.v5i1.549","author":[{"dropping-particle":"","family":"Exeliem","given":"Meilie Ratanacitta","non-dropping-particle":"","parse-names":false,"suffix":""},{"dropping-particle":"","family":"Hermie","given":"","non-dropping-particle":"","parse-names":false,"suffix":""}],"container-title":"As-Syirkah : Islamic Economics &amp; Financial Journal","id":"ITEM-3","issue":"1","issued":{"date-parts":[["2026"]]},"page":"296-312","title":"Pengaruh Audit Fee, Audit Tenure dan Profitabilitas Terhadap Kualitas Audit dengan Komite Audit sebagai Variabel Moderasi","type":"article-journal","volume":"5"},"uris":["http://www.mendeley.com/documents/?uuid=9e666430-4d91-4c73-b551-88d5a0634a4a"]}],"mendeley":{"formattedCitation":"(Apriani &amp; Achyani, 2023; Exeliem &amp; Hermie, 2026; Rinaldi et al., 2022)","plainTextFormattedCitation":"(Apriani &amp; Achyani, 2023; Exeliem &amp; Hermie, 2026; Rinaldi et al., 2022)","previouslyFormattedCitation":"(Apriani &amp; Achyani, 2023; Exeliem &amp; Hermie, 2026; Rinaldi et al., 2022)"},"properties":{"noteIndex":0},"schema":"https://github.com/citation-style-language/schema/raw/master/csl-citation.json"}</w:instrText>
      </w:r>
      <w:r w:rsidR="00BA3E2A">
        <w:rPr>
          <w:rFonts w:ascii="Times New Roman" w:eastAsia="Times New Roman" w:hAnsi="Times New Roman" w:cs="Times New Roman"/>
          <w:noProof w:val="0"/>
          <w:sz w:val="24"/>
          <w:szCs w:val="24"/>
          <w:lang w:val="en-ID" w:eastAsia="en-ID"/>
        </w:rPr>
        <w:fldChar w:fldCharType="separate"/>
      </w:r>
      <w:r w:rsidR="00BA3E2A" w:rsidRPr="00BA3E2A">
        <w:rPr>
          <w:rFonts w:ascii="Times New Roman" w:eastAsia="Times New Roman" w:hAnsi="Times New Roman" w:cs="Times New Roman"/>
          <w:sz w:val="24"/>
          <w:szCs w:val="24"/>
          <w:lang w:val="en-ID" w:eastAsia="en-ID"/>
        </w:rPr>
        <w:t xml:space="preserve">(Apriani &amp; Achyani, 2023; Exeliem &amp; Hermie, 2026; Rinaldi </w:t>
      </w:r>
      <w:r w:rsidR="00BA3E2A" w:rsidRPr="00BA3E2A">
        <w:rPr>
          <w:rFonts w:ascii="Times New Roman" w:eastAsia="Times New Roman" w:hAnsi="Times New Roman" w:cs="Times New Roman"/>
          <w:i/>
          <w:iCs/>
          <w:sz w:val="24"/>
          <w:szCs w:val="24"/>
          <w:lang w:val="en-ID" w:eastAsia="en-ID"/>
        </w:rPr>
        <w:t>et</w:t>
      </w:r>
      <w:r w:rsidR="00BA3E2A" w:rsidRPr="00BA3E2A">
        <w:rPr>
          <w:rFonts w:ascii="Times New Roman" w:eastAsia="Times New Roman" w:hAnsi="Times New Roman" w:cs="Times New Roman"/>
          <w:sz w:val="24"/>
          <w:szCs w:val="24"/>
          <w:lang w:val="en-ID" w:eastAsia="en-ID"/>
        </w:rPr>
        <w:t xml:space="preserve"> </w:t>
      </w:r>
      <w:r w:rsidR="00BA3E2A" w:rsidRPr="00BA3E2A">
        <w:rPr>
          <w:rFonts w:ascii="Times New Roman" w:eastAsia="Times New Roman" w:hAnsi="Times New Roman" w:cs="Times New Roman"/>
          <w:i/>
          <w:iCs/>
          <w:sz w:val="24"/>
          <w:szCs w:val="24"/>
          <w:lang w:val="en-ID" w:eastAsia="en-ID"/>
        </w:rPr>
        <w:t>al</w:t>
      </w:r>
      <w:r w:rsidR="00BA3E2A" w:rsidRPr="00BA3E2A">
        <w:rPr>
          <w:rFonts w:ascii="Times New Roman" w:eastAsia="Times New Roman" w:hAnsi="Times New Roman" w:cs="Times New Roman"/>
          <w:sz w:val="24"/>
          <w:szCs w:val="24"/>
          <w:lang w:val="en-ID" w:eastAsia="en-ID"/>
        </w:rPr>
        <w:t>., 2022)</w:t>
      </w:r>
      <w:r w:rsidR="00BA3E2A">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w:t>
      </w:r>
    </w:p>
    <w:p w14:paraId="52EB1B6F" w14:textId="5C4DB419" w:rsidR="00AF7036" w:rsidRPr="00AF7036" w:rsidRDefault="00AF7036"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AF7036">
        <w:rPr>
          <w:rFonts w:ascii="Times New Roman" w:eastAsia="Times New Roman" w:hAnsi="Times New Roman" w:cs="Times New Roman"/>
          <w:noProof w:val="0"/>
          <w:sz w:val="24"/>
          <w:szCs w:val="24"/>
          <w:lang w:val="en-ID" w:eastAsia="en-ID"/>
        </w:rPr>
        <w:t xml:space="preserve">Implikasi teoritis berikutnya berkaitan dengan teori sinyal </w:t>
      </w:r>
      <w:r w:rsidR="00BA3E2A">
        <w:rPr>
          <w:rFonts w:ascii="Times New Roman" w:eastAsia="Times New Roman" w:hAnsi="Times New Roman" w:cs="Times New Roman"/>
          <w:noProof w:val="0"/>
          <w:sz w:val="24"/>
          <w:szCs w:val="24"/>
          <w:lang w:val="en-ID" w:eastAsia="en-ID"/>
        </w:rPr>
        <w:t xml:space="preserve">yaitu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reputasi auditor, dan ukuran KAP dapat dipahami sebagai sinyal mengenai komitmen perusahaan terhadap kredibilitas laporan keuangan </w:t>
      </w:r>
      <w:r w:rsidR="00BA3E2A">
        <w:rPr>
          <w:rFonts w:ascii="Times New Roman" w:eastAsia="Times New Roman" w:hAnsi="Times New Roman" w:cs="Times New Roman"/>
          <w:noProof w:val="0"/>
          <w:sz w:val="24"/>
          <w:szCs w:val="24"/>
          <w:lang w:val="en-ID" w:eastAsia="en-ID"/>
        </w:rPr>
        <w:fldChar w:fldCharType="begin" w:fldLock="1"/>
      </w:r>
      <w:r w:rsidR="00FC2C16">
        <w:rPr>
          <w:rFonts w:ascii="Times New Roman" w:eastAsia="Times New Roman" w:hAnsi="Times New Roman" w:cs="Times New Roman"/>
          <w:noProof w:val="0"/>
          <w:sz w:val="24"/>
          <w:szCs w:val="24"/>
          <w:lang w:val="en-ID" w:eastAsia="en-ID"/>
        </w:rPr>
        <w:instrText>ADDIN CSL_CITATION {"citationItems":[{"id":"ITEM-1","itemData":{"DOI":"https://doi.org/10.31258/current.4.1.49-61 EiISSNm2721-1819","author":[{"dropping-particle":"","family":"Fadhlan","given":"Ibnu","non-dropping-particle":"","parse-names":false,"suffix":""},{"dropping-particle":"","family":"Anisma","given":"Yuneita","non-dropping-particle":"","parse-names":false,"suffix":""},{"dropping-particle":"","family":"Silalahi","given":"Sem Paulus","non-dropping-particle":"","parse-names":false,"suffix":""}],"container-title":"CURRENT Jurnal Kajian Akuntansi dan Bisnis Terkini","id":"ITEM-1","issue":"1","issued":{"date-parts":[["2023"]]},"page":"49-61","title":"PENGARUH AUDIT FEE, AUDIT TENURE, ROTASI AUDIT DAN REPUTASI KANTOR AKUNTAN PUBLIK TERHADAP KUALITAS AUDIT","type":"article-journal","volume":"4"},"uris":["http://www.mendeley.com/documents/?uuid=acfa7ef6-3338-45dd-9ba5-b47b8c30f32b"]},{"id":"ITEM-2","itemData":{"author":[{"dropping-particle":"","family":"Hidayati","given":"Rafika Iftitah","non-dropping-particle":"","parse-names":false,"suffix":""},{"dropping-particle":"","family":"Djamil","given":"Nasrullah","non-dropping-particle":"","parse-names":false,"suffix":""}],"container-title":"Jurnal Audit, Akuntansi, Manajemen Terintegrasi","id":"ITEM-2","issue":"2","issued":{"date-parts":[["2024"]]},"page":"393-405","title":"Pengaruh Fee Audit , Audit Tenure , Rotasi Audit dan Reputasi Auditor Terhadap Kualitas Audit pada Perusahaan Manufaktur Sektor Aneka Industri yang Terdaftar di Indonesia Tahun 2020-2022","type":"article-journal","volume":"2"},"uris":["http://www.mendeley.com/documents/?uuid=0e506067-9a53-49b7-b8ba-d77d2b995946"]},{"id":"ITEM-3","itemData":{"author":[{"dropping-particle":"","family":"Wijaya","given":"Agnes","non-dropping-particle":"","parse-names":false,"suffix":""},{"dropping-particle":"","family":"Hutahaean","given":"Thomas Firdaus","non-dropping-particle":"","parse-names":false,"suffix":""},{"dropping-particle":"","family":"Pandiangan","given":"Saut Maruli Tua","non-dropping-particle":"","parse-names":false,"suffix":""}],"container-title":"Journal of Economic, Business and Accounting","id":"ITEM-3","issued":{"date-parts":[["2024"]]},"page":"4426-4438","title":"Pengaruh fee audit, audit tenure, reputasi auditor, komite audit, dan rotasi audit terhadap kualitas audit pada perusahaan manufaktur yang terdaftar di bursa efek indonesia periode 2019-2022","type":"article-journal","volume":"7"},"uris":["http://www.mendeley.com/documents/?uuid=f324da12-8e1c-4213-89df-c0bada00c2d5"]}],"mendeley":{"formattedCitation":"(Fadhlan et al., 2023; Hidayati &amp; Djamil, 2024; A. Wijaya et al., 2024)","plainTextFormattedCitation":"(Fadhlan et al., 2023; Hidayati &amp; Djamil, 2024; A. Wijaya et al., 2024)","previouslyFormattedCitation":"(Fadhlan et al., 2023; Hidayati &amp; Djamil, 2024; A. Wijaya et al., 2024)"},"properties":{"noteIndex":0},"schema":"https://github.com/citation-style-language/schema/raw/master/csl-citation.json"}</w:instrText>
      </w:r>
      <w:r w:rsidR="00BA3E2A">
        <w:rPr>
          <w:rFonts w:ascii="Times New Roman" w:eastAsia="Times New Roman" w:hAnsi="Times New Roman" w:cs="Times New Roman"/>
          <w:noProof w:val="0"/>
          <w:sz w:val="24"/>
          <w:szCs w:val="24"/>
          <w:lang w:val="en-ID" w:eastAsia="en-ID"/>
        </w:rPr>
        <w:fldChar w:fldCharType="separate"/>
      </w:r>
      <w:r w:rsidR="00BA3E2A" w:rsidRPr="00BA3E2A">
        <w:rPr>
          <w:rFonts w:ascii="Times New Roman" w:eastAsia="Times New Roman" w:hAnsi="Times New Roman" w:cs="Times New Roman"/>
          <w:sz w:val="24"/>
          <w:szCs w:val="24"/>
          <w:lang w:val="en-ID" w:eastAsia="en-ID"/>
        </w:rPr>
        <w:t xml:space="preserve">(Fadhlan </w:t>
      </w:r>
      <w:r w:rsidR="00BA3E2A" w:rsidRPr="00BA3E2A">
        <w:rPr>
          <w:rFonts w:ascii="Times New Roman" w:eastAsia="Times New Roman" w:hAnsi="Times New Roman" w:cs="Times New Roman"/>
          <w:i/>
          <w:iCs/>
          <w:sz w:val="24"/>
          <w:szCs w:val="24"/>
          <w:lang w:val="en-ID" w:eastAsia="en-ID"/>
        </w:rPr>
        <w:t>et al</w:t>
      </w:r>
      <w:r w:rsidR="00BA3E2A" w:rsidRPr="00BA3E2A">
        <w:rPr>
          <w:rFonts w:ascii="Times New Roman" w:eastAsia="Times New Roman" w:hAnsi="Times New Roman" w:cs="Times New Roman"/>
          <w:sz w:val="24"/>
          <w:szCs w:val="24"/>
          <w:lang w:val="en-ID" w:eastAsia="en-ID"/>
        </w:rPr>
        <w:t xml:space="preserve">., 2023; Hidayati &amp; Djamil, 2024; A. Wijaya </w:t>
      </w:r>
      <w:r w:rsidR="00BA3E2A" w:rsidRPr="00BA3E2A">
        <w:rPr>
          <w:rFonts w:ascii="Times New Roman" w:eastAsia="Times New Roman" w:hAnsi="Times New Roman" w:cs="Times New Roman"/>
          <w:i/>
          <w:iCs/>
          <w:sz w:val="24"/>
          <w:szCs w:val="24"/>
          <w:lang w:val="en-ID" w:eastAsia="en-ID"/>
        </w:rPr>
        <w:t>et al</w:t>
      </w:r>
      <w:r w:rsidR="00BA3E2A" w:rsidRPr="00BA3E2A">
        <w:rPr>
          <w:rFonts w:ascii="Times New Roman" w:eastAsia="Times New Roman" w:hAnsi="Times New Roman" w:cs="Times New Roman"/>
          <w:sz w:val="24"/>
          <w:szCs w:val="24"/>
          <w:lang w:val="en-ID" w:eastAsia="en-ID"/>
        </w:rPr>
        <w:t>., 2024)</w:t>
      </w:r>
      <w:r w:rsidR="00BA3E2A">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Namun sinyal tersebut hanya memiliki nilai apabila didukung oleh substansi proses audit yang kredibel seperti pelaksanaan prosedur audit yang memadai, independensi auditor, dan pengendalian mutu yang kuat </w:t>
      </w:r>
      <w:r w:rsidR="00FC2C16">
        <w:rPr>
          <w:rFonts w:ascii="Times New Roman" w:eastAsia="Times New Roman" w:hAnsi="Times New Roman" w:cs="Times New Roman"/>
          <w:noProof w:val="0"/>
          <w:sz w:val="24"/>
          <w:szCs w:val="24"/>
          <w:lang w:val="en-ID" w:eastAsia="en-ID"/>
        </w:rPr>
        <w:fldChar w:fldCharType="begin" w:fldLock="1"/>
      </w:r>
      <w:r w:rsidR="00A34B2E">
        <w:rPr>
          <w:rFonts w:ascii="Times New Roman" w:eastAsia="Times New Roman" w:hAnsi="Times New Roman" w:cs="Times New Roman"/>
          <w:noProof w:val="0"/>
          <w:sz w:val="24"/>
          <w:szCs w:val="24"/>
          <w:lang w:val="en-ID" w:eastAsia="en-ID"/>
        </w:rPr>
        <w:instrText>ADDIN CSL_CITATION {"citationItems":[{"id":"ITEM-1","itemData":{"author":[{"dropping-particle":"","family":"Hatigoran","given":"David","non-dropping-particle":"","parse-names":false,"suffix":""},{"dropping-particle":"","family":"Mayangsari","given":"Sekar","non-dropping-particle":"","parse-names":false,"suffix":""}],"container-title":"Jurnal Ekonomi Trisakti","id":"ITEM-1","issue":"2","issued":{"date-parts":[["2022"]]},"page":"1287-1300","title":"PENGARUH ROTASI AUDIT, FEE AUDIT, JUMLAH PARTNER, DAN REPUTASI KAP TERHADAP KUALITAS AUDIT DENGAN KOMITE AUDIT SEBAGAI VARIABE MODERASI","type":"article-journal","volume":"2"},"uris":["http://www.mendeley.com/documents/?uuid=b445fbe2-2187-40a2-bc89-de1872f7a3cf"]},{"id":"ITEM-2","itemData":{"author":[{"dropping-particle":"","family":"Rizaldi","given":"Sendy","non-dropping-particle":"","parse-names":false,"suffix":""},{"dropping-particle":"","family":"Rahayu","given":"Sri","non-dropping-particle":"","parse-names":false,"suffix":""},{"dropping-particle":"","family":"Tiswiyanti","given":"Wiwik","non-dropping-particle":"","parse-names":false,"suffix":""}],"container-title":"Jurnal Paradigma Ekonomika","id":"ITEM-2","issue":"1","issued":{"date-parts":[["2022"]]},"page":"199-212","title":"Pengaruh audit tenure , reputasi auditor , komite audit dan fee audit terhadap kualitas audit ( studi empiris pada perusahaan yang terdaftar di indeks Kompas100 pada BEI Tahun 2012-2016 )","type":"article-journal","volume":"17"},"uris":["http://www.mendeley.com/documents/?uuid=0b3d3b2a-3220-4ae5-8e75-d1a12cca2d69"]}],"mendeley":{"formattedCitation":"(Hatigoran &amp; Mayangsari, 2022; Rizaldi et al., 2022)","plainTextFormattedCitation":"(Hatigoran &amp; Mayangsari, 2022; Rizaldi et al., 2022)","previouslyFormattedCitation":"(Hatigoran &amp; Mayangsari, 2022; Rizaldi et al., 2022)"},"properties":{"noteIndex":0},"schema":"https://github.com/citation-style-language/schema/raw/master/csl-citation.json"}</w:instrText>
      </w:r>
      <w:r w:rsidR="00FC2C16">
        <w:rPr>
          <w:rFonts w:ascii="Times New Roman" w:eastAsia="Times New Roman" w:hAnsi="Times New Roman" w:cs="Times New Roman"/>
          <w:noProof w:val="0"/>
          <w:sz w:val="24"/>
          <w:szCs w:val="24"/>
          <w:lang w:val="en-ID" w:eastAsia="en-ID"/>
        </w:rPr>
        <w:fldChar w:fldCharType="separate"/>
      </w:r>
      <w:r w:rsidR="00FC2C16" w:rsidRPr="00FC2C16">
        <w:rPr>
          <w:rFonts w:ascii="Times New Roman" w:eastAsia="Times New Roman" w:hAnsi="Times New Roman" w:cs="Times New Roman"/>
          <w:sz w:val="24"/>
          <w:szCs w:val="24"/>
          <w:lang w:val="en-ID" w:eastAsia="en-ID"/>
        </w:rPr>
        <w:t xml:space="preserve">(Hatigoran &amp; Mayangsari, 2022; Rizaldi </w:t>
      </w:r>
      <w:r w:rsidR="00FC2C16" w:rsidRPr="00FC2C16">
        <w:rPr>
          <w:rFonts w:ascii="Times New Roman" w:eastAsia="Times New Roman" w:hAnsi="Times New Roman" w:cs="Times New Roman"/>
          <w:i/>
          <w:iCs/>
          <w:sz w:val="24"/>
          <w:szCs w:val="24"/>
          <w:lang w:val="en-ID" w:eastAsia="en-ID"/>
        </w:rPr>
        <w:t>et al</w:t>
      </w:r>
      <w:r w:rsidR="00FC2C16" w:rsidRPr="00FC2C16">
        <w:rPr>
          <w:rFonts w:ascii="Times New Roman" w:eastAsia="Times New Roman" w:hAnsi="Times New Roman" w:cs="Times New Roman"/>
          <w:sz w:val="24"/>
          <w:szCs w:val="24"/>
          <w:lang w:val="en-ID" w:eastAsia="en-ID"/>
        </w:rPr>
        <w:t>., 2022)</w:t>
      </w:r>
      <w:r w:rsidR="00FC2C16">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noProof w:val="0"/>
          <w:sz w:val="24"/>
          <w:szCs w:val="24"/>
          <w:lang w:val="en-ID" w:eastAsia="en-ID"/>
        </w:rPr>
        <w:t>K</w:t>
      </w:r>
      <w:r w:rsidRPr="00AF7036">
        <w:rPr>
          <w:rFonts w:ascii="Times New Roman" w:eastAsia="Times New Roman" w:hAnsi="Times New Roman" w:cs="Times New Roman"/>
          <w:noProof w:val="0"/>
          <w:sz w:val="24"/>
          <w:szCs w:val="24"/>
          <w:lang w:val="en-ID" w:eastAsia="en-ID"/>
        </w:rPr>
        <w:t xml:space="preserve">ajian ini menegaskan bahwa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tidak dapat dipahami hanya sebagai sinyal kualitas karena fee yang tinggi dapat pula mencerminkan kompleksitas klien, risiko audit, struktur biaya KAP, atau hasil negosiasi ekonomi antara auditor dan klien </w:t>
      </w:r>
      <w:r w:rsidR="00A34B2E">
        <w:rPr>
          <w:rFonts w:ascii="Times New Roman" w:eastAsia="Times New Roman" w:hAnsi="Times New Roman" w:cs="Times New Roman"/>
          <w:noProof w:val="0"/>
          <w:sz w:val="24"/>
          <w:szCs w:val="24"/>
          <w:lang w:val="en-ID" w:eastAsia="en-ID"/>
        </w:rPr>
        <w:fldChar w:fldCharType="begin" w:fldLock="1"/>
      </w:r>
      <w:r w:rsidR="00A34B2E">
        <w:rPr>
          <w:rFonts w:ascii="Times New Roman" w:eastAsia="Times New Roman" w:hAnsi="Times New Roman" w:cs="Times New Roman"/>
          <w:noProof w:val="0"/>
          <w:sz w:val="24"/>
          <w:szCs w:val="24"/>
          <w:lang w:val="en-ID" w:eastAsia="en-ID"/>
        </w:rPr>
        <w:instrText>ADDIN CSL_CITATION {"citationItems":[{"id":"ITEM-1","itemData":{"author":[{"dropping-particle":"","family":"Kirana","given":"Galih Chandra","non-dropping-particle":"","parse-names":false,"suffix":""},{"dropping-particle":"","family":"Assafiq","given":"M Arif","non-dropping-particle":"","parse-names":false,"suffix":""}],"id":"ITEM-1","issued":{"date-parts":[["2021"]]},"title":"PENGARUH FEE AUDIT, UKURAN PERUSAHAAN, AUDIT TENURE TERHADAP KUALITAS AUDIT (STUDI EMPIRIS PADA PERUSAHAAN MANUFAKTUR YANG TERDAPAT DI BURSA EFEK INDONESIA PERIODE TAHUN 2014-2018 )","type":"article-journal"},"uris":["http://www.mendeley.com/documents/?uuid=81878fc9-3f97-4171-bf16-ed1e748877b0"]},{"id":"ITEM-2","itemData":{"author":[{"dropping-particle":"","family":"Mardyanti","given":"Feby","non-dropping-particle":"","parse-names":false,"suffix":""},{"dropping-particle":"","family":"Praptiningsih","given":"","non-dropping-particle":"","parse-names":false,"suffix":""}],"container-title":"TRILOGI ACCOUNTING AND BUSINESS RESEARCH Vol.","id":"ITEM-2","issue":"01","issued":{"date-parts":[["2022"]]},"page":"1-6","title":"PENGARUH UKURAN PERUSAHAAN , FEE AUDIT , AUDIT TENURE , DAN ROTASI","type":"article-journal","volume":"03"},"uris":["http://www.mendeley.com/documents/?uuid=67a879f2-e966-4cea-bee2-7d32957a84b5"]},{"id":"ITEM-3","itemData":{"author":[{"dropping-particle":"","family":"Susanti","given":"Yuniar","non-dropping-particle":"","parse-names":false,"suffix":""},{"dropping-particle":"","family":"Annisa","given":"","non-dropping-particle":"","parse-names":false,"suffix":""}],"container-title":"Jurnal bisnis mahasiswa","id":"ITEM-3","issued":{"date-parts":[["2023"]]},"title":"DAMPAK FEE AUDIT, AUDIT TENURE DAN UKURAN PERUSAHAAN TERHADAP KUALITAS AUDIT","type":"article-journal"},"uris":["http://www.mendeley.com/documents/?uuid=edf1cd49-730d-41c8-a44c-dc5acb4c224a"]},{"id":"ITEM-4","itemData":{"author":[{"dropping-particle":"","family":"Nope","given":"Diana","non-dropping-particle":"","parse-names":false,"suffix":""},{"dropping-particle":"","family":"Sudarmadi","given":"","non-dropping-particle":"","parse-names":false,"suffix":""}],"container-title":"Jurnal Nusa Akuntansi","id":"ITEM-4","issue":"3","issued":{"date-parts":[["2024"]]},"page":"1172-1194","title":"PENGARUH UKURAN PERUSAHAAN, AUDIT TENURE, AUDIT FEE DAN AUDIT DELAY TERHADAP KUALITAS AUDIT","type":"article-journal","volume":"1"},"uris":["http://www.mendeley.com/documents/?uuid=8142b628-ae0c-4b64-9209-5e11e198e3ea"]}],"mendeley":{"formattedCitation":"(Kirana &amp; Assafiq, 2021; Mardyanti &amp; Praptiningsih, 2022; Nope &amp; Sudarmadi, 2024; Susanti &amp; Annisa, 2023)","plainTextFormattedCitation":"(Kirana &amp; Assafiq, 2021; Mardyanti &amp; Praptiningsih, 2022; Nope &amp; Sudarmadi, 2024; Susanti &amp; Annisa, 2023)","previouslyFormattedCitation":"(Kirana &amp; Assafiq, 2021; Mardyanti &amp; Praptiningsih, 2022; Nope &amp; Sudarmadi, 2024; Susanti &amp; Annisa, 2023)"},"properties":{"noteIndex":0},"schema":"https://github.com/citation-style-language/schema/raw/master/csl-citation.json"}</w:instrText>
      </w:r>
      <w:r w:rsidR="00A34B2E">
        <w:rPr>
          <w:rFonts w:ascii="Times New Roman" w:eastAsia="Times New Roman" w:hAnsi="Times New Roman" w:cs="Times New Roman"/>
          <w:noProof w:val="0"/>
          <w:sz w:val="24"/>
          <w:szCs w:val="24"/>
          <w:lang w:val="en-ID" w:eastAsia="en-ID"/>
        </w:rPr>
        <w:fldChar w:fldCharType="separate"/>
      </w:r>
      <w:r w:rsidR="00A34B2E" w:rsidRPr="00A34B2E">
        <w:rPr>
          <w:rFonts w:ascii="Times New Roman" w:eastAsia="Times New Roman" w:hAnsi="Times New Roman" w:cs="Times New Roman"/>
          <w:sz w:val="24"/>
          <w:szCs w:val="24"/>
          <w:lang w:val="en-ID" w:eastAsia="en-ID"/>
        </w:rPr>
        <w:t>(Kirana &amp; Assafiq, 2021; Mardyanti &amp; Praptiningsih, 2022; Nope &amp; Sudarmadi, 2024; Susanti &amp; Annisa, 2023)</w:t>
      </w:r>
      <w:r w:rsidR="00A34B2E">
        <w:rPr>
          <w:rFonts w:ascii="Times New Roman" w:eastAsia="Times New Roman" w:hAnsi="Times New Roman" w:cs="Times New Roman"/>
          <w:noProof w:val="0"/>
          <w:sz w:val="24"/>
          <w:szCs w:val="24"/>
          <w:lang w:val="en-ID" w:eastAsia="en-ID"/>
        </w:rPr>
        <w:fldChar w:fldCharType="end"/>
      </w:r>
      <w:r w:rsidR="00A34B2E">
        <w:rPr>
          <w:rFonts w:ascii="Times New Roman" w:eastAsia="Times New Roman" w:hAnsi="Times New Roman" w:cs="Times New Roman"/>
          <w:noProof w:val="0"/>
          <w:sz w:val="24"/>
          <w:szCs w:val="24"/>
          <w:lang w:val="en-ID" w:eastAsia="en-ID"/>
        </w:rPr>
        <w:t>.</w:t>
      </w:r>
    </w:p>
    <w:p w14:paraId="2088635E" w14:textId="5E36E98C" w:rsidR="00AF7036" w:rsidRPr="00AF7036" w:rsidRDefault="00AF7036"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AF7036">
        <w:rPr>
          <w:rFonts w:ascii="Times New Roman" w:eastAsia="Times New Roman" w:hAnsi="Times New Roman" w:cs="Times New Roman"/>
          <w:noProof w:val="0"/>
          <w:sz w:val="24"/>
          <w:szCs w:val="24"/>
          <w:lang w:val="en-ID" w:eastAsia="en-ID"/>
        </w:rPr>
        <w:t xml:space="preserve">Selain teori keagenan dan teori sinyal hasil kajian ini juga relevan dengan teori legitimasi dan teori pemangku kepentingan. Dalam perspektif legitimasi, audit berkualitas diperlukan untuk menjaga kepercayaan publik dan menunjukkan bahwa pelaporan keuangan perusahaan sesuai dengan harapan regulator, investor, kreditur, dan masyarakat </w:t>
      </w:r>
      <w:r w:rsidR="00A34B2E">
        <w:rPr>
          <w:rFonts w:ascii="Times New Roman" w:eastAsia="Times New Roman" w:hAnsi="Times New Roman" w:cs="Times New Roman"/>
          <w:noProof w:val="0"/>
          <w:sz w:val="24"/>
          <w:szCs w:val="24"/>
          <w:lang w:val="en-ID" w:eastAsia="en-ID"/>
        </w:rPr>
        <w:fldChar w:fldCharType="begin" w:fldLock="1"/>
      </w:r>
      <w:r w:rsidR="00A34B2E">
        <w:rPr>
          <w:rFonts w:ascii="Times New Roman" w:eastAsia="Times New Roman" w:hAnsi="Times New Roman" w:cs="Times New Roman"/>
          <w:noProof w:val="0"/>
          <w:sz w:val="24"/>
          <w:szCs w:val="24"/>
          <w:lang w:val="en-ID" w:eastAsia="en-ID"/>
        </w:rPr>
        <w:instrText>ADDIN CSL_CITATION {"citationItems":[{"id":"ITEM-1","itemData":{"author":[{"dropping-particle":"","family":"Anggria","given":"Wenni","non-dropping-particle":"","parse-names":false,"suffix":""}],"id":"ITEM-1","issued":{"date-parts":[["2020"]]},"title":"PENGARUH AUDIT TENURE DAN AUDIT FEE TERHADAP KUALITAS AUDIT DENGAN KOMITE AUDIT SEBAGAI VARIABEL MODERASI (Studi Pada Perusahaan Manufaktur dengan Sub Sektor Basic Industry and Chemicals Yang Terdaftar di Bursa Efek Indonesia Pada Tahun 2016-2019)","type":"article-journal"},"uris":["http://www.mendeley.com/documents/?uuid=015da103-71ee-4ceb-ae3f-d0c326b31547"]},{"id":"ITEM-2","itemData":{"author":[{"dropping-particle":"","family":"Lailatul","given":"Ulfa","non-dropping-particle":"","parse-names":false,"suffix":""},{"dropping-particle":"","family":"Yanthi","given":"Merlyana Dwinda","non-dropping-particle":"","parse-names":false,"suffix":""}],"container-title":"Jurnal Akuntansi Unesa","id":"ITEM-2","issue":"1","issued":{"date-parts":[["2021"]]},"title":"Pengaruh Fee Audit , Komite Audit , Rotasi Audit Terhadap Kualitas Audit The Effect of Fee Audit , Audit Committees , Audit Rotation on Audit Quality","type":"article-journal","volume":"10"},"uris":["http://www.mendeley.com/documents/?uuid=497d8ee8-6431-41dc-b35c-ef2ecc89adcd"]},{"id":"ITEM-3","itemData":{"author":[{"dropping-particle":"","family":"Rizaldi","given":"Sendy","non-dropping-particle":"","parse-names":false,"suffix":""},{"dropping-particle":"","family":"Rahayu","given":"Sri","non-dropping-particle":"","parse-names":false,"suffix":""},{"dropping-particle":"","family":"Tiswiyanti","given":"Wiwik","non-dropping-particle":"","parse-names":false,"suffix":""}],"container-title":"Jurnal Paradigma Ekonomika","id":"ITEM-3","issue":"1","issued":{"date-parts":[["2022"]]},"page":"199-212","title":"Pengaruh audit tenure , reputasi auditor , komite audit dan fee audit terhadap kualitas audit ( studi empiris pada perusahaan yang terdaftar di indeks Kompas100 pada BEI Tahun 2012-2016 )","type":"article-journal","volume":"17"},"uris":["http://www.mendeley.com/documents/?uuid=0b3d3b2a-3220-4ae5-8e75-d1a12cca2d69"]}],"mendeley":{"formattedCitation":"(Anggria, 2020; Lailatul &amp; Yanthi, 2021; Rizaldi et al., 2022)","plainTextFormattedCitation":"(Anggria, 2020; Lailatul &amp; Yanthi, 2021; Rizaldi et al., 2022)","previouslyFormattedCitation":"(Anggria, 2020; Lailatul &amp; Yanthi, 2021; Rizaldi et al., 2022)"},"properties":{"noteIndex":0},"schema":"https://github.com/citation-style-language/schema/raw/master/csl-citation.json"}</w:instrText>
      </w:r>
      <w:r w:rsidR="00A34B2E">
        <w:rPr>
          <w:rFonts w:ascii="Times New Roman" w:eastAsia="Times New Roman" w:hAnsi="Times New Roman" w:cs="Times New Roman"/>
          <w:noProof w:val="0"/>
          <w:sz w:val="24"/>
          <w:szCs w:val="24"/>
          <w:lang w:val="en-ID" w:eastAsia="en-ID"/>
        </w:rPr>
        <w:fldChar w:fldCharType="separate"/>
      </w:r>
      <w:r w:rsidR="00A34B2E" w:rsidRPr="00A34B2E">
        <w:rPr>
          <w:rFonts w:ascii="Times New Roman" w:eastAsia="Times New Roman" w:hAnsi="Times New Roman" w:cs="Times New Roman"/>
          <w:sz w:val="24"/>
          <w:szCs w:val="24"/>
          <w:lang w:val="en-ID" w:eastAsia="en-ID"/>
        </w:rPr>
        <w:t xml:space="preserve">(Anggria, 2020; Lailatul &amp; Yanthi, 2021; Rizaldi </w:t>
      </w:r>
      <w:r w:rsidR="00A34B2E" w:rsidRPr="00A34B2E">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2022)</w:t>
      </w:r>
      <w:r w:rsidR="00A34B2E">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Dalam perspektif pemangku kepentingan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dapat dipahami sebagai sumber daya yang dialokasikan untuk mendukung kebutuhan informasi berbagai pihak yang bergantung pada laporan keuangan </w:t>
      </w:r>
      <w:r w:rsidRPr="00AF7036">
        <w:rPr>
          <w:rFonts w:ascii="Times New Roman" w:eastAsia="Times New Roman" w:hAnsi="Times New Roman" w:cs="Times New Roman"/>
          <w:i/>
          <w:iCs/>
          <w:noProof w:val="0"/>
          <w:sz w:val="24"/>
          <w:szCs w:val="24"/>
          <w:lang w:val="en-ID" w:eastAsia="en-ID"/>
        </w:rPr>
        <w:t>audit</w:t>
      </w:r>
      <w:r w:rsidR="00A34B2E" w:rsidRPr="00A34B2E">
        <w:rPr>
          <w:rFonts w:ascii="Times New Roman" w:eastAsia="Times New Roman" w:hAnsi="Times New Roman" w:cs="Times New Roman"/>
          <w:i/>
          <w:iCs/>
          <w:noProof w:val="0"/>
          <w:sz w:val="24"/>
          <w:szCs w:val="24"/>
          <w:lang w:val="en-ID" w:eastAsia="en-ID"/>
        </w:rPr>
        <w:t>ed</w:t>
      </w:r>
      <w:r w:rsidRPr="00AF7036">
        <w:rPr>
          <w:rFonts w:ascii="Times New Roman" w:eastAsia="Times New Roman" w:hAnsi="Times New Roman" w:cs="Times New Roman"/>
          <w:noProof w:val="0"/>
          <w:sz w:val="24"/>
          <w:szCs w:val="24"/>
          <w:lang w:val="en-ID" w:eastAsia="en-ID"/>
        </w:rPr>
        <w:t xml:space="preserve"> </w:t>
      </w:r>
      <w:r w:rsidR="00A34B2E">
        <w:rPr>
          <w:rFonts w:ascii="Times New Roman" w:eastAsia="Times New Roman" w:hAnsi="Times New Roman" w:cs="Times New Roman"/>
          <w:noProof w:val="0"/>
          <w:sz w:val="24"/>
          <w:szCs w:val="24"/>
          <w:lang w:val="en-ID" w:eastAsia="en-ID"/>
        </w:rPr>
        <w:fldChar w:fldCharType="begin" w:fldLock="1"/>
      </w:r>
      <w:r w:rsidR="00A34B2E">
        <w:rPr>
          <w:rFonts w:ascii="Times New Roman" w:eastAsia="Times New Roman" w:hAnsi="Times New Roman" w:cs="Times New Roman"/>
          <w:noProof w:val="0"/>
          <w:sz w:val="24"/>
          <w:szCs w:val="24"/>
          <w:lang w:val="en-ID" w:eastAsia="en-ID"/>
        </w:rPr>
        <w:instrText>ADDIN CSL_CITATION {"citationItems":[{"id":"ITEM-1","itemData":{"author":[{"dropping-particle":"","family":"Simanullang","given":"Rumia","non-dropping-particle":"","parse-names":false,"suffix":""},{"dropping-particle":"","family":"Utami","given":"Nabila Putri","non-dropping-particle":"","parse-names":false,"suffix":""}],"container-title":"Jurnal Kewirausahaan, Akuntansi, dan Manajemen TRI BISNIS","id":"ITEM-1","issue":"2","issued":{"date-parts":[["2021"]]},"page":"229-245","title":"PENGARUH KEAHLIAN KOMITE AUDIT , FEE AUDIT DAN AUDIT TENURE TERHADAP KUALITAS AUDIT ( PADA PERUSAHAAN MANUFAKTUR SEKTOR INDUSTRI DASAR DAN KIMIA YANG TERDAFTAR DI BURSA EFEK INDONESIA TAHUN 2018 - 2020 )","type":"article-journal","volume":"3"},"uris":["http://www.mendeley.com/documents/?uuid=4ae1e35b-ae85-4058-8ead-723fd8c831e0"]},{"id":"ITEM-2","itemData":{"author":[{"dropping-particle":"","family":"Wijaya","given":"Nathania","non-dropping-particle":"","parse-names":false,"suffix":""},{"dropping-particle":"","family":"Sugara","given":"Kathryn","non-dropping-particle":"","parse-names":false,"suffix":""}],"id":"ITEM-2","issued":{"date-parts":[["2023"]]},"title":"PENGARUH FEE AUDIT , AUDIT DELAY , KOMITE AUDIT TERHADAP KUALITAS AUDIT","type":"article-journal"},"uris":["http://www.mendeley.com/documents/?uuid=cbe9d4f6-9b06-4f3d-9288-47ea39e70230"]},{"id":"ITEM-3","itemData":{"author":[{"dropping-particle":"","family":"Gunawan","given":"Gilang Abytia Eka","non-dropping-particle":"","parse-names":false,"suffix":""},{"dropping-particle":"","family":"Achyani","given":"Fatchan","non-dropping-particle":"","parse-names":false,"suffix":""}],"container-title":"Economics and Digital Business Review","id":"ITEM-3","issue":"1","issued":{"date-parts":[["2024"]]},"page":"365-394","title":"Peran Komite Audit Dalam Mempengaruhi Fee Audit , Audit Tenure , Rotasi Audit Dan Reputasi Auditor Terhadap Kualitas Audit","type":"article-journal","volume":"5"},"uris":["http://www.mendeley.com/documents/?uuid=b7226cbe-69df-436e-961c-8ddcd2360078"]}],"mendeley":{"formattedCitation":"(Gunawan &amp; Achyani, 2024; Simanullang &amp; Utami, 2021; N. Wijaya &amp; Sugara, 2023)","plainTextFormattedCitation":"(Gunawan &amp; Achyani, 2024; Simanullang &amp; Utami, 2021; N. Wijaya &amp; Sugara, 2023)","previouslyFormattedCitation":"(Gunawan &amp; Achyani, 2024; Simanullang &amp; Utami, 2021; N. Wijaya &amp; Sugara, 2023)"},"properties":{"noteIndex":0},"schema":"https://github.com/citation-style-language/schema/raw/master/csl-citation.json"}</w:instrText>
      </w:r>
      <w:r w:rsidR="00A34B2E">
        <w:rPr>
          <w:rFonts w:ascii="Times New Roman" w:eastAsia="Times New Roman" w:hAnsi="Times New Roman" w:cs="Times New Roman"/>
          <w:noProof w:val="0"/>
          <w:sz w:val="24"/>
          <w:szCs w:val="24"/>
          <w:lang w:val="en-ID" w:eastAsia="en-ID"/>
        </w:rPr>
        <w:fldChar w:fldCharType="separate"/>
      </w:r>
      <w:r w:rsidR="00A34B2E" w:rsidRPr="00A34B2E">
        <w:rPr>
          <w:rFonts w:ascii="Times New Roman" w:eastAsia="Times New Roman" w:hAnsi="Times New Roman" w:cs="Times New Roman"/>
          <w:sz w:val="24"/>
          <w:szCs w:val="24"/>
          <w:lang w:val="en-ID" w:eastAsia="en-ID"/>
        </w:rPr>
        <w:t>(Gunawan &amp; Achyani, 2024; Simanullang &amp; Utami, 2021; N. Wijaya &amp; Sugara, 2023)</w:t>
      </w:r>
      <w:r w:rsidR="00A34B2E">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Namun legitimasi dan </w:t>
      </w:r>
      <w:r w:rsidR="00A34B2E">
        <w:rPr>
          <w:rFonts w:ascii="Times New Roman" w:eastAsia="Times New Roman" w:hAnsi="Times New Roman" w:cs="Times New Roman"/>
          <w:noProof w:val="0"/>
          <w:sz w:val="24"/>
          <w:szCs w:val="24"/>
          <w:lang w:val="en-ID" w:eastAsia="en-ID"/>
        </w:rPr>
        <w:t>pemangku kepentingan</w:t>
      </w:r>
      <w:r w:rsidRPr="00AF7036">
        <w:rPr>
          <w:rFonts w:ascii="Times New Roman" w:eastAsia="Times New Roman" w:hAnsi="Times New Roman" w:cs="Times New Roman"/>
          <w:noProof w:val="0"/>
          <w:sz w:val="24"/>
          <w:szCs w:val="24"/>
          <w:lang w:val="en-ID" w:eastAsia="en-ID"/>
        </w:rPr>
        <w:t xml:space="preserve"> tersebut dapat melemah apabila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menciptakan </w:t>
      </w:r>
      <w:r w:rsidRPr="00AF7036">
        <w:rPr>
          <w:rFonts w:ascii="Times New Roman" w:eastAsia="Times New Roman" w:hAnsi="Times New Roman" w:cs="Times New Roman"/>
          <w:noProof w:val="0"/>
          <w:sz w:val="24"/>
          <w:szCs w:val="24"/>
          <w:lang w:val="en-ID" w:eastAsia="en-ID"/>
        </w:rPr>
        <w:lastRenderedPageBreak/>
        <w:t xml:space="preserve">ketergantungan ekonomi auditor terhadap klien atau tidak diikuti oleh pengawasan tata kelola yang efektif </w:t>
      </w:r>
      <w:r w:rsidR="00A34B2E">
        <w:rPr>
          <w:rFonts w:ascii="Times New Roman" w:eastAsia="Times New Roman" w:hAnsi="Times New Roman" w:cs="Times New Roman"/>
          <w:noProof w:val="0"/>
          <w:sz w:val="24"/>
          <w:szCs w:val="24"/>
          <w:lang w:val="en-ID" w:eastAsia="en-ID"/>
        </w:rPr>
        <w:fldChar w:fldCharType="begin" w:fldLock="1"/>
      </w:r>
      <w:r w:rsidR="00A34B2E">
        <w:rPr>
          <w:rFonts w:ascii="Times New Roman" w:eastAsia="Times New Roman" w:hAnsi="Times New Roman" w:cs="Times New Roman"/>
          <w:noProof w:val="0"/>
          <w:sz w:val="24"/>
          <w:szCs w:val="24"/>
          <w:lang w:val="en-ID" w:eastAsia="en-ID"/>
        </w:rPr>
        <w:instrText>ADDIN CSL_CITATION {"citationItems":[{"id":"ITEM-1","itemData":{"author":[{"dropping-particle":"","family":"Goldie","given":"Etheline Angelica","non-dropping-particle":"","parse-names":false,"suffix":""},{"dropping-particle":"","family":"Mulya","given":"Anissa Amaliya","non-dropping-particle":"","parse-names":false,"suffix":""}],"container-title":"JURNAL ILMIAH MANAJEMEN DAN AKUNTANSI","id":"ITEM-1","issue":"1","issued":{"date-parts":[["2026"]]},"page":"226-235","title":"PENGARUH AUDIT TENURE , FEE AUDIT , ROTASI AUDIT , DAN UKURAN PERUSAHAAN TERHADAP KUALITAS AUDIT ( STUDI EMPIRIS PADA PERUSAHAAN MANUFAKTUR SUB SEKTOR MAKANAN DAN MINUMAN YANG TERDAFTAR PADA BURSA EFEK INDONESIA PERIODE 2021-2024)","type":"article-journal","volume":"3"},"uris":["http://www.mendeley.com/documents/?uuid=f4201d05-9691-48a4-bd42-90b25c23e2c0"]},{"id":"ITEM-2","itemData":{"author":[{"dropping-particle":"","family":"Nyo","given":"Yunita","non-dropping-particle":"","parse-names":false,"suffix":""},{"dropping-particle":"","family":"Manalu","given":"Evodina Naomi Christina","non-dropping-particle":"","parse-names":false,"suffix":""},{"dropping-particle":"","family":"Purba","given":"Syafiqoh Khalillah Ichsal","non-dropping-particle":"","parse-names":false,"suffix":""},{"dropping-particle":"","family":"Katharinad","given":"Ninta","non-dropping-particle":"","parse-names":false,"suffix":""},{"dropping-particle":"","family":"Siringo-Ringo","given":"Eko Deswin Miechaels","non-dropping-particle":"","parse-names":false,"suffix":""}],"container-title":"Community Engagement &amp; Emergence Journal","id":"ITEM-2","issued":{"date-parts":[["2026"]]},"page":"3594-3605","title":"Pengaruh Firm Size , Audit Tenure , Fee Audit , Audit Delay , Dan Opini Audit Terhadap Kualitas Audit Pada Perusahaan Sektor Keuangan Yang Terdaftar Di BEI Tahun 2021 – 2024 The Effect Of Firm Size , Audit Tenure , Audit Fee , Audit Delay , And Audit Opin","type":"article-journal","volume":"7"},"uris":["http://www.mendeley.com/documents/?uuid=9b21ad88-c751-44f2-96d2-2b295b2fe07b"]},{"id":"ITEM-3","itemData":{"DOI":"10.56709/mrj.v4i4.1034","author":[{"dropping-particle":"","family":"Husodo","given":"Dea Larasati","non-dropping-particle":"","parse-names":false,"suffix":""},{"dropping-particle":"","family":"Retnowati","given":"Wulan","non-dropping-particle":"","parse-names":false,"suffix":""},{"dropping-particle":"","family":"Budianto","given":"Roni","non-dropping-particle":"","parse-names":false,"suffix":""}],"container-title":"Economic Reviews Journal","id":"ITEM-3","issue":"4","issued":{"date-parts":[["2025"]]},"page":"2704-2719","title":"Pengaruh Fee Audit, Audit Tenure dan Time Budget Pressure Terhadap Kualitas Audit dengan Komite Audit Sebagai Variabel Moderasi: Studi Empiris pada Perusahaan Sektor Consumer Non-Cyclicals yang Terdaftar di Bursa Efek Indonesia Periode 2019-2023","type":"article-journal","volume":"4"},"uris":["http://www.mendeley.com/documents/?uuid=53ab1a2d-3761-4573-acef-7825dc737bed"]}],"mendeley":{"formattedCitation":"(Goldie &amp; Mulya, 2026; Husodo et al., 2025; Nyo et al., 2026)","plainTextFormattedCitation":"(Goldie &amp; Mulya, 2026; Husodo et al., 2025; Nyo et al., 2026)","previouslyFormattedCitation":"(Goldie &amp; Mulya, 2026; Husodo et al., 2025; Nyo et al., 2026)"},"properties":{"noteIndex":0},"schema":"https://github.com/citation-style-language/schema/raw/master/csl-citation.json"}</w:instrText>
      </w:r>
      <w:r w:rsidR="00A34B2E">
        <w:rPr>
          <w:rFonts w:ascii="Times New Roman" w:eastAsia="Times New Roman" w:hAnsi="Times New Roman" w:cs="Times New Roman"/>
          <w:noProof w:val="0"/>
          <w:sz w:val="24"/>
          <w:szCs w:val="24"/>
          <w:lang w:val="en-ID" w:eastAsia="en-ID"/>
        </w:rPr>
        <w:fldChar w:fldCharType="separate"/>
      </w:r>
      <w:r w:rsidR="00A34B2E" w:rsidRPr="00A34B2E">
        <w:rPr>
          <w:rFonts w:ascii="Times New Roman" w:eastAsia="Times New Roman" w:hAnsi="Times New Roman" w:cs="Times New Roman"/>
          <w:sz w:val="24"/>
          <w:szCs w:val="24"/>
          <w:lang w:val="en-ID" w:eastAsia="en-ID"/>
        </w:rPr>
        <w:t>(Goldie &amp; Mulya, 2026; Husodo</w:t>
      </w:r>
      <w:r w:rsidR="00A34B2E" w:rsidRPr="00A34B2E">
        <w:rPr>
          <w:rFonts w:ascii="Times New Roman" w:eastAsia="Times New Roman" w:hAnsi="Times New Roman" w:cs="Times New Roman"/>
          <w:i/>
          <w:iCs/>
          <w:sz w:val="24"/>
          <w:szCs w:val="24"/>
          <w:lang w:val="en-ID" w:eastAsia="en-ID"/>
        </w:rPr>
        <w:t xml:space="preserve"> et al</w:t>
      </w:r>
      <w:r w:rsidR="00A34B2E" w:rsidRPr="00A34B2E">
        <w:rPr>
          <w:rFonts w:ascii="Times New Roman" w:eastAsia="Times New Roman" w:hAnsi="Times New Roman" w:cs="Times New Roman"/>
          <w:sz w:val="24"/>
          <w:szCs w:val="24"/>
          <w:lang w:val="en-ID" w:eastAsia="en-ID"/>
        </w:rPr>
        <w:t xml:space="preserve">., 2025; Nyo </w:t>
      </w:r>
      <w:r w:rsidR="00A34B2E" w:rsidRPr="00A34B2E">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2026)</w:t>
      </w:r>
      <w:r w:rsidR="00A34B2E">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w:t>
      </w:r>
    </w:p>
    <w:p w14:paraId="2B58D229" w14:textId="6DA4A93F" w:rsidR="00AF7036" w:rsidRPr="00AF7036" w:rsidRDefault="00AF7036"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AF7036">
        <w:rPr>
          <w:rFonts w:ascii="Times New Roman" w:eastAsia="Times New Roman" w:hAnsi="Times New Roman" w:cs="Times New Roman"/>
          <w:noProof w:val="0"/>
          <w:sz w:val="24"/>
          <w:szCs w:val="24"/>
          <w:lang w:val="en-ID" w:eastAsia="en-ID"/>
        </w:rPr>
        <w:t xml:space="preserve">Kajian ini juga mengimplikasikan perlunya membaca teori keagenan secara kontingensial, karena efektivitas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sebagai biaya monitoring dipengaruhi oleh karakteristik auditor, karakteristik klien, dan mekanisme tata kelola perusahaan </w:t>
      </w:r>
      <w:r w:rsidR="00A34B2E">
        <w:rPr>
          <w:rFonts w:ascii="Times New Roman" w:eastAsia="Times New Roman" w:hAnsi="Times New Roman" w:cs="Times New Roman"/>
          <w:noProof w:val="0"/>
          <w:sz w:val="24"/>
          <w:szCs w:val="24"/>
          <w:lang w:val="en-ID" w:eastAsia="en-ID"/>
        </w:rPr>
        <w:fldChar w:fldCharType="begin" w:fldLock="1"/>
      </w:r>
      <w:r w:rsidR="004E59DF">
        <w:rPr>
          <w:rFonts w:ascii="Times New Roman" w:eastAsia="Times New Roman" w:hAnsi="Times New Roman" w:cs="Times New Roman"/>
          <w:noProof w:val="0"/>
          <w:sz w:val="24"/>
          <w:szCs w:val="24"/>
          <w:lang w:val="en-ID" w:eastAsia="en-ID"/>
        </w:rPr>
        <w:instrText>ADDIN CSL_CITATION {"citationItems":[{"id":"ITEM-1","itemData":{"DOI":"http://dx.doi.org/10.25105/jet.v3i1.16085","author":[{"dropping-particle":"","family":"Arif","given":"Muhammad Fakhrul","non-dropping-particle":"","parse-names":false,"suffix":""},{"dropping-particle":"","family":"Lastanti","given":"Hexana Sri","non-dropping-particle":"","parse-names":false,"suffix":""}],"container-title":"Jurnal Ekonomi Trisakti","id":"ITEM-1","issue":"1","issued":{"date-parts":[["2023"]]},"page":"1373-1382","title":"PENGARUH TENURE AUDIT, ROTASI AUDIT, AUDIT FEE DAN SPESIALISASI AUDITOR TERHADAP KUALITAS AUDIT DENGAN KOMITE AUDIT SEBAGAI VARIABEL MODERASI","type":"article-journal","volume":"3"},"uris":["http://www.mendeley.com/documents/?uuid=be2b632a-a80f-4464-a09b-e6b7474f091b"]},{"id":"ITEM-2","itemData":{"DOI":"http://dx.doi.org/10.25105/jat.v8i2.9381","author":[{"dropping-particle":"","family":"Jessica","given":"","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2","issue":"September","issued":{"date-parts":[["2021"]]},"page":"173-188","title":"PENGARUH AUDIT FEE, MASA KERJA AUDIT, ROTASI AUDIT, DAN KOMITE AUDIT TERHADAP KUALITAS AUDIT","type":"article-journal","volume":"0832"},"uris":["http://www.mendeley.com/documents/?uuid=d7b5bf64-825c-4660-823b-90f85f54298e"]},{"id":"ITEM-3","itemData":{"DOI":"https://doi.org/10.35912/jakman.v7i1.4598","author":[{"dropping-particle":"","family":"Rahman","given":"Anapi","non-dropping-particle":"","parse-names":false,"suffix":""},{"dropping-particle":"","family":"Rachman","given":"Artie Arditha","non-dropping-particle":"","parse-names":false,"suffix":""},{"dropping-particle":"","family":"Irawan","given":"Irawan","non-dropping-particle":"","parse-names":false,"suffix":""}],"container-title":"Jurnal Akuntansi, Keuangan, dan Manajemen (JAKMAN)","id":"ITEM-3","issue":"1","issued":{"date-parts":[["2025"]]},"page":"1-13","title":"Audit Tenure , Audit Committee , Audit Fee , Audit Delay : Effect on Audit Quality","type":"article-journal","volume":"7"},"uris":["http://www.mendeley.com/documents/?uuid=ca7c4ab3-a4d8-4630-96d5-09e473a452ea"]},{"id":"ITEM-4","itemData":{"author":[{"dropping-particle":"","family":"Viarni","given":"Windy Okta","non-dropping-particle":"","parse-names":false,"suffix":""},{"dropping-particle":"","family":"SURYADI","given":"NANDA","non-dropping-particle":"","parse-names":false,"suffix":""},{"dropping-particle":"","family":"YUSNELLY","given":"ARIE","non-dropping-particle":"","parse-names":false,"suffix":""},{"dropping-particle":"","family":"RAHMA","given":"SITTI","non-dropping-particle":"","parse-names":false,"suffix":""}],"container-title":"Jurnal Akuntansi dan Keuangan","id":"ITEM-4","issue":"2","issued":{"date-parts":[["2023"]]},"page":"58-69","title":"AUDIT DELAY MEMEDIASI PENGARUH AUDIT FEE , AUDIT TENURE DAN AUDIT CAPACITY STRESS TERHADAP KUALITAS AUDIT PADA PERUSAHAAN INFRASTRUKTUR , UTILITAS DAN TRANSPORTASI YANG TERDAFTAR DI BURSA EFEK INDONESIA TAHUN 2019-2022","type":"article-journal","volume":"12"},"uris":["http://www.mendeley.com/documents/?uuid=58bbf487-8dda-4631-a39f-1fb0243b20eb"]},{"id":"ITEM-5","itemData":{"DOI":"10.34127/jrlab.v15i1.2031","author":[{"dropping-particle":"","family":"Zain","given":"Jenny","non-dropping-particle":"","parse-names":false,"suffix":""},{"dropping-particle":"","family":"Sari","given":"Dewi Permata","non-dropping-particle":"","parse-names":false,"suffix":""},{"dropping-particle":"","family":"Vimalananda","given":"Yuga","non-dropping-particle":"","parse-names":false,"suffix":""},{"dropping-particle":"","family":"Simorangkir","given":"Enda Noviyanti","non-dropping-particle":"","parse-names":false,"suffix":""},{"dropping-particle":"","family":"Syahputra","given":"Oky","non-dropping-particle":"","parse-names":false,"suffix":""}],"container-title":"JURNAL LENTERA BISNIS","id":"ITEM-5","issue":"1","issued":{"date-parts":[["2026"]]},"page":"860-867","title":"PENGARUH AUDIT TENURE , FEE AUDIT , AUDIT DELAY , AUDIT CAPACITY STRESS TERHADAP KUALITAS AUDIT PADA KAP WILAYAH KOTA MEDAN","type":"article-journal","volume":"15"},"uris":["http://www.mendeley.com/documents/?uuid=04fe34fb-441e-4682-a710-b1b7b3aed9f0"]}],"mendeley":{"formattedCitation":"(Arif &amp; Lastanti, 2023; Jessica et al., 2021; Rahman et al., 2025; Viarni et al., 2023; Zain et al., 2026)","plainTextFormattedCitation":"(Arif &amp; Lastanti, 2023; Jessica et al., 2021; Rahman et al., 2025; Viarni et al., 2023; Zain et al., 2026)","previouslyFormattedCitation":"(Arif &amp; Lastanti, 2023; Jessica et al., 2021; Rahman et al., 2025; Viarni et al., 2023; Zain et al., 2026)"},"properties":{"noteIndex":0},"schema":"https://github.com/citation-style-language/schema/raw/master/csl-citation.json"}</w:instrText>
      </w:r>
      <w:r w:rsidR="00A34B2E">
        <w:rPr>
          <w:rFonts w:ascii="Times New Roman" w:eastAsia="Times New Roman" w:hAnsi="Times New Roman" w:cs="Times New Roman"/>
          <w:noProof w:val="0"/>
          <w:sz w:val="24"/>
          <w:szCs w:val="24"/>
          <w:lang w:val="en-ID" w:eastAsia="en-ID"/>
        </w:rPr>
        <w:fldChar w:fldCharType="separate"/>
      </w:r>
      <w:r w:rsidR="00A34B2E" w:rsidRPr="00A34B2E">
        <w:rPr>
          <w:rFonts w:ascii="Times New Roman" w:eastAsia="Times New Roman" w:hAnsi="Times New Roman" w:cs="Times New Roman"/>
          <w:sz w:val="24"/>
          <w:szCs w:val="24"/>
          <w:lang w:val="en-ID" w:eastAsia="en-ID"/>
        </w:rPr>
        <w:t xml:space="preserve">(Arif &amp; Lastanti, 2023; Jessica </w:t>
      </w:r>
      <w:r w:rsidR="00A34B2E" w:rsidRPr="00A34B2E">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xml:space="preserve">., 2021; Rahman </w:t>
      </w:r>
      <w:r w:rsidR="00A34B2E" w:rsidRPr="00A34B2E">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xml:space="preserve">., 2025; Viarni </w:t>
      </w:r>
      <w:r w:rsidR="00A34B2E" w:rsidRPr="00A34B2E">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xml:space="preserve">., 2023; Zain </w:t>
      </w:r>
      <w:r w:rsidR="00A34B2E" w:rsidRPr="00772A15">
        <w:rPr>
          <w:rFonts w:ascii="Times New Roman" w:eastAsia="Times New Roman" w:hAnsi="Times New Roman" w:cs="Times New Roman"/>
          <w:i/>
          <w:iCs/>
          <w:sz w:val="24"/>
          <w:szCs w:val="24"/>
          <w:lang w:val="en-ID" w:eastAsia="en-ID"/>
        </w:rPr>
        <w:t>et al</w:t>
      </w:r>
      <w:r w:rsidR="00A34B2E" w:rsidRPr="00A34B2E">
        <w:rPr>
          <w:rFonts w:ascii="Times New Roman" w:eastAsia="Times New Roman" w:hAnsi="Times New Roman" w:cs="Times New Roman"/>
          <w:sz w:val="24"/>
          <w:szCs w:val="24"/>
          <w:lang w:val="en-ID" w:eastAsia="en-ID"/>
        </w:rPr>
        <w:t>., 2026)</w:t>
      </w:r>
      <w:r w:rsidR="00A34B2E">
        <w:rPr>
          <w:rFonts w:ascii="Times New Roman" w:eastAsia="Times New Roman" w:hAnsi="Times New Roman" w:cs="Times New Roman"/>
          <w:noProof w:val="0"/>
          <w:sz w:val="24"/>
          <w:szCs w:val="24"/>
          <w:lang w:val="en-ID" w:eastAsia="en-ID"/>
        </w:rPr>
        <w:fldChar w:fldCharType="end"/>
      </w:r>
      <w:r w:rsidR="00772A15">
        <w:rPr>
          <w:rFonts w:ascii="Times New Roman" w:eastAsia="Times New Roman" w:hAnsi="Times New Roman" w:cs="Times New Roman"/>
          <w:noProof w:val="0"/>
          <w:sz w:val="24"/>
          <w:szCs w:val="24"/>
          <w:lang w:val="en-ID" w:eastAsia="en-ID"/>
        </w:rPr>
        <w:t xml:space="preserve">. </w:t>
      </w:r>
      <w:r w:rsidRPr="00AF7036">
        <w:rPr>
          <w:rFonts w:ascii="Times New Roman" w:eastAsia="Times New Roman" w:hAnsi="Times New Roman" w:cs="Times New Roman"/>
          <w:noProof w:val="0"/>
          <w:sz w:val="24"/>
          <w:szCs w:val="24"/>
          <w:lang w:val="en-ID" w:eastAsia="en-ID"/>
        </w:rPr>
        <w:t xml:space="preserve">Hubungan auditor-klien yang berlangsung lama dapat meningkatkan pemahaman auditor terhadap bisnis klien, tetapi juga dapat menimbulkan risiko familiaritas apabila tidak diimbangi dengan independensi dan rotasi audit yang tepat </w:t>
      </w:r>
      <w:r w:rsidR="00772A15">
        <w:rPr>
          <w:rFonts w:ascii="Times New Roman" w:eastAsia="Times New Roman" w:hAnsi="Times New Roman" w:cs="Times New Roman"/>
          <w:noProof w:val="0"/>
          <w:sz w:val="24"/>
          <w:szCs w:val="24"/>
          <w:lang w:val="en-ID" w:eastAsia="en-ID"/>
        </w:rPr>
        <w:fldChar w:fldCharType="begin" w:fldLock="1"/>
      </w:r>
      <w:r w:rsidR="004E59DF">
        <w:rPr>
          <w:rFonts w:ascii="Times New Roman" w:eastAsia="Times New Roman" w:hAnsi="Times New Roman" w:cs="Times New Roman"/>
          <w:noProof w:val="0"/>
          <w:sz w:val="24"/>
          <w:szCs w:val="24"/>
          <w:lang w:val="en-ID" w:eastAsia="en-ID"/>
        </w:rPr>
        <w:instrText>ADDIN CSL_CITATION {"citationItems":[{"id":"ITEM-1","itemData":{"author":[{"dropping-particle":"","family":"Agustini","given":"Tri","non-dropping-particle":"","parse-names":false,"suffix":""},{"dropping-particle":"","family":"Siregar","given":"Dian Lestari","non-dropping-particle":"","parse-names":false,"suffix":""}],"container-title":"Jurnal Emba","id":"ITEM-1","issue":"1","issued":{"date-parts":[["2020"]]},"page":"637-646","title":"PENGARUH FEE AUDIT, AUDIT TENURE DAN ROTASI AUDIT TERHADAP KUALITAS AUDIT DI BURSA EFEK INDONESIA","type":"article-journal","volume":"8"},"uris":["http://www.mendeley.com/documents/?uuid=b7cf756a-708c-42df-b28b-b2c3e463eadc"]},{"id":"ITEM-2","itemData":{"author":[{"dropping-particle":"","family":"Hendi","given":"","non-dropping-particle":"","parse-names":false,"suffix":""},{"dropping-particle":"","family":"Angelina","given":"Shirley","non-dropping-particle":"","parse-names":false,"suffix":""}],"container-title":"FAIR VALUE JURNAL ILMIAH AKUNTANSI DAN KEUANGAN","id":"ITEM-2","issue":"1","issued":{"date-parts":[["2021"]]},"page":"212-221","title":"PENGARUH BIAYA AUDIT, AUDIT TENURE DAN ROTASI KAP TERHADAP KUALITAS AUDIT","type":"article-journal","volume":"4"},"uris":["http://www.mendeley.com/documents/?uuid=9ad45ef4-ea8c-4adf-8986-d2e76f03d2d2"]},{"id":"ITEM-3","itemData":{"DOI":"10.36805/akuntansi.v7i2.2113","author":[{"dropping-particle":"","family":"Yulaeli","given":"Tri","non-dropping-particle":"","parse-names":false,"suffix":""}],"container-title":"Jurnal Buana Akuntansi","id":"ITEM-3","issue":"2","issued":{"date-parts":[["2022"]]},"page":"191-199","title":"Pengaruh Fee Audit dan Audit Tenure Terhadap Kualitas Audit","type":"article-journal","volume":"7"},"uris":["http://www.mendeley.com/documents/?uuid=db3db4a4-5c3b-4f95-b923-2ce55070d620"]},{"id":"ITEM-4","itemData":{"author":[{"dropping-particle":"","family":"Riswandi","given":"Dadang Iwan","non-dropping-particle":"","parse-names":false,"suffix":""}],"container-title":"Jurnal Bisnis Terapan","id":"ITEM-4","issue":"02","issued":{"date-parts":[["2023"]]},"page":"143-158","title":"PENGARUH FEE AUDIT DAN TENURE AUDIT TERHADAP KUALITAS AUDIT PADA KANTOR AKUNTAN PUBLIK JAKARTA TIMUR","type":"article-journal","volume":"07"},"uris":["http://www.mendeley.com/documents/?uuid=fc3f5ab6-5063-4392-ba08-a3a431c1727a"]},{"id":"ITEM-5","itemData":{"author":[{"dropping-particle":"","family":"Chasanah","given":"Ina Nikmatul","non-dropping-particle":"","parse-names":false,"suffix":""},{"dropping-particle":"","family":"Sabrina","given":"Zafirah Nur","non-dropping-particle":"","parse-names":false,"suffix":""},{"dropping-particle":"","family":"Makhsunnah","given":"Cindy Eka","non-dropping-particle":"","parse-names":false,"suffix":""},{"dropping-particle":"","family":"Laily","given":"Allisa","non-dropping-particle":"","parse-names":false,"suffix":""},{"dropping-particle":"","family":"Aziza","given":"","non-dropping-particle":"","parse-names":false,"suffix":""},{"dropping-particle":"","family":"Pramiana","given":"Omi","non-dropping-particle":"","parse-names":false,"suffix":""}],"container-title":"MARGIN ECO: Jurnal Ekonomi dan Perkembangan Bisnis","id":"ITEM-5","issue":"2","issued":{"date-parts":[["2022"]]},"page":"40-54","title":"Pengaruh Audit Tenure dan Fee Audit terhadap Kualitas Audit","type":"article-journal","volume":"6"},"uris":["http://www.mendeley.com/documents/?uuid=c18964c8-2029-4e52-a73d-e3c04c488768"]}],"mendeley":{"formattedCitation":"(Agustini &amp; Siregar, 2020; Chasanah et al., 2022; Hendi &amp; Angelina, 2021; Riswandi, 2023; Yulaeli, 2022)","plainTextFormattedCitation":"(Agustini &amp; Siregar, 2020; Chasanah et al., 2022; Hendi &amp; Angelina, 2021; Riswandi, 2023; Yulaeli, 2022)","previouslyFormattedCitation":"(Agustini &amp; Siregar, 2020; Chasanah et al., 2022; Hendi &amp; Angelina, 2021; Riswandi, 2023; Yulaeli, 2022)"},"properties":{"noteIndex":0},"schema":"https://github.com/citation-style-language/schema/raw/master/csl-citation.json"}</w:instrText>
      </w:r>
      <w:r w:rsidR="00772A15">
        <w:rPr>
          <w:rFonts w:ascii="Times New Roman" w:eastAsia="Times New Roman" w:hAnsi="Times New Roman" w:cs="Times New Roman"/>
          <w:noProof w:val="0"/>
          <w:sz w:val="24"/>
          <w:szCs w:val="24"/>
          <w:lang w:val="en-ID" w:eastAsia="en-ID"/>
        </w:rPr>
        <w:fldChar w:fldCharType="separate"/>
      </w:r>
      <w:r w:rsidR="00772A15" w:rsidRPr="00772A15">
        <w:rPr>
          <w:rFonts w:ascii="Times New Roman" w:eastAsia="Times New Roman" w:hAnsi="Times New Roman" w:cs="Times New Roman"/>
          <w:sz w:val="24"/>
          <w:szCs w:val="24"/>
          <w:lang w:val="en-ID" w:eastAsia="en-ID"/>
        </w:rPr>
        <w:t xml:space="preserve">(Agustini &amp; Siregar, 2020; Chasanah </w:t>
      </w:r>
      <w:r w:rsidR="00772A15" w:rsidRPr="00772A15">
        <w:rPr>
          <w:rFonts w:ascii="Times New Roman" w:eastAsia="Times New Roman" w:hAnsi="Times New Roman" w:cs="Times New Roman"/>
          <w:i/>
          <w:iCs/>
          <w:sz w:val="24"/>
          <w:szCs w:val="24"/>
          <w:lang w:val="en-ID" w:eastAsia="en-ID"/>
        </w:rPr>
        <w:t>et al</w:t>
      </w:r>
      <w:r w:rsidR="00772A15" w:rsidRPr="00772A15">
        <w:rPr>
          <w:rFonts w:ascii="Times New Roman" w:eastAsia="Times New Roman" w:hAnsi="Times New Roman" w:cs="Times New Roman"/>
          <w:sz w:val="24"/>
          <w:szCs w:val="24"/>
          <w:lang w:val="en-ID" w:eastAsia="en-ID"/>
        </w:rPr>
        <w:t>., 2022; Hendi &amp; Angelina, 2021; Riswandi, 2023; Yulaeli, 2022)</w:t>
      </w:r>
      <w:r w:rsidR="00772A15">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noProof w:val="0"/>
          <w:sz w:val="24"/>
          <w:szCs w:val="24"/>
          <w:lang w:val="en-ID" w:eastAsia="en-ID"/>
        </w:rPr>
        <w:t>E</w:t>
      </w:r>
      <w:r w:rsidRPr="00AF7036">
        <w:rPr>
          <w:rFonts w:ascii="Times New Roman" w:eastAsia="Times New Roman" w:hAnsi="Times New Roman" w:cs="Times New Roman"/>
          <w:noProof w:val="0"/>
          <w:sz w:val="24"/>
          <w:szCs w:val="24"/>
          <w:lang w:val="en-ID" w:eastAsia="en-ID"/>
        </w:rPr>
        <w:t xml:space="preserve">fektivitas komite audit, reputasi auditor, ukuran KAP, dan spesialisasi auditor memperlihatkan bahwa kualitas audit tidak hanya ditentukan oleh </w:t>
      </w:r>
      <w:r w:rsidRPr="00AF7036">
        <w:rPr>
          <w:rFonts w:ascii="Times New Roman" w:eastAsia="Times New Roman" w:hAnsi="Times New Roman" w:cs="Times New Roman"/>
          <w:i/>
          <w:iCs/>
          <w:noProof w:val="0"/>
          <w:sz w:val="24"/>
          <w:szCs w:val="24"/>
          <w:lang w:val="en-ID" w:eastAsia="en-ID"/>
        </w:rPr>
        <w:t>fee</w:t>
      </w:r>
      <w:r w:rsidRPr="00AF7036">
        <w:rPr>
          <w:rFonts w:ascii="Times New Roman" w:eastAsia="Times New Roman" w:hAnsi="Times New Roman" w:cs="Times New Roman"/>
          <w:noProof w:val="0"/>
          <w:sz w:val="24"/>
          <w:szCs w:val="24"/>
          <w:lang w:val="en-ID" w:eastAsia="en-ID"/>
        </w:rPr>
        <w:t xml:space="preserve"> tetapi juga oleh kapasitas institusional dan struktur pengawasan yang mendukung proses audit </w:t>
      </w:r>
      <w:r w:rsidR="00772A15">
        <w:rPr>
          <w:rFonts w:ascii="Times New Roman" w:eastAsia="Times New Roman" w:hAnsi="Times New Roman" w:cs="Times New Roman"/>
          <w:noProof w:val="0"/>
          <w:sz w:val="24"/>
          <w:szCs w:val="24"/>
          <w:lang w:val="en-ID" w:eastAsia="en-ID"/>
        </w:rPr>
        <w:fldChar w:fldCharType="begin" w:fldLock="1"/>
      </w:r>
      <w:r w:rsidR="004E59DF">
        <w:rPr>
          <w:rFonts w:ascii="Times New Roman" w:eastAsia="Times New Roman" w:hAnsi="Times New Roman" w:cs="Times New Roman"/>
          <w:noProof w:val="0"/>
          <w:sz w:val="24"/>
          <w:szCs w:val="24"/>
          <w:lang w:val="en-ID" w:eastAsia="en-ID"/>
        </w:rPr>
        <w:instrText>ADDIN CSL_CITATION {"citationItems":[{"id":"ITEM-1","itemData":{"author":[{"dropping-particle":"","family":"Damayanti","given":"Riska","non-dropping-particle":"","parse-names":false,"suffix":""}],"container-title":"SCIENTIFIC JOURNAL OF REFLECTION: Economic, Accounting, Management and Business","id":"ITEM-1","issue":"4","issued":{"date-parts":[["2022"]]},"page":"1142-1149","title":"PENGARUH PROFESSIONAL FEE AUDIT, AUDIT DELAY TERHADAP KUALITAS AUDIT DENGAN KOMITE AUDIT SEBAGAI PEMODERASI (Studi Empiris pada Perusahaan Indeks LQ45 yang Terdaftar di Bursa Efek Indonesia Tahun 2018 – 2021)","type":"article-journal","volume":"5"},"uris":["http://www.mendeley.com/documents/?uuid=685b789b-b46f-4268-af18-4186ccba0c1a"]},{"id":"ITEM-2","itemData":{"author":[{"dropping-particle":"","family":"Wijaya","given":"Nathania","non-dropping-particle":"","parse-names":false,"suffix":""},{"dropping-particle":"","family":"Sugara","given":"Kathryn","non-dropping-particle":"","parse-names":false,"suffix":""}],"id":"ITEM-2","issued":{"date-parts":[["2023"]]},"title":"PENGARUH FEE AUDIT , AUDIT DELAY , KOMITE AUDIT TERHADAP KUALITAS AUDIT","type":"article-journal"},"uris":["http://www.mendeley.com/documents/?uuid=cbe9d4f6-9b06-4f3d-9288-47ea39e70230"]},{"id":"ITEM-3","itemData":{"author":[{"dropping-particle":"","family":"Mubaroq","given":"Afiq Chamim","non-dropping-particle":"","parse-names":false,"suffix":""},{"dropping-particle":"","family":"Fadhila","given":"Lulu Syifa","non-dropping-particle":"","parse-names":false,"suffix":""},{"dropping-particle":"","family":"RUbiyanty","given":"Inggrid Marisca","non-dropping-particle":"","parse-names":false,"suffix":""}],"container-title":"Jurnal Ekonomika 45","id":"ITEM-3","issue":"1","issued":{"date-parts":[["2021"]]},"page":"506-525","title":"Pengaruh Audit Fee , Audit Tenure , Reputasi Auditor Dan Komite Audit Terhadap Kualitas Audit Pada Perusahaan Saham Lq 45 Tahun 2020-2022","type":"article-journal","volume":"8"},"uris":["http://www.mendeley.com/documents/?uuid=7c0af0a8-4957-4a72-8b05-048673e5c96b"]},{"id":"ITEM-4","itemData":{"DOI":"10.47467/alkharaj.v6i8.3774","author":[{"dropping-particle":"","family":"Hia","given":"Esteti Handayani","non-dropping-particle":"","parse-names":false,"suffix":""},{"dropping-particle":"","family":"Khomsiyah","given":"","non-dropping-particle":"","parse-names":false,"suffix":""}],"container-title":"Al-Kharaj : Jurnal Ekonomi , Keuangan &amp; Bisnis Syariah","id":"ITEM-4","issue":"8","issued":{"date-parts":[["2024"]]},"page":"5868-5884","title":"Pengaruh Rotasi Audit, Reputasi Auditor dan Biaya Audit terhadap Kualitas Audit: Studi dengan Pendekatan Earning Surprise Benchmark","type":"article-journal","volume":"6"},"uris":["http://www.mendeley.com/documents/?uuid=209b25f6-b0e2-4dc1-946c-da8d6adb0ca6"]},{"id":"ITEM-5","itemData":{"DOI":"https://doi.org/10.24036/jnka.v1i2.14","author":[{"dropping-particle":"","family":"Salsabila","given":"Resti","non-dropping-particle":"","parse-names":false,"suffix":""},{"dropping-particle":"","family":"Erinos","given":"","non-dropping-particle":"","parse-names":false,"suffix":""}],"container-title":"Jurnal Nuansa Karya Akuntansi","id":"ITEM-5","issue":"2","issued":{"date-parts":[["2023"]]},"page":"176-185","title":"Pengaruh Fee Audit, Audit Tenure, dan Spesialisasi Auditor Terhadap Kualitas Audit: Studi Empiris pada Perusahaan Manufaktur di BEI 2017-2021","type":"article-journal","volume":"1"},"uris":["http://www.mendeley.com/documents/?uuid=48b606d7-0a6c-46d6-b04c-008ece8ba490"]}],"mendeley":{"formattedCitation":"(R. Damayanti, 2022; Hia &amp; Khomsiyah, 2024; Mubaroq et al., 2021; Salsabila &amp; Erinos, 2023; N. Wijaya &amp; Sugara, 2023)","manualFormatting":"(Damayanti, 2022; Hia &amp; Khomsiyah, 2024; Mubaroq et al., 2021; Salsabila &amp; Erinos, 2023; Wijaya &amp; Sugara, 2023)","plainTextFormattedCitation":"(R. Damayanti, 2022; Hia &amp; Khomsiyah, 2024; Mubaroq et al., 2021; Salsabila &amp; Erinos, 2023; N. Wijaya &amp; Sugara, 2023)","previouslyFormattedCitation":"(R. Damayanti, 2022; Hia &amp; Khomsiyah, 2024; Mubaroq et al., 2021; Salsabila &amp; Erinos, 2023; N. Wijaya &amp; Sugara, 2023)"},"properties":{"noteIndex":0},"schema":"https://github.com/citation-style-language/schema/raw/master/csl-citation.json"}</w:instrText>
      </w:r>
      <w:r w:rsidR="00772A15">
        <w:rPr>
          <w:rFonts w:ascii="Times New Roman" w:eastAsia="Times New Roman" w:hAnsi="Times New Roman" w:cs="Times New Roman"/>
          <w:noProof w:val="0"/>
          <w:sz w:val="24"/>
          <w:szCs w:val="24"/>
          <w:lang w:val="en-ID" w:eastAsia="en-ID"/>
        </w:rPr>
        <w:fldChar w:fldCharType="separate"/>
      </w:r>
      <w:r w:rsidR="00772A15" w:rsidRPr="00772A15">
        <w:rPr>
          <w:rFonts w:ascii="Times New Roman" w:eastAsia="Times New Roman" w:hAnsi="Times New Roman" w:cs="Times New Roman"/>
          <w:sz w:val="24"/>
          <w:szCs w:val="24"/>
          <w:lang w:val="en-ID" w:eastAsia="en-ID"/>
        </w:rPr>
        <w:t xml:space="preserve">(Damayanti, 2022; Hia &amp; Khomsiyah, 2024; Mubaroq </w:t>
      </w:r>
      <w:r w:rsidR="00772A15" w:rsidRPr="00772A15">
        <w:rPr>
          <w:rFonts w:ascii="Times New Roman" w:eastAsia="Times New Roman" w:hAnsi="Times New Roman" w:cs="Times New Roman"/>
          <w:i/>
          <w:iCs/>
          <w:sz w:val="24"/>
          <w:szCs w:val="24"/>
          <w:lang w:val="en-ID" w:eastAsia="en-ID"/>
        </w:rPr>
        <w:t>et al</w:t>
      </w:r>
      <w:r w:rsidR="00772A15" w:rsidRPr="00772A15">
        <w:rPr>
          <w:rFonts w:ascii="Times New Roman" w:eastAsia="Times New Roman" w:hAnsi="Times New Roman" w:cs="Times New Roman"/>
          <w:sz w:val="24"/>
          <w:szCs w:val="24"/>
          <w:lang w:val="en-ID" w:eastAsia="en-ID"/>
        </w:rPr>
        <w:t>., 2021; Salsabila &amp; Erinos, 2023; Wijaya &amp; Sugara, 2023)</w:t>
      </w:r>
      <w:r w:rsidR="00772A15">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w:t>
      </w:r>
    </w:p>
    <w:p w14:paraId="09832D8A" w14:textId="41719289" w:rsidR="00AF7036" w:rsidRPr="00AF7036" w:rsidRDefault="00AF7036"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AF7036">
        <w:rPr>
          <w:rFonts w:ascii="Times New Roman" w:eastAsia="Times New Roman" w:hAnsi="Times New Roman" w:cs="Times New Roman"/>
          <w:noProof w:val="0"/>
          <w:sz w:val="24"/>
          <w:szCs w:val="24"/>
          <w:lang w:val="en-ID" w:eastAsia="en-ID"/>
        </w:rPr>
        <w:t xml:space="preserve">Implikasi teoritis lainnya adalah bahwa model penelitian mengenai kualitas audit perlu memasukkan karakteristik klien dan tekanan proses audit sebagai bagian dari penjelasan hubungan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dan kualitas audit. Ukuran perusahaan, kompleksitas operasi, kondisi keuangan, profitabilitas, dan risiko pelaporan dapat memengaruhi besaran </w:t>
      </w:r>
      <w:r w:rsidRPr="00AF7036">
        <w:rPr>
          <w:rFonts w:ascii="Times New Roman" w:eastAsia="Times New Roman" w:hAnsi="Times New Roman" w:cs="Times New Roman"/>
          <w:i/>
          <w:iCs/>
          <w:noProof w:val="0"/>
          <w:sz w:val="24"/>
          <w:szCs w:val="24"/>
          <w:lang w:val="en-ID" w:eastAsia="en-ID"/>
        </w:rPr>
        <w:t>fee</w:t>
      </w:r>
      <w:r w:rsidRPr="00AF7036">
        <w:rPr>
          <w:rFonts w:ascii="Times New Roman" w:eastAsia="Times New Roman" w:hAnsi="Times New Roman" w:cs="Times New Roman"/>
          <w:noProof w:val="0"/>
          <w:sz w:val="24"/>
          <w:szCs w:val="24"/>
          <w:lang w:val="en-ID" w:eastAsia="en-ID"/>
        </w:rPr>
        <w:t xml:space="preserve"> sekaligus menentukan tingkat kesulitan auditor dalam memperoleh bukti audit yang memadai </w:t>
      </w:r>
      <w:r w:rsidR="00772A15">
        <w:rPr>
          <w:rFonts w:ascii="Times New Roman" w:eastAsia="Times New Roman" w:hAnsi="Times New Roman" w:cs="Times New Roman"/>
          <w:noProof w:val="0"/>
          <w:sz w:val="24"/>
          <w:szCs w:val="24"/>
          <w:lang w:val="en-ID" w:eastAsia="en-ID"/>
        </w:rPr>
        <w:fldChar w:fldCharType="begin" w:fldLock="1"/>
      </w:r>
      <w:r w:rsidR="00D26479">
        <w:rPr>
          <w:rFonts w:ascii="Times New Roman" w:eastAsia="Times New Roman" w:hAnsi="Times New Roman" w:cs="Times New Roman"/>
          <w:noProof w:val="0"/>
          <w:sz w:val="24"/>
          <w:szCs w:val="24"/>
          <w:lang w:val="en-ID" w:eastAsia="en-ID"/>
        </w:rPr>
        <w:instrText>ADDIN CSL_CITATION {"citationItems":[{"id":"ITEM-1","itemData":{"author":[{"dropping-particle":"","family":"Qintharah","given":"Yuha Nadhirah","non-dropping-particle":"","parse-names":false,"suffix":""}],"container-title":"Jurnal Ekonomi KIAT","id":"ITEM-1","issue":"1","issued":{"date-parts":[["2020"]]},"page":"1-6","title":"Pengaruh Rotasi Audit , Kompleksitas Perusahaan dan Fee Audit terhadap Kualitas Audit Perusahaan Manufaktur Di Bursa Efek Indonesia","type":"article-journal","volume":"31"},"uris":["http://www.mendeley.com/documents/?uuid=f7a3a334-7e14-4fe8-a30e-fe3c419c9a97"]},{"id":"ITEM-2","itemData":{"DOI":"https://doi.org/10.25170/balance.v19i1","author":[{"dropping-particle":"","family":"Wijaya","given":"Natasha","non-dropping-particle":"","parse-names":false,"suffix":""},{"dropping-particle":"","family":"Susilandari","given":"Caecilia Atmini","non-dropping-particle":"","parse-names":false,"suffix":""}],"container-title":"BALANCE: Jurnal Akuntansi, Auditing dan Keuangan","id":"ITEM-2","issue":"1","issued":{"date-parts":[["2022"]]},"page":"150-172","title":"PENGARUH AUDIT FEE, AUDIT TENURE , DAN FINANCIAL DISTRESS TERHADAP KUALITAS AUDIT","type":"article-journal","volume":"19"},"uris":["http://www.mendeley.com/documents/?uuid=51f584b8-7304-4bc8-9a01-85e2e81a02c0"]},{"id":"ITEM-3","itemData":{"author":[{"dropping-particle":"","family":"Patricia","given":"Gracenita","non-dropping-particle":"","parse-names":false,"suffix":""},{"dropping-particle":"","family":"Suci","given":"Rama Gita","non-dropping-particle":"","parse-names":false,"suffix":""},{"dropping-particle":"","family":"Suriyanti","given":"Linda Hetri","non-dropping-particle":"","parse-names":false,"suffix":""}],"container-title":"EKOMA: Jurnal Ekonomi, Manajemen, Akuntansi","id":"ITEM-3","issue":"6","issued":{"date-parts":[["2024"]]},"page":"2008-2027","title":"Pengaruh Audit Fee , Rotasi Audit , Audit Tenure san Ukuran Perusahaan Terhadap Kualitas Audit pada Perusahaan Manufaktur yang Terdaftar di Bursa Efek Indonesia Tahun 2019-2022","type":"article-journal","volume":"3"},"uris":["http://www.mendeley.com/documents/?uuid=056527df-05d3-4af5-be89-7f29c60823a5"]}],"mendeley":{"formattedCitation":"(Patricia et al., 2024; Qintharah, 2020; N. Wijaya &amp; Susilandari, 2022)","plainTextFormattedCitation":"(Patricia et al., 2024; Qintharah, 2020; N. Wijaya &amp; Susilandari, 2022)","previouslyFormattedCitation":"(Patricia et al., 2024; Qintharah, 2020; N. Wijaya &amp; Susilandari, 2022)"},"properties":{"noteIndex":0},"schema":"https://github.com/citation-style-language/schema/raw/master/csl-citation.json"}</w:instrText>
      </w:r>
      <w:r w:rsidR="00772A15">
        <w:rPr>
          <w:rFonts w:ascii="Times New Roman" w:eastAsia="Times New Roman" w:hAnsi="Times New Roman" w:cs="Times New Roman"/>
          <w:noProof w:val="0"/>
          <w:sz w:val="24"/>
          <w:szCs w:val="24"/>
          <w:lang w:val="en-ID" w:eastAsia="en-ID"/>
        </w:rPr>
        <w:fldChar w:fldCharType="separate"/>
      </w:r>
      <w:r w:rsidR="00772A15" w:rsidRPr="00772A15">
        <w:rPr>
          <w:rFonts w:ascii="Times New Roman" w:eastAsia="Times New Roman" w:hAnsi="Times New Roman" w:cs="Times New Roman"/>
          <w:sz w:val="24"/>
          <w:szCs w:val="24"/>
          <w:lang w:val="en-ID" w:eastAsia="en-ID"/>
        </w:rPr>
        <w:t xml:space="preserve">(Patricia </w:t>
      </w:r>
      <w:r w:rsidR="00772A15" w:rsidRPr="00772A15">
        <w:rPr>
          <w:rFonts w:ascii="Times New Roman" w:eastAsia="Times New Roman" w:hAnsi="Times New Roman" w:cs="Times New Roman"/>
          <w:i/>
          <w:iCs/>
          <w:sz w:val="24"/>
          <w:szCs w:val="24"/>
          <w:lang w:val="en-ID" w:eastAsia="en-ID"/>
        </w:rPr>
        <w:t>et al</w:t>
      </w:r>
      <w:r w:rsidR="00772A15" w:rsidRPr="00772A15">
        <w:rPr>
          <w:rFonts w:ascii="Times New Roman" w:eastAsia="Times New Roman" w:hAnsi="Times New Roman" w:cs="Times New Roman"/>
          <w:sz w:val="24"/>
          <w:szCs w:val="24"/>
          <w:lang w:val="en-ID" w:eastAsia="en-ID"/>
        </w:rPr>
        <w:t>., 2024; Qintharah, 2020; N. Wijaya &amp; Susilandari, 2022)</w:t>
      </w:r>
      <w:r w:rsidR="00772A15">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noProof w:val="0"/>
          <w:sz w:val="24"/>
          <w:szCs w:val="24"/>
          <w:lang w:val="en-ID" w:eastAsia="en-ID"/>
        </w:rPr>
        <w:t>T</w:t>
      </w:r>
      <w:r w:rsidRPr="00AF7036">
        <w:rPr>
          <w:rFonts w:ascii="Times New Roman" w:eastAsia="Times New Roman" w:hAnsi="Times New Roman" w:cs="Times New Roman"/>
          <w:noProof w:val="0"/>
          <w:sz w:val="24"/>
          <w:szCs w:val="24"/>
          <w:lang w:val="en-ID" w:eastAsia="en-ID"/>
        </w:rPr>
        <w:t xml:space="preserve">ekanan waktu, </w:t>
      </w:r>
      <w:r w:rsidRPr="00AF7036">
        <w:rPr>
          <w:rFonts w:ascii="Times New Roman" w:eastAsia="Times New Roman" w:hAnsi="Times New Roman" w:cs="Times New Roman"/>
          <w:i/>
          <w:iCs/>
          <w:noProof w:val="0"/>
          <w:sz w:val="24"/>
          <w:szCs w:val="24"/>
          <w:lang w:val="en-ID" w:eastAsia="en-ID"/>
        </w:rPr>
        <w:t>audit delay</w:t>
      </w:r>
      <w:r w:rsidRPr="00AF7036">
        <w:rPr>
          <w:rFonts w:ascii="Times New Roman" w:eastAsia="Times New Roman" w:hAnsi="Times New Roman" w:cs="Times New Roman"/>
          <w:noProof w:val="0"/>
          <w:sz w:val="24"/>
          <w:szCs w:val="24"/>
          <w:lang w:val="en-ID" w:eastAsia="en-ID"/>
        </w:rPr>
        <w:t xml:space="preserve">, dan </w:t>
      </w:r>
      <w:r w:rsidRPr="00AF7036">
        <w:rPr>
          <w:rFonts w:ascii="Times New Roman" w:eastAsia="Times New Roman" w:hAnsi="Times New Roman" w:cs="Times New Roman"/>
          <w:i/>
          <w:iCs/>
          <w:noProof w:val="0"/>
          <w:sz w:val="24"/>
          <w:szCs w:val="24"/>
          <w:lang w:val="en-ID" w:eastAsia="en-ID"/>
        </w:rPr>
        <w:t>audit capacity stress</w:t>
      </w:r>
      <w:r w:rsidRPr="00AF7036">
        <w:rPr>
          <w:rFonts w:ascii="Times New Roman" w:eastAsia="Times New Roman" w:hAnsi="Times New Roman" w:cs="Times New Roman"/>
          <w:noProof w:val="0"/>
          <w:sz w:val="24"/>
          <w:szCs w:val="24"/>
          <w:lang w:val="en-ID" w:eastAsia="en-ID"/>
        </w:rPr>
        <w:t xml:space="preserve"> menunjukkan bahwa </w:t>
      </w:r>
      <w:r w:rsidRPr="00AF7036">
        <w:rPr>
          <w:rFonts w:ascii="Times New Roman" w:eastAsia="Times New Roman" w:hAnsi="Times New Roman" w:cs="Times New Roman"/>
          <w:i/>
          <w:iCs/>
          <w:noProof w:val="0"/>
          <w:sz w:val="24"/>
          <w:szCs w:val="24"/>
          <w:lang w:val="en-ID" w:eastAsia="en-ID"/>
        </w:rPr>
        <w:t>fee</w:t>
      </w:r>
      <w:r w:rsidRPr="00AF7036">
        <w:rPr>
          <w:rFonts w:ascii="Times New Roman" w:eastAsia="Times New Roman" w:hAnsi="Times New Roman" w:cs="Times New Roman"/>
          <w:noProof w:val="0"/>
          <w:sz w:val="24"/>
          <w:szCs w:val="24"/>
          <w:lang w:val="en-ID" w:eastAsia="en-ID"/>
        </w:rPr>
        <w:t xml:space="preserve"> yang memadai tidak selalu menghasilkan kualitas audit yang lebih tinggi apabila auditor menghadapi keterbatasan waktu, beban kerja, dan supervisi </w:t>
      </w:r>
      <w:r w:rsidR="00772A15">
        <w:rPr>
          <w:rFonts w:ascii="Times New Roman" w:eastAsia="Times New Roman" w:hAnsi="Times New Roman" w:cs="Times New Roman"/>
          <w:noProof w:val="0"/>
          <w:sz w:val="24"/>
          <w:szCs w:val="24"/>
          <w:lang w:val="en-ID" w:eastAsia="en-ID"/>
        </w:rPr>
        <w:fldChar w:fldCharType="begin" w:fldLock="1"/>
      </w:r>
      <w:r w:rsidR="00772A15">
        <w:rPr>
          <w:rFonts w:ascii="Times New Roman" w:eastAsia="Times New Roman" w:hAnsi="Times New Roman" w:cs="Times New Roman"/>
          <w:noProof w:val="0"/>
          <w:sz w:val="24"/>
          <w:szCs w:val="24"/>
          <w:lang w:val="en-ID" w:eastAsia="en-ID"/>
        </w:rPr>
        <w:instrText>ADDIN CSL_CITATION {"citationItems":[{"id":"ITEM-1","itemData":{"author":[{"dropping-particle":"","family":"Dewi","given":"Ida Ayu Putu Puspita Candra","non-dropping-particle":"","parse-names":false,"suffix":""},{"dropping-particle":"","family":"D","given":"Putu Eka Dianita Marvilianti","non-dropping-particle":"","parse-names":false,"suffix":""},{"dropping-particle":"","family":"Devi","given":"Sunitha","non-dropping-particle":"","parse-names":false,"suffix":""}],"container-title":"JIMAT (Jurnal Ilmiah Mahasiswa Akuntansi)","id":"ITEM-1","issue":"3","issued":{"date-parts":[["2020"]]},"page":"499-508","title":"PENGARUH PENGALAMAN AUDITOR, AUDIT TENURE, TIME BUDGET PRESSURE, DAN FEE AUDIT TERHADAP KUALITAS AUDIT PADA KANTOR AKUNTAN PUBLIK DI BALI","type":"article-journal","volume":"11"},"uris":["http://www.mendeley.com/documents/?uuid=11f39104-3979-481a-b6a3-4a94abdf8715"]},{"id":"ITEM-2","itemData":{"author":[{"dropping-particle":"","family":"Rahadi","given":"Dwiane Harya","non-dropping-particle":"","parse-names":false,"suffix":""},{"dropping-particle":"","family":"Abriandi","given":"","non-dropping-particle":"","parse-names":false,"suffix":""}],"container-title":"KALBISIANA : Jurnal Mahasiswa Institut Teknologi dan Bisnis Kalbis","id":"ITEM-2","issue":"4","issued":{"date-parts":[["2022"]]},"page":"5156-5166","title":"Pengaruh Fee Audit , Time Budgeting , dan Rotasi Audit Terhadap Kualitas Audit dengan Ukuran Perusahaan sebagai Variabel Moderasi","type":"article-journal","volume":"8"},"uris":["http://www.mendeley.com/documents/?uuid=c461a579-cc18-4412-bbdd-cbf87cf82be0"]},{"id":"ITEM-3","itemData":{"author":[{"dropping-particle":"","family":"Widiastutik","given":"Rika Nur","non-dropping-particle":"","parse-names":false,"suffix":""},{"dropping-particle":"","family":"Rustam","given":"Akie Rusaktiva","non-dropping-particle":"","parse-names":false,"suffix":""}],"container-title":"REVIU AKUNTANSI, KEUANGAN, DAN SISTEM INFORMASI","id":"ITEM-3","issue":"2","issued":{"date-parts":[["2022"]]},"page":"328-339","title":"PENGARUH FEE AUDIT DAN AUDIT DELAY TERHADAP KUALITAS AUDIT DI MASA PANDEMI COVID-19","type":"article-journal","volume":"1"},"uris":["http://www.mendeley.com/documents/?uuid=e9ed1548-7b78-4040-ad53-d6ccd3e9e85b"]}],"mendeley":{"formattedCitation":"(Dewi et al., 2020; Rahadi &amp; Abriandi, 2022; Widiastutik &amp; Rustam, 2022)","plainTextFormattedCitation":"(Dewi et al., 2020; Rahadi &amp; Abriandi, 2022; Widiastutik &amp; Rustam, 2022)","previouslyFormattedCitation":"(Dewi et al., 2020; Rahadi &amp; Abriandi, 2022; Widiastutik &amp; Rustam, 2022)"},"properties":{"noteIndex":0},"schema":"https://github.com/citation-style-language/schema/raw/master/csl-citation.json"}</w:instrText>
      </w:r>
      <w:r w:rsidR="00772A15">
        <w:rPr>
          <w:rFonts w:ascii="Times New Roman" w:eastAsia="Times New Roman" w:hAnsi="Times New Roman" w:cs="Times New Roman"/>
          <w:noProof w:val="0"/>
          <w:sz w:val="24"/>
          <w:szCs w:val="24"/>
          <w:lang w:val="en-ID" w:eastAsia="en-ID"/>
        </w:rPr>
        <w:fldChar w:fldCharType="separate"/>
      </w:r>
      <w:r w:rsidR="00772A15" w:rsidRPr="00772A15">
        <w:rPr>
          <w:rFonts w:ascii="Times New Roman" w:eastAsia="Times New Roman" w:hAnsi="Times New Roman" w:cs="Times New Roman"/>
          <w:sz w:val="24"/>
          <w:szCs w:val="24"/>
          <w:lang w:val="en-ID" w:eastAsia="en-ID"/>
        </w:rPr>
        <w:t>(Dewi et al., 2020; Rahadi &amp; Abriandi, 2022; Widiastutik &amp; Rustam, 2022)</w:t>
      </w:r>
      <w:r w:rsidR="00772A15">
        <w:rPr>
          <w:rFonts w:ascii="Times New Roman" w:eastAsia="Times New Roman" w:hAnsi="Times New Roman" w:cs="Times New Roman"/>
          <w:noProof w:val="0"/>
          <w:sz w:val="24"/>
          <w:szCs w:val="24"/>
          <w:lang w:val="en-ID" w:eastAsia="en-ID"/>
        </w:rPr>
        <w:fldChar w:fldCharType="end"/>
      </w:r>
      <w:r w:rsidR="00772A15">
        <w:rPr>
          <w:rFonts w:ascii="Times New Roman" w:eastAsia="Times New Roman" w:hAnsi="Times New Roman" w:cs="Times New Roman"/>
          <w:noProof w:val="0"/>
          <w:sz w:val="24"/>
          <w:szCs w:val="24"/>
          <w:lang w:val="en-ID" w:eastAsia="en-ID"/>
        </w:rPr>
        <w:t>. H</w:t>
      </w:r>
      <w:r w:rsidRPr="00AF7036">
        <w:rPr>
          <w:rFonts w:ascii="Times New Roman" w:eastAsia="Times New Roman" w:hAnsi="Times New Roman" w:cs="Times New Roman"/>
          <w:noProof w:val="0"/>
          <w:sz w:val="24"/>
          <w:szCs w:val="24"/>
          <w:lang w:val="en-ID" w:eastAsia="en-ID"/>
        </w:rPr>
        <w:t xml:space="preserve">ubungan </w:t>
      </w:r>
      <w:r w:rsidRPr="00AF7036">
        <w:rPr>
          <w:rFonts w:ascii="Times New Roman" w:eastAsia="Times New Roman" w:hAnsi="Times New Roman" w:cs="Times New Roman"/>
          <w:i/>
          <w:iCs/>
          <w:noProof w:val="0"/>
          <w:sz w:val="24"/>
          <w:szCs w:val="24"/>
          <w:lang w:val="en-ID" w:eastAsia="en-ID"/>
        </w:rPr>
        <w:t>audit fee</w:t>
      </w:r>
      <w:r w:rsidRPr="00AF7036">
        <w:rPr>
          <w:rFonts w:ascii="Times New Roman" w:eastAsia="Times New Roman" w:hAnsi="Times New Roman" w:cs="Times New Roman"/>
          <w:noProof w:val="0"/>
          <w:sz w:val="24"/>
          <w:szCs w:val="24"/>
          <w:lang w:val="en-ID" w:eastAsia="en-ID"/>
        </w:rPr>
        <w:t xml:space="preserve"> dan kualitas audit sebaiknya tidak dimodelkan secara linier tetapi diuji melalui variabel moderasi dan mediasi seperti independensi auditor, komite audit, reputasi KAP, ukuran KAP, spesialisasi auditor, risiko klien, ukuran perusahaan, </w:t>
      </w:r>
      <w:r w:rsidRPr="00AF7036">
        <w:rPr>
          <w:rFonts w:ascii="Times New Roman" w:eastAsia="Times New Roman" w:hAnsi="Times New Roman" w:cs="Times New Roman"/>
          <w:i/>
          <w:iCs/>
          <w:noProof w:val="0"/>
          <w:sz w:val="24"/>
          <w:szCs w:val="24"/>
          <w:lang w:val="en-ID" w:eastAsia="en-ID"/>
        </w:rPr>
        <w:t>audit delay</w:t>
      </w:r>
      <w:r w:rsidRPr="00AF7036">
        <w:rPr>
          <w:rFonts w:ascii="Times New Roman" w:eastAsia="Times New Roman" w:hAnsi="Times New Roman" w:cs="Times New Roman"/>
          <w:noProof w:val="0"/>
          <w:sz w:val="24"/>
          <w:szCs w:val="24"/>
          <w:lang w:val="en-ID" w:eastAsia="en-ID"/>
        </w:rPr>
        <w:t xml:space="preserve">, dan </w:t>
      </w:r>
      <w:r w:rsidRPr="00AF7036">
        <w:rPr>
          <w:rFonts w:ascii="Times New Roman" w:eastAsia="Times New Roman" w:hAnsi="Times New Roman" w:cs="Times New Roman"/>
          <w:i/>
          <w:iCs/>
          <w:noProof w:val="0"/>
          <w:sz w:val="24"/>
          <w:szCs w:val="24"/>
          <w:lang w:val="en-ID" w:eastAsia="en-ID"/>
        </w:rPr>
        <w:t>audit capacity stress</w:t>
      </w:r>
      <w:r w:rsidRPr="00AF7036">
        <w:rPr>
          <w:rFonts w:ascii="Times New Roman" w:eastAsia="Times New Roman" w:hAnsi="Times New Roman" w:cs="Times New Roman"/>
          <w:noProof w:val="0"/>
          <w:sz w:val="24"/>
          <w:szCs w:val="24"/>
          <w:lang w:val="en-ID" w:eastAsia="en-ID"/>
        </w:rPr>
        <w:t xml:space="preserve"> </w:t>
      </w:r>
      <w:r w:rsidR="00D26479">
        <w:rPr>
          <w:rFonts w:ascii="Times New Roman" w:eastAsia="Times New Roman" w:hAnsi="Times New Roman" w:cs="Times New Roman"/>
          <w:noProof w:val="0"/>
          <w:sz w:val="24"/>
          <w:szCs w:val="24"/>
          <w:lang w:val="en-ID" w:eastAsia="en-ID"/>
        </w:rPr>
        <w:fldChar w:fldCharType="begin" w:fldLock="1"/>
      </w:r>
      <w:r w:rsidR="004E59DF">
        <w:rPr>
          <w:rFonts w:ascii="Times New Roman" w:eastAsia="Times New Roman" w:hAnsi="Times New Roman" w:cs="Times New Roman"/>
          <w:noProof w:val="0"/>
          <w:sz w:val="24"/>
          <w:szCs w:val="24"/>
          <w:lang w:val="en-ID" w:eastAsia="en-ID"/>
        </w:rPr>
        <w:instrText>ADDIN CSL_CITATION {"citationItems":[{"id":"ITEM-1","itemData":{"DOI":"https://doi.org/10.61722/jrme.v1i2.1198","author":[{"dropping-particle":"","family":"Saputri","given":"Linda Agustina","non-dropping-particle":"","parse-names":false,"suffix":""},{"dropping-particle":"","family":"Kuntadi","given":"Cris","non-dropping-particle":"","parse-names":false,"suffix":""}],"container-title":"Jurnal Rumpun Manajemen dan Ekonomi","id":"ITEM-1","issue":"2","issued":{"date-parts":[["2024"]]},"page":"23-28","title":"Analisis Dampak Audit Tenure , Rotasi Audit , Dan Fee Audit Terhadap Kualitas Audit","type":"article-journal","volume":"1"},"uris":["http://www.mendeley.com/documents/?uuid=398aa1e3-fc5a-49d3-936d-4dbd998afd5d"]},{"id":"ITEM-2","itemData":{"author":[{"dropping-particle":"","family":"Zuhru","given":"Faza Muraya","non-dropping-particle":"","parse-names":false,"suffix":""},{"dropping-particle":"","family":"Anam","given":"Hairul","non-dropping-particle":"","parse-names":false,"suffix":""},{"dropping-particle":"","family":"Sari","given":"Dika Karlinda","non-dropping-particle":"","parse-names":false,"suffix":""}],"container-title":"Jurnal Kajian Akuntansi dan Bisnis Islam","id":"ITEM-2","issue":"3","issued":{"date-parts":[["2025"]]},"page":"1725-1733","title":"Pengaruh Fee Audit , Audit Tenure , dan Rotasi Audit Terhadap Kualitas Audit pada Perusahaan LQ45 yang Terdaftar di Bursa Efek Indonesia Tahun 2020-2023","type":"article-journal","volume":"6"},"uris":["http://www.mendeley.com/documents/?uuid=0d2861fe-39c4-4e4d-a0c7-aefdee5994b0"]},{"id":"ITEM-3","itemData":{"author":[{"dropping-particle":"","family":"Lie","given":"Aurelia Dacia","non-dropping-particle":"","parse-names":false,"suffix":""},{"dropping-particle":"","family":"Manao","given":"Florentina","non-dropping-particle":"","parse-names":false,"suffix":""},{"dropping-particle":"","family":"Zain","given":"Jenny","non-dropping-particle":"","parse-names":false,"suffix":""},{"dropping-particle":"","family":"Syahputra","given":"Oky","non-dropping-particle":"","parse-names":false,"suffix":""}],"container-title":"COSTING: JournalJournal of Economic, Business and Accounting","id":"ITEM-3","issue":"2","issued":{"date-parts":[["2026"]]},"page":"23-38","title":"PENGARUH AUDIT TENURE, REPUTASI AUDITOR, KOMITE AUDIT &amp; FEE AUDIT TERHADAP KUALITAS AUDIT PADA KANTOR AKUNTAN PUBLIK DI KOTA MEDAN","type":"article-journal","volume":"9"},"uris":["http://www.mendeley.com/documents/?uuid=a4bd1b3f-df89-46bb-8c71-f254650e5d6a"]}],"mendeley":{"formattedCitation":"(Lie et al., 2026; L. A. Saputri &amp; Kuntadi, 2024; Zuhru et al., 2025)","plainTextFormattedCitation":"(Lie et al., 2026; L. A. Saputri &amp; Kuntadi, 2024; Zuhru et al., 2025)","previouslyFormattedCitation":"(Lie et al., 2026; L. A. Saputri &amp; Kuntadi, 2024; Zuhru et al., 2025)"},"properties":{"noteIndex":0},"schema":"https://github.com/citation-style-language/schema/raw/master/csl-citation.json"}</w:instrText>
      </w:r>
      <w:r w:rsidR="00D26479">
        <w:rPr>
          <w:rFonts w:ascii="Times New Roman" w:eastAsia="Times New Roman" w:hAnsi="Times New Roman" w:cs="Times New Roman"/>
          <w:noProof w:val="0"/>
          <w:sz w:val="24"/>
          <w:szCs w:val="24"/>
          <w:lang w:val="en-ID" w:eastAsia="en-ID"/>
        </w:rPr>
        <w:fldChar w:fldCharType="separate"/>
      </w:r>
      <w:r w:rsidR="00D26479" w:rsidRPr="00D26479">
        <w:rPr>
          <w:rFonts w:ascii="Times New Roman" w:eastAsia="Times New Roman" w:hAnsi="Times New Roman" w:cs="Times New Roman"/>
          <w:sz w:val="24"/>
          <w:szCs w:val="24"/>
          <w:lang w:val="en-ID" w:eastAsia="en-ID"/>
        </w:rPr>
        <w:t xml:space="preserve">(Lie </w:t>
      </w:r>
      <w:r w:rsidR="00D26479" w:rsidRPr="00D26479">
        <w:rPr>
          <w:rFonts w:ascii="Times New Roman" w:eastAsia="Times New Roman" w:hAnsi="Times New Roman" w:cs="Times New Roman"/>
          <w:i/>
          <w:iCs/>
          <w:sz w:val="24"/>
          <w:szCs w:val="24"/>
          <w:lang w:val="en-ID" w:eastAsia="en-ID"/>
        </w:rPr>
        <w:t>et al</w:t>
      </w:r>
      <w:r w:rsidR="00D26479" w:rsidRPr="00D26479">
        <w:rPr>
          <w:rFonts w:ascii="Times New Roman" w:eastAsia="Times New Roman" w:hAnsi="Times New Roman" w:cs="Times New Roman"/>
          <w:sz w:val="24"/>
          <w:szCs w:val="24"/>
          <w:lang w:val="en-ID" w:eastAsia="en-ID"/>
        </w:rPr>
        <w:t xml:space="preserve">., 2026; L. A. Saputri &amp; Kuntadi, 2024; Zuhru </w:t>
      </w:r>
      <w:r w:rsidR="00D26479" w:rsidRPr="00D26479">
        <w:rPr>
          <w:rFonts w:ascii="Times New Roman" w:eastAsia="Times New Roman" w:hAnsi="Times New Roman" w:cs="Times New Roman"/>
          <w:i/>
          <w:iCs/>
          <w:sz w:val="24"/>
          <w:szCs w:val="24"/>
          <w:lang w:val="en-ID" w:eastAsia="en-ID"/>
        </w:rPr>
        <w:t>et al</w:t>
      </w:r>
      <w:r w:rsidR="00D26479" w:rsidRPr="00D26479">
        <w:rPr>
          <w:rFonts w:ascii="Times New Roman" w:eastAsia="Times New Roman" w:hAnsi="Times New Roman" w:cs="Times New Roman"/>
          <w:sz w:val="24"/>
          <w:szCs w:val="24"/>
          <w:lang w:val="en-ID" w:eastAsia="en-ID"/>
        </w:rPr>
        <w:t>., 2025)</w:t>
      </w:r>
      <w:r w:rsidR="00D26479">
        <w:rPr>
          <w:rFonts w:ascii="Times New Roman" w:eastAsia="Times New Roman" w:hAnsi="Times New Roman" w:cs="Times New Roman"/>
          <w:noProof w:val="0"/>
          <w:sz w:val="24"/>
          <w:szCs w:val="24"/>
          <w:lang w:val="en-ID" w:eastAsia="en-ID"/>
        </w:rPr>
        <w:fldChar w:fldCharType="end"/>
      </w:r>
      <w:r w:rsidRPr="00AF7036">
        <w:rPr>
          <w:rFonts w:ascii="Times New Roman" w:eastAsia="Times New Roman" w:hAnsi="Times New Roman" w:cs="Times New Roman"/>
          <w:noProof w:val="0"/>
          <w:sz w:val="24"/>
          <w:szCs w:val="24"/>
          <w:lang w:val="en-ID" w:eastAsia="en-ID"/>
        </w:rPr>
        <w:t>.</w:t>
      </w:r>
    </w:p>
    <w:p w14:paraId="0698043C" w14:textId="34BA0522" w:rsidR="00D26479" w:rsidRDefault="00D26479" w:rsidP="00C9204A">
      <w:pPr>
        <w:spacing w:after="0" w:line="360" w:lineRule="auto"/>
        <w:ind w:firstLine="720"/>
        <w:jc w:val="both"/>
        <w:rPr>
          <w:rFonts w:ascii="Times New Roman" w:eastAsia="Times New Roman" w:hAnsi="Times New Roman" w:cs="Times New Roman"/>
          <w:noProof w:val="0"/>
          <w:sz w:val="24"/>
          <w:szCs w:val="24"/>
          <w:lang w:eastAsia="en-ID"/>
        </w:rPr>
      </w:pPr>
      <w:r w:rsidRPr="00D26479">
        <w:rPr>
          <w:rFonts w:ascii="Times New Roman" w:eastAsia="Times New Roman" w:hAnsi="Times New Roman" w:cs="Times New Roman"/>
          <w:noProof w:val="0"/>
          <w:sz w:val="24"/>
          <w:szCs w:val="24"/>
          <w:lang w:eastAsia="en-ID"/>
        </w:rPr>
        <w:t>Secara keseluruhan, SLR ini berkontribusi secara teoritis dengan menempatkan audit fee sebagai variabel kontingensial dalam teori keagenan, sinyal, legitimasi, dan pemangku kepentingan</w:t>
      </w:r>
      <w:r>
        <w:rPr>
          <w:rFonts w:ascii="Times New Roman" w:eastAsia="Times New Roman" w:hAnsi="Times New Roman" w:cs="Times New Roman"/>
          <w:noProof w:val="0"/>
          <w:sz w:val="24"/>
          <w:szCs w:val="24"/>
          <w:lang w:val="en-US" w:eastAsia="en-ID"/>
        </w:rPr>
        <w:t xml:space="preserve"> </w:t>
      </w:r>
      <w:r>
        <w:rPr>
          <w:rFonts w:ascii="Times New Roman" w:eastAsia="Times New Roman" w:hAnsi="Times New Roman" w:cs="Times New Roman"/>
          <w:noProof w:val="0"/>
          <w:sz w:val="24"/>
          <w:szCs w:val="24"/>
          <w:lang w:eastAsia="en-ID"/>
        </w:rPr>
        <w:fldChar w:fldCharType="begin" w:fldLock="1"/>
      </w:r>
      <w:r w:rsidR="005E3B2A">
        <w:rPr>
          <w:rFonts w:ascii="Times New Roman" w:eastAsia="Times New Roman" w:hAnsi="Times New Roman" w:cs="Times New Roman"/>
          <w:noProof w:val="0"/>
          <w:sz w:val="24"/>
          <w:szCs w:val="24"/>
          <w:lang w:eastAsia="en-ID"/>
        </w:rPr>
        <w:instrText>ADDIN CSL_CITATION {"citationItems":[{"id":"ITEM-1","itemData":{"author":[{"dropping-particle":"","family":"Gunawan","given":"Gilang Abytia Eka","non-dropping-particle":"","parse-names":false,"suffix":""},{"dropping-particle":"","family":"Achyani","given":"Fatchan","non-dropping-particle":"","parse-names":false,"suffix":""}],"container-title":"Economics and Digital Business Review","id":"ITEM-1","issue":"1","issued":{"date-parts":[["2024"]]},"page":"365-394","title":"Peran Komite Audit Dalam Mempengaruhi Fee Audit , Audit Tenure , Rotasi Audit Dan Reputasi Auditor Terhadap Kualitas Audit","type":"article-journal","volume":"5"},"uris":["http://www.mendeley.com/documents/?uuid=b7226cbe-69df-436e-961c-8ddcd2360078"]},{"id":"ITEM-2","itemData":{"DOI":"https://doi.org/10.55606/jcsrpolitama.v2i1.3462","author":[{"dropping-particle":"","family":"Prima","given":"Muhammad Fakhri Putra","non-dropping-particle":"","parse-names":false,"suffix":""},{"dropping-particle":"","family":"Gunawan","given":"Juniati","non-dropping-particle":"","parse-names":false,"suffix":""}],"container-title":"Journal of Creative Student Research (JCSR)","id":"ITEM-2","issue":"1","issued":{"date-parts":[["2024"]]},"page":"66-80","title":"Pengaruh Fee Audit , Tenure Audit Dan Rotasi Audit Terhadap Kualitas Audit Jakarta","type":"article-journal","volume":"2"},"uris":["http://www.mendeley.com/documents/?uuid=425a0f34-4614-480b-901f-d53e71760348"]},{"id":"ITEM-3","itemData":{"DOI":"10.56709/mrj.v4i4.1034","author":[{"dropping-particle":"","family":"Husodo","given":"Dea Larasati","non-dropping-particle":"","parse-names":false,"suffix":""},{"dropping-particle":"","family":"Retnowati","given":"Wulan","non-dropping-particle":"","parse-names":false,"suffix":""},{"dropping-particle":"","family":"Budianto","given":"Roni","non-dropping-particle":"","parse-names":false,"suffix":""}],"container-title":"Economic Reviews Journal","id":"ITEM-3","issue":"4","issued":{"date-parts":[["2025"]]},"page":"2704-2719","title":"Pengaruh Fee Audit, Audit Tenure dan Time Budget Pressure Terhadap Kualitas Audit dengan Komite Audit Sebagai Variabel Moderasi: Studi Empiris pada Perusahaan Sektor Consumer Non-Cyclicals yang Terdaftar di Bursa Efek Indonesia Periode 2019-2023","type":"article-journal","volume":"4"},"uris":["http://www.mendeley.com/documents/?uuid=53ab1a2d-3761-4573-acef-7825dc737bed"]}],"mendeley":{"formattedCitation":"(Gunawan &amp; Achyani, 2024; Husodo et al., 2025; Prima &amp; Gunawan, 2024)","plainTextFormattedCitation":"(Gunawan &amp; Achyani, 2024; Husodo et al., 2025; Prima &amp; Gunawan, 2024)","previouslyFormattedCitation":"(Gunawan &amp; Achyani, 2024; Husodo et al., 2025; Prima &amp; Gunawan, 2024)"},"properties":{"noteIndex":0},"schema":"https://github.com/citation-style-language/schema/raw/master/csl-citation.json"}</w:instrText>
      </w:r>
      <w:r>
        <w:rPr>
          <w:rFonts w:ascii="Times New Roman" w:eastAsia="Times New Roman" w:hAnsi="Times New Roman" w:cs="Times New Roman"/>
          <w:noProof w:val="0"/>
          <w:sz w:val="24"/>
          <w:szCs w:val="24"/>
          <w:lang w:eastAsia="en-ID"/>
        </w:rPr>
        <w:fldChar w:fldCharType="separate"/>
      </w:r>
      <w:r w:rsidR="005E3B2A" w:rsidRPr="005E3B2A">
        <w:rPr>
          <w:rFonts w:ascii="Times New Roman" w:eastAsia="Times New Roman" w:hAnsi="Times New Roman" w:cs="Times New Roman"/>
          <w:sz w:val="24"/>
          <w:szCs w:val="24"/>
          <w:lang w:eastAsia="en-ID"/>
        </w:rPr>
        <w:t xml:space="preserve">(Gunawan &amp; Achyani, 2024; Husodo </w:t>
      </w:r>
      <w:r w:rsidR="005E3B2A" w:rsidRPr="005E3B2A">
        <w:rPr>
          <w:rFonts w:ascii="Times New Roman" w:eastAsia="Times New Roman" w:hAnsi="Times New Roman" w:cs="Times New Roman"/>
          <w:i/>
          <w:iCs/>
          <w:sz w:val="24"/>
          <w:szCs w:val="24"/>
          <w:lang w:eastAsia="en-ID"/>
        </w:rPr>
        <w:t>et al</w:t>
      </w:r>
      <w:r w:rsidR="005E3B2A" w:rsidRPr="005E3B2A">
        <w:rPr>
          <w:rFonts w:ascii="Times New Roman" w:eastAsia="Times New Roman" w:hAnsi="Times New Roman" w:cs="Times New Roman"/>
          <w:sz w:val="24"/>
          <w:szCs w:val="24"/>
          <w:lang w:eastAsia="en-ID"/>
        </w:rPr>
        <w:t>., 2025; Prima &amp; Gunawan, 2024)</w:t>
      </w:r>
      <w:r>
        <w:rPr>
          <w:rFonts w:ascii="Times New Roman" w:eastAsia="Times New Roman" w:hAnsi="Times New Roman" w:cs="Times New Roman"/>
          <w:noProof w:val="0"/>
          <w:sz w:val="24"/>
          <w:szCs w:val="24"/>
          <w:lang w:eastAsia="en-ID"/>
        </w:rPr>
        <w:fldChar w:fldCharType="end"/>
      </w:r>
      <w:r w:rsidRPr="00D26479">
        <w:rPr>
          <w:rFonts w:ascii="Times New Roman" w:eastAsia="Times New Roman" w:hAnsi="Times New Roman" w:cs="Times New Roman"/>
          <w:noProof w:val="0"/>
          <w:sz w:val="24"/>
          <w:szCs w:val="24"/>
          <w:lang w:eastAsia="en-ID"/>
        </w:rPr>
        <w:t xml:space="preserve">. </w:t>
      </w:r>
      <w:r w:rsidRPr="00D26479">
        <w:rPr>
          <w:rFonts w:ascii="Times New Roman" w:eastAsia="Times New Roman" w:hAnsi="Times New Roman" w:cs="Times New Roman"/>
          <w:i/>
          <w:iCs/>
          <w:noProof w:val="0"/>
          <w:sz w:val="24"/>
          <w:szCs w:val="24"/>
          <w:lang w:eastAsia="en-ID"/>
        </w:rPr>
        <w:t>Audit fee</w:t>
      </w:r>
      <w:r w:rsidRPr="00D26479">
        <w:rPr>
          <w:rFonts w:ascii="Times New Roman" w:eastAsia="Times New Roman" w:hAnsi="Times New Roman" w:cs="Times New Roman"/>
          <w:noProof w:val="0"/>
          <w:sz w:val="24"/>
          <w:szCs w:val="24"/>
          <w:lang w:eastAsia="en-ID"/>
        </w:rPr>
        <w:t xml:space="preserve"> merepresentasikan biaya </w:t>
      </w:r>
      <w:r w:rsidRPr="00D26479">
        <w:rPr>
          <w:rFonts w:ascii="Times New Roman" w:eastAsia="Times New Roman" w:hAnsi="Times New Roman" w:cs="Times New Roman"/>
          <w:i/>
          <w:iCs/>
          <w:noProof w:val="0"/>
          <w:sz w:val="24"/>
          <w:szCs w:val="24"/>
          <w:lang w:eastAsia="en-ID"/>
        </w:rPr>
        <w:t>monitoring</w:t>
      </w:r>
      <w:r w:rsidRPr="00D26479">
        <w:rPr>
          <w:rFonts w:ascii="Times New Roman" w:eastAsia="Times New Roman" w:hAnsi="Times New Roman" w:cs="Times New Roman"/>
          <w:noProof w:val="0"/>
          <w:sz w:val="24"/>
          <w:szCs w:val="24"/>
          <w:lang w:eastAsia="en-ID"/>
        </w:rPr>
        <w:t xml:space="preserve">, sinyal kredibilitas, serta dukungan terhadap kepercayaan publik, tetapi efektivitasnya bergantung pada independensi, kapasitas auditor, reputasi KAP, dan kualitas proses audit. </w:t>
      </w:r>
      <w:r>
        <w:rPr>
          <w:rFonts w:ascii="Times New Roman" w:eastAsia="Times New Roman" w:hAnsi="Times New Roman" w:cs="Times New Roman"/>
          <w:noProof w:val="0"/>
          <w:sz w:val="24"/>
          <w:szCs w:val="24"/>
          <w:lang w:val="en-US" w:eastAsia="en-ID"/>
        </w:rPr>
        <w:t>P</w:t>
      </w:r>
      <w:r w:rsidRPr="00D26479">
        <w:rPr>
          <w:rFonts w:ascii="Times New Roman" w:eastAsia="Times New Roman" w:hAnsi="Times New Roman" w:cs="Times New Roman"/>
          <w:noProof w:val="0"/>
          <w:sz w:val="24"/>
          <w:szCs w:val="24"/>
          <w:lang w:eastAsia="en-ID"/>
        </w:rPr>
        <w:t xml:space="preserve">enelitian mendatang perlu menguji tidak hanya </w:t>
      </w:r>
      <w:r w:rsidRPr="00D26479">
        <w:rPr>
          <w:rFonts w:ascii="Times New Roman" w:eastAsia="Times New Roman" w:hAnsi="Times New Roman" w:cs="Times New Roman"/>
          <w:noProof w:val="0"/>
          <w:sz w:val="24"/>
          <w:szCs w:val="24"/>
          <w:lang w:eastAsia="en-ID"/>
        </w:rPr>
        <w:lastRenderedPageBreak/>
        <w:t>pengaruh audit fee terhadap kualitas audit, tetapi juga mekanisme dan kondisi yang menentukan efektivitas pengaruh tersebut.</w:t>
      </w:r>
    </w:p>
    <w:p w14:paraId="26BB50AB" w14:textId="2034045C" w:rsidR="0086472E" w:rsidRPr="0086472E" w:rsidRDefault="0086472E" w:rsidP="00C9204A">
      <w:pPr>
        <w:spacing w:after="0" w:line="360" w:lineRule="auto"/>
        <w:rPr>
          <w:rFonts w:ascii="Times New Roman" w:eastAsia="Times New Roman" w:hAnsi="Times New Roman" w:cs="Times New Roman"/>
          <w:b/>
          <w:bCs/>
          <w:noProof w:val="0"/>
          <w:sz w:val="24"/>
          <w:szCs w:val="24"/>
          <w:lang w:val="en-ID" w:eastAsia="en-ID"/>
        </w:rPr>
      </w:pPr>
      <w:r w:rsidRPr="0086472E">
        <w:rPr>
          <w:rFonts w:ascii="Times New Roman" w:eastAsia="Times New Roman" w:hAnsi="Times New Roman" w:cs="Times New Roman"/>
          <w:b/>
          <w:bCs/>
          <w:noProof w:val="0"/>
          <w:sz w:val="24"/>
          <w:szCs w:val="24"/>
          <w:lang w:val="en-ID" w:eastAsia="en-ID"/>
        </w:rPr>
        <w:t>Kesenjangan dan Arah Penelitian Masa Depan</w:t>
      </w:r>
    </w:p>
    <w:p w14:paraId="3C64D4C6" w14:textId="689903DE" w:rsidR="0086472E" w:rsidRPr="0086472E" w:rsidRDefault="0086472E"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86472E">
        <w:rPr>
          <w:rFonts w:ascii="Times New Roman" w:eastAsia="Times New Roman" w:hAnsi="Times New Roman" w:cs="Times New Roman"/>
          <w:noProof w:val="0"/>
          <w:sz w:val="24"/>
          <w:szCs w:val="24"/>
          <w:lang w:val="en-ID" w:eastAsia="en-ID"/>
        </w:rPr>
        <w:t xml:space="preserve">Hasil telaah menunjukkan bahwa riset mengenai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dan kualitas audit masih banyak bertumpu pada teori keagenan</w:t>
      </w:r>
      <w:r w:rsidR="00873E07">
        <w:rPr>
          <w:rFonts w:ascii="Times New Roman" w:eastAsia="Times New Roman" w:hAnsi="Times New Roman" w:cs="Times New Roman"/>
          <w:noProof w:val="0"/>
          <w:sz w:val="24"/>
          <w:szCs w:val="24"/>
          <w:lang w:val="en-ID" w:eastAsia="en-ID"/>
        </w:rPr>
        <w:t xml:space="preserve"> </w:t>
      </w:r>
      <w:r w:rsidRPr="0086472E">
        <w:rPr>
          <w:rFonts w:ascii="Times New Roman" w:eastAsia="Times New Roman" w:hAnsi="Times New Roman" w:cs="Times New Roman"/>
          <w:noProof w:val="0"/>
          <w:sz w:val="24"/>
          <w:szCs w:val="24"/>
          <w:lang w:val="en-ID" w:eastAsia="en-ID"/>
        </w:rPr>
        <w:t>tetapi pemanfaatan teori tersebut belum sepenuhnya dikembangkan secara mendalam. Sebagian besar penelitian menggunakan teori keagenan untuk menjelaskan bahwa auditor berperan sebagai mekanisme monitoring dalam mengurangi asimetri informasi antara prinsipal dan agen</w:t>
      </w:r>
      <w:r w:rsidR="00873E07">
        <w:rPr>
          <w:rFonts w:ascii="Times New Roman" w:eastAsia="Times New Roman" w:hAnsi="Times New Roman" w:cs="Times New Roman"/>
          <w:noProof w:val="0"/>
          <w:sz w:val="24"/>
          <w:szCs w:val="24"/>
          <w:lang w:val="en-ID" w:eastAsia="en-ID"/>
        </w:rPr>
        <w:t xml:space="preserve"> </w:t>
      </w:r>
      <w:r w:rsidR="00873E07">
        <w:rPr>
          <w:rFonts w:ascii="Times New Roman" w:eastAsia="Times New Roman" w:hAnsi="Times New Roman" w:cs="Times New Roman"/>
          <w:noProof w:val="0"/>
          <w:sz w:val="24"/>
          <w:szCs w:val="24"/>
          <w:lang w:val="en-ID" w:eastAsia="en-ID"/>
        </w:rPr>
        <w:fldChar w:fldCharType="begin" w:fldLock="1"/>
      </w:r>
      <w:r w:rsidR="004D065C">
        <w:rPr>
          <w:rFonts w:ascii="Times New Roman" w:eastAsia="Times New Roman" w:hAnsi="Times New Roman" w:cs="Times New Roman"/>
          <w:noProof w:val="0"/>
          <w:sz w:val="24"/>
          <w:szCs w:val="24"/>
          <w:lang w:val="en-ID" w:eastAsia="en-ID"/>
        </w:rPr>
        <w:instrText>ADDIN CSL_CITATION {"citationItems":[{"id":"ITEM-1","itemData":{"DOI":"https://doi.org/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93094b31-3a3a-4d18-9df7-b5bdb141bce8"]}],"mendeley":{"formattedCitation":"(Jensen &amp; Meckling, 1976)","plainTextFormattedCitation":"(Jensen &amp; Meckling, 1976)","previouslyFormattedCitation":"(Jensen &amp; Meckling, 1976)"},"properties":{"noteIndex":0},"schema":"https://github.com/citation-style-language/schema/raw/master/csl-citation.json"}</w:instrText>
      </w:r>
      <w:r w:rsidR="00873E07">
        <w:rPr>
          <w:rFonts w:ascii="Times New Roman" w:eastAsia="Times New Roman" w:hAnsi="Times New Roman" w:cs="Times New Roman"/>
          <w:noProof w:val="0"/>
          <w:sz w:val="24"/>
          <w:szCs w:val="24"/>
          <w:lang w:val="en-ID" w:eastAsia="en-ID"/>
        </w:rPr>
        <w:fldChar w:fldCharType="separate"/>
      </w:r>
      <w:r w:rsidR="00873E07" w:rsidRPr="00873E07">
        <w:rPr>
          <w:rFonts w:ascii="Times New Roman" w:eastAsia="Times New Roman" w:hAnsi="Times New Roman" w:cs="Times New Roman"/>
          <w:sz w:val="24"/>
          <w:szCs w:val="24"/>
          <w:lang w:val="en-ID" w:eastAsia="en-ID"/>
        </w:rPr>
        <w:t>(Jensen &amp; Meckling, 1976)</w:t>
      </w:r>
      <w:r w:rsidR="00873E07">
        <w:rPr>
          <w:rFonts w:ascii="Times New Roman" w:eastAsia="Times New Roman" w:hAnsi="Times New Roman" w:cs="Times New Roman"/>
          <w:noProof w:val="0"/>
          <w:sz w:val="24"/>
          <w:szCs w:val="24"/>
          <w:lang w:val="en-ID" w:eastAsia="en-ID"/>
        </w:rPr>
        <w:fldChar w:fldCharType="end"/>
      </w:r>
      <w:r w:rsidRPr="0086472E">
        <w:rPr>
          <w:rFonts w:ascii="Times New Roman" w:eastAsia="Times New Roman" w:hAnsi="Times New Roman" w:cs="Times New Roman"/>
          <w:noProof w:val="0"/>
          <w:sz w:val="24"/>
          <w:szCs w:val="24"/>
          <w:lang w:val="en-ID" w:eastAsia="en-ID"/>
        </w:rPr>
        <w:t xml:space="preserve">. </w:t>
      </w:r>
      <w:r w:rsidR="00873E07">
        <w:rPr>
          <w:rFonts w:ascii="Times New Roman" w:eastAsia="Times New Roman" w:hAnsi="Times New Roman" w:cs="Times New Roman"/>
          <w:noProof w:val="0"/>
          <w:sz w:val="24"/>
          <w:szCs w:val="24"/>
          <w:lang w:val="en-ID" w:eastAsia="en-ID"/>
        </w:rPr>
        <w:t>P</w:t>
      </w:r>
      <w:r w:rsidRPr="0086472E">
        <w:rPr>
          <w:rFonts w:ascii="Times New Roman" w:eastAsia="Times New Roman" w:hAnsi="Times New Roman" w:cs="Times New Roman"/>
          <w:noProof w:val="0"/>
          <w:sz w:val="24"/>
          <w:szCs w:val="24"/>
          <w:lang w:val="en-ID" w:eastAsia="en-ID"/>
        </w:rPr>
        <w:t xml:space="preserve">engujian empiris yang dilakukan masih cenderung langsung menempatkan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sebagai faktor yang memengaruhi kualitas audit, tanpa menjelaskan secara memadai mekanisme teoretis yang menghubungkan keduanya.</w:t>
      </w:r>
    </w:p>
    <w:p w14:paraId="71589FAB" w14:textId="77777777" w:rsidR="00533F53" w:rsidRDefault="0084513C" w:rsidP="00C9204A">
      <w:pPr>
        <w:spacing w:after="0" w:line="360" w:lineRule="auto"/>
        <w:ind w:firstLine="720"/>
        <w:jc w:val="both"/>
        <w:rPr>
          <w:rFonts w:ascii="Times New Roman" w:eastAsia="Times New Roman" w:hAnsi="Times New Roman" w:cs="Times New Roman"/>
          <w:noProof w:val="0"/>
          <w:sz w:val="24"/>
          <w:szCs w:val="24"/>
          <w:lang w:val="en-US" w:eastAsia="en-ID"/>
        </w:rPr>
      </w:pPr>
      <w:r w:rsidRPr="0084513C">
        <w:rPr>
          <w:rFonts w:ascii="Times New Roman" w:eastAsia="Times New Roman" w:hAnsi="Times New Roman" w:cs="Times New Roman"/>
          <w:noProof w:val="0"/>
          <w:sz w:val="24"/>
          <w:szCs w:val="24"/>
          <w:lang w:val="en-ID" w:eastAsia="en-ID"/>
        </w:rPr>
        <w:t xml:space="preserve">Kesenjangan utama terletak pada belum kuatnya penjelasan mekanisme yang menghubungkan audit fee dan kualitas audit. Dalam perspektif teori keagenan </w:t>
      </w:r>
      <w:r w:rsidRPr="0084513C">
        <w:rPr>
          <w:rFonts w:ascii="Times New Roman" w:eastAsia="Times New Roman" w:hAnsi="Times New Roman" w:cs="Times New Roman"/>
          <w:i/>
          <w:iCs/>
          <w:noProof w:val="0"/>
          <w:sz w:val="24"/>
          <w:szCs w:val="24"/>
          <w:lang w:val="en-ID" w:eastAsia="en-ID"/>
        </w:rPr>
        <w:t>audit fee</w:t>
      </w:r>
      <w:r w:rsidRPr="0084513C">
        <w:rPr>
          <w:rFonts w:ascii="Times New Roman" w:eastAsia="Times New Roman" w:hAnsi="Times New Roman" w:cs="Times New Roman"/>
          <w:noProof w:val="0"/>
          <w:sz w:val="24"/>
          <w:szCs w:val="24"/>
          <w:lang w:val="en-ID" w:eastAsia="en-ID"/>
        </w:rPr>
        <w:t xml:space="preserve"> dapat dipahami sebagai biaya monitoring yang dikeluarkan untuk meningkatkan kredibilitas laporan keuangan. Namun </w:t>
      </w:r>
      <w:r w:rsidRPr="0084513C">
        <w:rPr>
          <w:rFonts w:ascii="Times New Roman" w:eastAsia="Times New Roman" w:hAnsi="Times New Roman" w:cs="Times New Roman"/>
          <w:i/>
          <w:iCs/>
          <w:noProof w:val="0"/>
          <w:sz w:val="24"/>
          <w:szCs w:val="24"/>
          <w:lang w:val="en-ID" w:eastAsia="en-ID"/>
        </w:rPr>
        <w:t>audit fee</w:t>
      </w:r>
      <w:r w:rsidRPr="0084513C">
        <w:rPr>
          <w:rFonts w:ascii="Times New Roman" w:eastAsia="Times New Roman" w:hAnsi="Times New Roman" w:cs="Times New Roman"/>
          <w:noProof w:val="0"/>
          <w:sz w:val="24"/>
          <w:szCs w:val="24"/>
          <w:lang w:val="en-ID" w:eastAsia="en-ID"/>
        </w:rPr>
        <w:t xml:space="preserve"> tidak selalu mencerminkan kualitas audit secara langsung karena besarnya </w:t>
      </w:r>
      <w:r w:rsidRPr="0084513C">
        <w:rPr>
          <w:rFonts w:ascii="Times New Roman" w:eastAsia="Times New Roman" w:hAnsi="Times New Roman" w:cs="Times New Roman"/>
          <w:i/>
          <w:iCs/>
          <w:noProof w:val="0"/>
          <w:sz w:val="24"/>
          <w:szCs w:val="24"/>
          <w:lang w:val="en-ID" w:eastAsia="en-ID"/>
        </w:rPr>
        <w:t>fee</w:t>
      </w:r>
      <w:r w:rsidRPr="0084513C">
        <w:rPr>
          <w:rFonts w:ascii="Times New Roman" w:eastAsia="Times New Roman" w:hAnsi="Times New Roman" w:cs="Times New Roman"/>
          <w:noProof w:val="0"/>
          <w:sz w:val="24"/>
          <w:szCs w:val="24"/>
          <w:lang w:val="en-ID" w:eastAsia="en-ID"/>
        </w:rPr>
        <w:t xml:space="preserve"> juga dapat dipengaruhi oleh kompleksitas klien, risiko audit, kebutuhan sumber daya, dan intensitas </w:t>
      </w:r>
      <w:r w:rsidRPr="0084513C">
        <w:rPr>
          <w:rFonts w:ascii="Times New Roman" w:eastAsia="Times New Roman" w:hAnsi="Times New Roman" w:cs="Times New Roman"/>
          <w:i/>
          <w:iCs/>
          <w:noProof w:val="0"/>
          <w:sz w:val="24"/>
          <w:szCs w:val="24"/>
          <w:lang w:val="en-ID" w:eastAsia="en-ID"/>
        </w:rPr>
        <w:t>audit effort</w:t>
      </w:r>
      <w:r>
        <w:rPr>
          <w:rFonts w:ascii="Times New Roman" w:eastAsia="Times New Roman" w:hAnsi="Times New Roman" w:cs="Times New Roman"/>
          <w:noProof w:val="0"/>
          <w:sz w:val="24"/>
          <w:szCs w:val="24"/>
          <w:lang w:val="en-ID" w:eastAsia="en-ID"/>
        </w:rPr>
        <w:t xml:space="preserve">. </w:t>
      </w:r>
      <w:r w:rsidR="00533F53" w:rsidRPr="00533F53">
        <w:rPr>
          <w:rFonts w:ascii="Times New Roman" w:eastAsia="Times New Roman" w:hAnsi="Times New Roman" w:cs="Times New Roman"/>
          <w:noProof w:val="0"/>
          <w:sz w:val="24"/>
          <w:szCs w:val="24"/>
          <w:lang w:eastAsia="en-ID"/>
        </w:rPr>
        <w:t xml:space="preserve">Penelitian mendatang perlu mengembangkan model yang menjelaskan bagaimana </w:t>
      </w:r>
      <w:r w:rsidR="00533F53" w:rsidRPr="00533F53">
        <w:rPr>
          <w:rFonts w:ascii="Times New Roman" w:eastAsia="Times New Roman" w:hAnsi="Times New Roman" w:cs="Times New Roman"/>
          <w:i/>
          <w:iCs/>
          <w:noProof w:val="0"/>
          <w:sz w:val="24"/>
          <w:szCs w:val="24"/>
          <w:lang w:eastAsia="en-ID"/>
        </w:rPr>
        <w:t>audit fee</w:t>
      </w:r>
      <w:r w:rsidR="00533F53" w:rsidRPr="00533F53">
        <w:rPr>
          <w:rFonts w:ascii="Times New Roman" w:eastAsia="Times New Roman" w:hAnsi="Times New Roman" w:cs="Times New Roman"/>
          <w:noProof w:val="0"/>
          <w:sz w:val="24"/>
          <w:szCs w:val="24"/>
          <w:lang w:eastAsia="en-ID"/>
        </w:rPr>
        <w:t xml:space="preserve">, risiko klien, kompleksitas penugasan, kebutuhan sumber daya, dan </w:t>
      </w:r>
      <w:r w:rsidR="00533F53" w:rsidRPr="00533F53">
        <w:rPr>
          <w:rFonts w:ascii="Times New Roman" w:eastAsia="Times New Roman" w:hAnsi="Times New Roman" w:cs="Times New Roman"/>
          <w:i/>
          <w:iCs/>
          <w:noProof w:val="0"/>
          <w:sz w:val="24"/>
          <w:szCs w:val="24"/>
          <w:lang w:eastAsia="en-ID"/>
        </w:rPr>
        <w:t>audit effort</w:t>
      </w:r>
      <w:r w:rsidR="00533F53" w:rsidRPr="00533F53">
        <w:rPr>
          <w:rFonts w:ascii="Times New Roman" w:eastAsia="Times New Roman" w:hAnsi="Times New Roman" w:cs="Times New Roman"/>
          <w:noProof w:val="0"/>
          <w:sz w:val="24"/>
          <w:szCs w:val="24"/>
          <w:lang w:eastAsia="en-ID"/>
        </w:rPr>
        <w:t xml:space="preserve"> berinteraksi dalam memengaruhi kualitas audit.</w:t>
      </w:r>
      <w:r w:rsidR="00533F53">
        <w:rPr>
          <w:rFonts w:ascii="Times New Roman" w:eastAsia="Times New Roman" w:hAnsi="Times New Roman" w:cs="Times New Roman"/>
          <w:noProof w:val="0"/>
          <w:sz w:val="24"/>
          <w:szCs w:val="24"/>
          <w:lang w:val="en-US" w:eastAsia="en-ID"/>
        </w:rPr>
        <w:t xml:space="preserve"> </w:t>
      </w:r>
    </w:p>
    <w:p w14:paraId="52A149E0" w14:textId="6FF250ED" w:rsidR="0086472E" w:rsidRPr="0086472E" w:rsidRDefault="0086472E"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86472E">
        <w:rPr>
          <w:rFonts w:ascii="Times New Roman" w:eastAsia="Times New Roman" w:hAnsi="Times New Roman" w:cs="Times New Roman"/>
          <w:noProof w:val="0"/>
          <w:sz w:val="24"/>
          <w:szCs w:val="24"/>
          <w:lang w:val="en-ID" w:eastAsia="en-ID"/>
        </w:rPr>
        <w:t xml:space="preserve">Selain itu teori sinyal dan teori atribusi masih relatif kurang dimanfaatkan dalam menjelaskan hubungan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dan kualitas audit. Teori sinyal dapat digunakan untuk menjelaskan bahwa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yang tinggi mungkin dipersepsikan sebagai sinyal komitmen perusahaan terhadap pelaporan keuangan yang kredibel, terutama ketika perusahaan memilih auditor bereputasi tinggi. </w:t>
      </w:r>
      <w:r w:rsidR="00873E07">
        <w:rPr>
          <w:rFonts w:ascii="Times New Roman" w:eastAsia="Times New Roman" w:hAnsi="Times New Roman" w:cs="Times New Roman"/>
          <w:noProof w:val="0"/>
          <w:sz w:val="24"/>
          <w:szCs w:val="24"/>
          <w:lang w:val="en-ID" w:eastAsia="en-ID"/>
        </w:rPr>
        <w:t>T</w:t>
      </w:r>
      <w:r w:rsidRPr="0086472E">
        <w:rPr>
          <w:rFonts w:ascii="Times New Roman" w:eastAsia="Times New Roman" w:hAnsi="Times New Roman" w:cs="Times New Roman"/>
          <w:noProof w:val="0"/>
          <w:sz w:val="24"/>
          <w:szCs w:val="24"/>
          <w:lang w:val="en-ID" w:eastAsia="en-ID"/>
        </w:rPr>
        <w:t xml:space="preserve">eori atribusi </w:t>
      </w:r>
      <w:r w:rsidR="00873E07">
        <w:rPr>
          <w:rFonts w:ascii="Times New Roman" w:eastAsia="Times New Roman" w:hAnsi="Times New Roman" w:cs="Times New Roman"/>
          <w:noProof w:val="0"/>
          <w:sz w:val="24"/>
          <w:szCs w:val="24"/>
          <w:lang w:val="en-ID" w:eastAsia="en-ID"/>
        </w:rPr>
        <w:t xml:space="preserve">juga </w:t>
      </w:r>
      <w:r w:rsidRPr="0086472E">
        <w:rPr>
          <w:rFonts w:ascii="Times New Roman" w:eastAsia="Times New Roman" w:hAnsi="Times New Roman" w:cs="Times New Roman"/>
          <w:noProof w:val="0"/>
          <w:sz w:val="24"/>
          <w:szCs w:val="24"/>
          <w:lang w:val="en-ID" w:eastAsia="en-ID"/>
        </w:rPr>
        <w:t xml:space="preserve">dapat memperluas penjelasan bahwa kualitas audit tidak hanya ditentukan oleh besaran </w:t>
      </w:r>
      <w:r w:rsidRPr="0086472E">
        <w:rPr>
          <w:rFonts w:ascii="Times New Roman" w:eastAsia="Times New Roman" w:hAnsi="Times New Roman" w:cs="Times New Roman"/>
          <w:i/>
          <w:iCs/>
          <w:noProof w:val="0"/>
          <w:sz w:val="24"/>
          <w:szCs w:val="24"/>
          <w:lang w:val="en-ID" w:eastAsia="en-ID"/>
        </w:rPr>
        <w:t>fee</w:t>
      </w:r>
      <w:r w:rsidRPr="0086472E">
        <w:rPr>
          <w:rFonts w:ascii="Times New Roman" w:eastAsia="Times New Roman" w:hAnsi="Times New Roman" w:cs="Times New Roman"/>
          <w:noProof w:val="0"/>
          <w:sz w:val="24"/>
          <w:szCs w:val="24"/>
          <w:lang w:val="en-ID" w:eastAsia="en-ID"/>
        </w:rPr>
        <w:t xml:space="preserve">, tetapi juga oleh faktor internal auditor, seperti kompetensi, independensi, etika, pengalaman, dan skeptisisme profesional, serta faktor eksternal seperti tekanan waktu, kompleksitas klien, dan </w:t>
      </w:r>
      <w:r w:rsidRPr="0086472E">
        <w:rPr>
          <w:rFonts w:ascii="Times New Roman" w:eastAsia="Times New Roman" w:hAnsi="Times New Roman" w:cs="Times New Roman"/>
          <w:i/>
          <w:iCs/>
          <w:noProof w:val="0"/>
          <w:sz w:val="24"/>
          <w:szCs w:val="24"/>
          <w:lang w:val="en-ID" w:eastAsia="en-ID"/>
        </w:rPr>
        <w:t>audit capacity stress</w:t>
      </w:r>
      <w:r w:rsidRPr="0086472E">
        <w:rPr>
          <w:rFonts w:ascii="Times New Roman" w:eastAsia="Times New Roman" w:hAnsi="Times New Roman" w:cs="Times New Roman"/>
          <w:noProof w:val="0"/>
          <w:sz w:val="24"/>
          <w:szCs w:val="24"/>
          <w:lang w:val="en-ID" w:eastAsia="en-ID"/>
        </w:rPr>
        <w:t>.</w:t>
      </w:r>
    </w:p>
    <w:p w14:paraId="109BE608" w14:textId="77777777" w:rsidR="0086472E" w:rsidRPr="0086472E" w:rsidRDefault="0086472E"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86472E">
        <w:rPr>
          <w:rFonts w:ascii="Times New Roman" w:eastAsia="Times New Roman" w:hAnsi="Times New Roman" w:cs="Times New Roman"/>
          <w:noProof w:val="0"/>
          <w:sz w:val="24"/>
          <w:szCs w:val="24"/>
          <w:lang w:val="en-ID" w:eastAsia="en-ID"/>
        </w:rPr>
        <w:t xml:space="preserve">Kesenjangan berikutnya berkaitan dengan asumsi linearitas dalam penelitian terdahulu. Secara teoretis,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yang terlalu rendah dapat mengurangi ruang lingkup audit dan membatasi </w:t>
      </w:r>
      <w:r w:rsidRPr="0086472E">
        <w:rPr>
          <w:rFonts w:ascii="Times New Roman" w:eastAsia="Times New Roman" w:hAnsi="Times New Roman" w:cs="Times New Roman"/>
          <w:i/>
          <w:iCs/>
          <w:noProof w:val="0"/>
          <w:sz w:val="24"/>
          <w:szCs w:val="24"/>
          <w:lang w:val="en-ID" w:eastAsia="en-ID"/>
        </w:rPr>
        <w:t>audit effort</w:t>
      </w:r>
      <w:r w:rsidRPr="0086472E">
        <w:rPr>
          <w:rFonts w:ascii="Times New Roman" w:eastAsia="Times New Roman" w:hAnsi="Times New Roman" w:cs="Times New Roman"/>
          <w:noProof w:val="0"/>
          <w:sz w:val="24"/>
          <w:szCs w:val="24"/>
          <w:lang w:val="en-ID" w:eastAsia="en-ID"/>
        </w:rPr>
        <w:t xml:space="preserve">, sedangkan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yang terlalu tinggi dapat meningkatkan risiko ketergantungan ekonomi auditor terhadap klien. Oleh karena itu, penelitian masa depan perlu menguji kemungkinan hubungan non-linear antara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dan kualitas audit. Model ini dapat memberikan penjelasan teoretis yang lebih kuat mengenai titik ketika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berfungsi sebagai sinyal kualitas dan titik ketika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mulai menimbulkan risiko independensi.</w:t>
      </w:r>
    </w:p>
    <w:p w14:paraId="47D4683E" w14:textId="591400A8" w:rsidR="0086472E" w:rsidRPr="0086472E" w:rsidRDefault="0086472E"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86472E">
        <w:rPr>
          <w:rFonts w:ascii="Times New Roman" w:eastAsia="Times New Roman" w:hAnsi="Times New Roman" w:cs="Times New Roman"/>
          <w:noProof w:val="0"/>
          <w:sz w:val="24"/>
          <w:szCs w:val="24"/>
          <w:lang w:val="en-ID" w:eastAsia="en-ID"/>
        </w:rPr>
        <w:lastRenderedPageBreak/>
        <w:t xml:space="preserve">Dari sisi pengukuran penelitian mendatang juga perlu mengembangkan proksi kualitas audit yang lebih sesuai dengan teori yang digunakan. Jika penelitian menggunakan teori keagenan, kualitas audit dapat diukur melalui indikator yang merefleksikan kemampuan audit mengurangi asimetri informasi, seperti </w:t>
      </w:r>
      <w:r w:rsidRPr="0086472E">
        <w:rPr>
          <w:rFonts w:ascii="Times New Roman" w:eastAsia="Times New Roman" w:hAnsi="Times New Roman" w:cs="Times New Roman"/>
          <w:i/>
          <w:iCs/>
          <w:noProof w:val="0"/>
          <w:sz w:val="24"/>
          <w:szCs w:val="24"/>
          <w:lang w:val="en-ID" w:eastAsia="en-ID"/>
        </w:rPr>
        <w:t>discretionary accruals</w:t>
      </w:r>
      <w:r w:rsidRPr="0086472E">
        <w:rPr>
          <w:rFonts w:ascii="Times New Roman" w:eastAsia="Times New Roman" w:hAnsi="Times New Roman" w:cs="Times New Roman"/>
          <w:noProof w:val="0"/>
          <w:sz w:val="24"/>
          <w:szCs w:val="24"/>
          <w:lang w:val="en-ID" w:eastAsia="en-ID"/>
        </w:rPr>
        <w:t xml:space="preserve">, </w:t>
      </w:r>
      <w:r w:rsidRPr="0086472E">
        <w:rPr>
          <w:rFonts w:ascii="Times New Roman" w:eastAsia="Times New Roman" w:hAnsi="Times New Roman" w:cs="Times New Roman"/>
          <w:i/>
          <w:iCs/>
          <w:noProof w:val="0"/>
          <w:sz w:val="24"/>
          <w:szCs w:val="24"/>
          <w:lang w:val="en-ID" w:eastAsia="en-ID"/>
        </w:rPr>
        <w:t>restatement</w:t>
      </w:r>
      <w:r w:rsidRPr="0086472E">
        <w:rPr>
          <w:rFonts w:ascii="Times New Roman" w:eastAsia="Times New Roman" w:hAnsi="Times New Roman" w:cs="Times New Roman"/>
          <w:noProof w:val="0"/>
          <w:sz w:val="24"/>
          <w:szCs w:val="24"/>
          <w:lang w:val="en-ID" w:eastAsia="en-ID"/>
        </w:rPr>
        <w:t xml:space="preserve">, atau opini </w:t>
      </w:r>
      <w:r w:rsidRPr="0086472E">
        <w:rPr>
          <w:rFonts w:ascii="Times New Roman" w:eastAsia="Times New Roman" w:hAnsi="Times New Roman" w:cs="Times New Roman"/>
          <w:i/>
          <w:iCs/>
          <w:noProof w:val="0"/>
          <w:sz w:val="24"/>
          <w:szCs w:val="24"/>
          <w:lang w:val="en-ID" w:eastAsia="en-ID"/>
        </w:rPr>
        <w:t>going concern</w:t>
      </w:r>
      <w:r w:rsidRPr="0086472E">
        <w:rPr>
          <w:rFonts w:ascii="Times New Roman" w:eastAsia="Times New Roman" w:hAnsi="Times New Roman" w:cs="Times New Roman"/>
          <w:noProof w:val="0"/>
          <w:sz w:val="24"/>
          <w:szCs w:val="24"/>
          <w:lang w:val="en-ID" w:eastAsia="en-ID"/>
        </w:rPr>
        <w:t xml:space="preserve">. Jika menggunakan teori sinyal reputasi KAP, pemilihan auditor Big Four, atau transparansi pengungkapan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dapat menjadi relevan. Jika menggunakan teori atribusi pengukuran dapat diarahkan pada karakteristik auditor, seperti kompetensi, independensi, etika, pengalaman, dan </w:t>
      </w:r>
      <w:r w:rsidRPr="0086472E">
        <w:rPr>
          <w:rFonts w:ascii="Times New Roman" w:eastAsia="Times New Roman" w:hAnsi="Times New Roman" w:cs="Times New Roman"/>
          <w:i/>
          <w:iCs/>
          <w:noProof w:val="0"/>
          <w:sz w:val="24"/>
          <w:szCs w:val="24"/>
          <w:lang w:val="en-ID" w:eastAsia="en-ID"/>
        </w:rPr>
        <w:t>due professional care</w:t>
      </w:r>
      <w:r w:rsidRPr="0086472E">
        <w:rPr>
          <w:rFonts w:ascii="Times New Roman" w:eastAsia="Times New Roman" w:hAnsi="Times New Roman" w:cs="Times New Roman"/>
          <w:noProof w:val="0"/>
          <w:sz w:val="24"/>
          <w:szCs w:val="24"/>
          <w:lang w:val="en-ID" w:eastAsia="en-ID"/>
        </w:rPr>
        <w:t>.</w:t>
      </w:r>
    </w:p>
    <w:p w14:paraId="08096EC2" w14:textId="1072B048" w:rsidR="006F5E5F" w:rsidRDefault="0086472E" w:rsidP="00C9204A">
      <w:pPr>
        <w:spacing w:after="0" w:line="360" w:lineRule="auto"/>
        <w:ind w:firstLine="720"/>
        <w:jc w:val="both"/>
        <w:rPr>
          <w:rFonts w:ascii="Times New Roman" w:eastAsia="Times New Roman" w:hAnsi="Times New Roman" w:cs="Times New Roman"/>
          <w:noProof w:val="0"/>
          <w:sz w:val="24"/>
          <w:szCs w:val="24"/>
          <w:lang w:val="en-ID" w:eastAsia="en-ID"/>
        </w:rPr>
      </w:pPr>
      <w:r w:rsidRPr="0086472E">
        <w:rPr>
          <w:rFonts w:ascii="Times New Roman" w:eastAsia="Times New Roman" w:hAnsi="Times New Roman" w:cs="Times New Roman"/>
          <w:noProof w:val="0"/>
          <w:sz w:val="24"/>
          <w:szCs w:val="24"/>
          <w:lang w:val="en-ID" w:eastAsia="en-ID"/>
        </w:rPr>
        <w:t xml:space="preserve">Dengan demikian arah penelitian masa depan perlu bergeser dari sekadar menguji apakah </w:t>
      </w:r>
      <w:r w:rsidRPr="0086472E">
        <w:rPr>
          <w:rFonts w:ascii="Times New Roman" w:eastAsia="Times New Roman" w:hAnsi="Times New Roman" w:cs="Times New Roman"/>
          <w:i/>
          <w:iCs/>
          <w:noProof w:val="0"/>
          <w:sz w:val="24"/>
          <w:szCs w:val="24"/>
          <w:lang w:val="en-ID" w:eastAsia="en-ID"/>
        </w:rPr>
        <w:t>audit fee</w:t>
      </w:r>
      <w:r w:rsidRPr="0086472E">
        <w:rPr>
          <w:rFonts w:ascii="Times New Roman" w:eastAsia="Times New Roman" w:hAnsi="Times New Roman" w:cs="Times New Roman"/>
          <w:noProof w:val="0"/>
          <w:sz w:val="24"/>
          <w:szCs w:val="24"/>
          <w:lang w:val="en-ID" w:eastAsia="en-ID"/>
        </w:rPr>
        <w:t xml:space="preserve"> berpengaruh terhadap kualitas audit menuju pengujian yang lebih berbasis teori. </w:t>
      </w:r>
      <w:r w:rsidR="00B01E7E" w:rsidRPr="00B01E7E">
        <w:rPr>
          <w:rFonts w:ascii="Times New Roman" w:eastAsia="Times New Roman" w:hAnsi="Times New Roman" w:cs="Times New Roman"/>
          <w:noProof w:val="0"/>
          <w:sz w:val="24"/>
          <w:szCs w:val="24"/>
          <w:lang w:eastAsia="en-ID"/>
        </w:rPr>
        <w:t xml:space="preserve">Penelitian berikutnya perlu menjelaskan </w:t>
      </w:r>
      <w:r w:rsidR="00B01E7E" w:rsidRPr="00B01E7E">
        <w:rPr>
          <w:rFonts w:ascii="Times New Roman" w:eastAsia="Times New Roman" w:hAnsi="Times New Roman" w:cs="Times New Roman"/>
          <w:i/>
          <w:iCs/>
          <w:noProof w:val="0"/>
          <w:sz w:val="24"/>
          <w:szCs w:val="24"/>
          <w:lang w:eastAsia="en-ID"/>
        </w:rPr>
        <w:t>audit fee</w:t>
      </w:r>
      <w:r w:rsidR="00B01E7E" w:rsidRPr="00B01E7E">
        <w:rPr>
          <w:rFonts w:ascii="Times New Roman" w:eastAsia="Times New Roman" w:hAnsi="Times New Roman" w:cs="Times New Roman"/>
          <w:noProof w:val="0"/>
          <w:sz w:val="24"/>
          <w:szCs w:val="24"/>
          <w:lang w:eastAsia="en-ID"/>
        </w:rPr>
        <w:t xml:space="preserve"> sebagai biaya </w:t>
      </w:r>
      <w:r w:rsidR="00B01E7E" w:rsidRPr="00B01E7E">
        <w:rPr>
          <w:rFonts w:ascii="Times New Roman" w:eastAsia="Times New Roman" w:hAnsi="Times New Roman" w:cs="Times New Roman"/>
          <w:i/>
          <w:iCs/>
          <w:noProof w:val="0"/>
          <w:sz w:val="24"/>
          <w:szCs w:val="24"/>
          <w:lang w:eastAsia="en-ID"/>
        </w:rPr>
        <w:t>monitoring</w:t>
      </w:r>
      <w:r w:rsidR="00B01E7E" w:rsidRPr="00B01E7E">
        <w:rPr>
          <w:rFonts w:ascii="Times New Roman" w:eastAsia="Times New Roman" w:hAnsi="Times New Roman" w:cs="Times New Roman"/>
          <w:noProof w:val="0"/>
          <w:sz w:val="24"/>
          <w:szCs w:val="24"/>
          <w:lang w:eastAsia="en-ID"/>
        </w:rPr>
        <w:t xml:space="preserve"> dalam teori keagenan sebagai sinyal kredibilitas dalam teori sinyal serta sebagai hasil interaksi faktor internal dan eksternal auditor dalam teori atribusi. Pendekatan ini akan memperkuat kontribusi teoretis riset </w:t>
      </w:r>
      <w:r w:rsidR="00B01E7E" w:rsidRPr="00B01E7E">
        <w:rPr>
          <w:rFonts w:ascii="Times New Roman" w:eastAsia="Times New Roman" w:hAnsi="Times New Roman" w:cs="Times New Roman"/>
          <w:i/>
          <w:iCs/>
          <w:noProof w:val="0"/>
          <w:sz w:val="24"/>
          <w:szCs w:val="24"/>
          <w:lang w:eastAsia="en-ID"/>
        </w:rPr>
        <w:t>audit fee</w:t>
      </w:r>
      <w:r w:rsidR="00B01E7E" w:rsidRPr="00B01E7E">
        <w:rPr>
          <w:rFonts w:ascii="Times New Roman" w:eastAsia="Times New Roman" w:hAnsi="Times New Roman" w:cs="Times New Roman"/>
          <w:noProof w:val="0"/>
          <w:sz w:val="24"/>
          <w:szCs w:val="24"/>
          <w:lang w:eastAsia="en-ID"/>
        </w:rPr>
        <w:t xml:space="preserve"> dan kualitas audit, sekaligus menghasilkan model penelitian yang lebih kaya dan relevan bagi pengembangan literatur audit.</w:t>
      </w:r>
    </w:p>
    <w:p w14:paraId="4387C312" w14:textId="2B1F4CF4" w:rsidR="006F5E5F" w:rsidRPr="00240983" w:rsidRDefault="00240983" w:rsidP="00240983">
      <w:pPr>
        <w:pStyle w:val="ListParagraph"/>
        <w:numPr>
          <w:ilvl w:val="0"/>
          <w:numId w:val="6"/>
        </w:numPr>
        <w:spacing w:before="240" w:after="0" w:line="276" w:lineRule="auto"/>
        <w:ind w:left="284"/>
        <w:jc w:val="both"/>
        <w:rPr>
          <w:rFonts w:ascii="Times New Roman" w:eastAsia="Times New Roman" w:hAnsi="Times New Roman" w:cs="Times New Roman"/>
          <w:b/>
          <w:bCs/>
          <w:noProof w:val="0"/>
          <w:sz w:val="24"/>
          <w:szCs w:val="24"/>
          <w:lang w:val="en-ID" w:eastAsia="en-ID"/>
        </w:rPr>
      </w:pPr>
      <w:r w:rsidRPr="00240983">
        <w:rPr>
          <w:rFonts w:ascii="Times New Roman" w:eastAsia="Times New Roman" w:hAnsi="Times New Roman" w:cs="Times New Roman"/>
          <w:b/>
          <w:bCs/>
          <w:noProof w:val="0"/>
          <w:sz w:val="24"/>
          <w:szCs w:val="24"/>
          <w:lang w:val="en-ID" w:eastAsia="en-ID"/>
        </w:rPr>
        <w:t>KE</w:t>
      </w:r>
      <w:r w:rsidR="006F5E5F" w:rsidRPr="00240983">
        <w:rPr>
          <w:rFonts w:ascii="Times New Roman" w:eastAsia="Times New Roman" w:hAnsi="Times New Roman" w:cs="Times New Roman"/>
          <w:b/>
          <w:bCs/>
          <w:noProof w:val="0"/>
          <w:sz w:val="24"/>
          <w:szCs w:val="24"/>
          <w:lang w:val="en-ID" w:eastAsia="en-ID"/>
        </w:rPr>
        <w:t>SIMPULAN</w:t>
      </w:r>
    </w:p>
    <w:p w14:paraId="2F208FE0" w14:textId="42A56DED" w:rsidR="00E351AE" w:rsidRPr="00E351AE" w:rsidRDefault="00E351AE" w:rsidP="00E351AE">
      <w:pPr>
        <w:spacing w:after="0" w:line="276" w:lineRule="auto"/>
        <w:ind w:firstLine="720"/>
        <w:jc w:val="both"/>
        <w:rPr>
          <w:rFonts w:ascii="Times New Roman" w:eastAsia="Times New Roman" w:hAnsi="Times New Roman" w:cs="Times New Roman"/>
          <w:noProof w:val="0"/>
          <w:sz w:val="24"/>
          <w:szCs w:val="24"/>
          <w:lang w:val="en-ID" w:eastAsia="en-ID"/>
        </w:rPr>
      </w:pPr>
      <w:r w:rsidRPr="00E351AE">
        <w:rPr>
          <w:rFonts w:ascii="Times New Roman" w:eastAsia="Times New Roman" w:hAnsi="Times New Roman" w:cs="Times New Roman"/>
          <w:noProof w:val="0"/>
          <w:sz w:val="24"/>
          <w:szCs w:val="24"/>
          <w:lang w:val="en-ID" w:eastAsia="en-ID"/>
        </w:rPr>
        <w:t>Penelitian ini mereviu 103 artikel jurnal nasional terakreditasi SINTA periode 2020</w:t>
      </w:r>
      <w:r w:rsidR="00067530">
        <w:rPr>
          <w:rFonts w:ascii="Times New Roman" w:eastAsia="Times New Roman" w:hAnsi="Times New Roman" w:cs="Times New Roman"/>
          <w:noProof w:val="0"/>
          <w:sz w:val="24"/>
          <w:szCs w:val="24"/>
          <w:lang w:val="en-ID" w:eastAsia="en-ID"/>
        </w:rPr>
        <w:t>-</w:t>
      </w:r>
      <w:r w:rsidRPr="00E351AE">
        <w:rPr>
          <w:rFonts w:ascii="Times New Roman" w:eastAsia="Times New Roman" w:hAnsi="Times New Roman" w:cs="Times New Roman"/>
          <w:noProof w:val="0"/>
          <w:sz w:val="24"/>
          <w:szCs w:val="24"/>
          <w:lang w:val="en-ID" w:eastAsia="en-ID"/>
        </w:rPr>
        <w:t xml:space="preserve">2026 untuk memetakan perkembangan riset </w:t>
      </w:r>
      <w:r w:rsidRPr="00E351AE">
        <w:rPr>
          <w:rFonts w:ascii="Times New Roman" w:eastAsia="Times New Roman" w:hAnsi="Times New Roman" w:cs="Times New Roman"/>
          <w:i/>
          <w:iCs/>
          <w:noProof w:val="0"/>
          <w:sz w:val="24"/>
          <w:szCs w:val="24"/>
          <w:lang w:val="en-ID" w:eastAsia="en-ID"/>
        </w:rPr>
        <w:t>audit fee</w:t>
      </w:r>
      <w:r w:rsidRPr="00E351AE">
        <w:rPr>
          <w:rFonts w:ascii="Times New Roman" w:eastAsia="Times New Roman" w:hAnsi="Times New Roman" w:cs="Times New Roman"/>
          <w:noProof w:val="0"/>
          <w:sz w:val="24"/>
          <w:szCs w:val="24"/>
          <w:lang w:val="en-ID" w:eastAsia="en-ID"/>
        </w:rPr>
        <w:t xml:space="preserve"> dan kualitas audit di Indonesia. Hasil telaah menunjukkan bahwa riset pada topik ini masih didominasi pendekatan kuantitatif dengan model pengujian langsung, terutama regresi logistik karena kualitas audit banyak diproksikan melalui klasifikasi KAP Big Four dan non-Big Four.</w:t>
      </w:r>
    </w:p>
    <w:p w14:paraId="45A4A7CA" w14:textId="2D21DAF5" w:rsidR="0084513C" w:rsidRDefault="0084513C" w:rsidP="004D065C">
      <w:pPr>
        <w:spacing w:after="0" w:line="276" w:lineRule="auto"/>
        <w:ind w:firstLine="720"/>
        <w:jc w:val="both"/>
      </w:pPr>
      <w:r w:rsidRPr="0084513C">
        <w:rPr>
          <w:rFonts w:ascii="Times New Roman" w:eastAsia="Times New Roman" w:hAnsi="Times New Roman" w:cs="Times New Roman"/>
          <w:noProof w:val="0"/>
          <w:sz w:val="24"/>
          <w:szCs w:val="24"/>
          <w:lang w:val="en-ID" w:eastAsia="en-ID"/>
        </w:rPr>
        <w:t xml:space="preserve">Secara teoretis, </w:t>
      </w:r>
      <w:r w:rsidRPr="00067530">
        <w:rPr>
          <w:rFonts w:ascii="Times New Roman" w:eastAsia="Times New Roman" w:hAnsi="Times New Roman" w:cs="Times New Roman"/>
          <w:i/>
          <w:iCs/>
          <w:noProof w:val="0"/>
          <w:sz w:val="24"/>
          <w:szCs w:val="24"/>
          <w:lang w:val="en-ID" w:eastAsia="en-ID"/>
        </w:rPr>
        <w:t>audit fee</w:t>
      </w:r>
      <w:r w:rsidRPr="0084513C">
        <w:rPr>
          <w:rFonts w:ascii="Times New Roman" w:eastAsia="Times New Roman" w:hAnsi="Times New Roman" w:cs="Times New Roman"/>
          <w:noProof w:val="0"/>
          <w:sz w:val="24"/>
          <w:szCs w:val="24"/>
          <w:lang w:val="en-ID" w:eastAsia="en-ID"/>
        </w:rPr>
        <w:t xml:space="preserve"> tidak dapat dipahami sebagai determinan tunggal kualitas audit. Dalam teori keagenan, audit fee dapat merepresentasikan biaya </w:t>
      </w:r>
      <w:r w:rsidRPr="00067530">
        <w:rPr>
          <w:rFonts w:ascii="Times New Roman" w:eastAsia="Times New Roman" w:hAnsi="Times New Roman" w:cs="Times New Roman"/>
          <w:i/>
          <w:iCs/>
          <w:noProof w:val="0"/>
          <w:sz w:val="24"/>
          <w:szCs w:val="24"/>
          <w:lang w:val="en-ID" w:eastAsia="en-ID"/>
        </w:rPr>
        <w:t>monitoring</w:t>
      </w:r>
      <w:r w:rsidRPr="0084513C">
        <w:rPr>
          <w:rFonts w:ascii="Times New Roman" w:eastAsia="Times New Roman" w:hAnsi="Times New Roman" w:cs="Times New Roman"/>
          <w:noProof w:val="0"/>
          <w:sz w:val="24"/>
          <w:szCs w:val="24"/>
          <w:lang w:val="en-ID" w:eastAsia="en-ID"/>
        </w:rPr>
        <w:t xml:space="preserve"> untuk mengurangi asimetri informasi antara prinsipal dan agen. Dalam teori sinyal, </w:t>
      </w:r>
      <w:r w:rsidRPr="00067530">
        <w:rPr>
          <w:rFonts w:ascii="Times New Roman" w:eastAsia="Times New Roman" w:hAnsi="Times New Roman" w:cs="Times New Roman"/>
          <w:i/>
          <w:iCs/>
          <w:noProof w:val="0"/>
          <w:sz w:val="24"/>
          <w:szCs w:val="24"/>
          <w:lang w:val="en-ID" w:eastAsia="en-ID"/>
        </w:rPr>
        <w:t>audit fee</w:t>
      </w:r>
      <w:r w:rsidRPr="0084513C">
        <w:rPr>
          <w:rFonts w:ascii="Times New Roman" w:eastAsia="Times New Roman" w:hAnsi="Times New Roman" w:cs="Times New Roman"/>
          <w:noProof w:val="0"/>
          <w:sz w:val="24"/>
          <w:szCs w:val="24"/>
          <w:lang w:val="en-ID" w:eastAsia="en-ID"/>
        </w:rPr>
        <w:t xml:space="preserve"> dapat dipahami sebagai sinyal kredibilitas apabila didukung oleh reputasi auditor, independensi, dan kualitas proses audit yang memadai. Namun </w:t>
      </w:r>
      <w:r w:rsidRPr="00067530">
        <w:rPr>
          <w:rFonts w:ascii="Times New Roman" w:eastAsia="Times New Roman" w:hAnsi="Times New Roman" w:cs="Times New Roman"/>
          <w:i/>
          <w:iCs/>
          <w:noProof w:val="0"/>
          <w:sz w:val="24"/>
          <w:szCs w:val="24"/>
          <w:lang w:val="en-ID" w:eastAsia="en-ID"/>
        </w:rPr>
        <w:t>audit fee</w:t>
      </w:r>
      <w:r w:rsidRPr="0084513C">
        <w:rPr>
          <w:rFonts w:ascii="Times New Roman" w:eastAsia="Times New Roman" w:hAnsi="Times New Roman" w:cs="Times New Roman"/>
          <w:noProof w:val="0"/>
          <w:sz w:val="24"/>
          <w:szCs w:val="24"/>
          <w:lang w:val="en-ID" w:eastAsia="en-ID"/>
        </w:rPr>
        <w:t xml:space="preserve"> juga dapat menjadi sumber ancaman independensi apabila menciptakan ketergantungan ekonomi auditor terhadap klien</w:t>
      </w:r>
      <w:r>
        <w:t>.</w:t>
      </w:r>
    </w:p>
    <w:p w14:paraId="741942B7" w14:textId="5ADF3DCA" w:rsidR="004D065C" w:rsidRDefault="00E351AE" w:rsidP="004D065C">
      <w:pPr>
        <w:spacing w:after="0" w:line="276" w:lineRule="auto"/>
        <w:ind w:firstLine="720"/>
        <w:jc w:val="both"/>
        <w:rPr>
          <w:rFonts w:ascii="Times New Roman" w:eastAsia="Times New Roman" w:hAnsi="Times New Roman" w:cs="Times New Roman"/>
          <w:noProof w:val="0"/>
          <w:sz w:val="24"/>
          <w:szCs w:val="24"/>
          <w:lang w:val="en-ID" w:eastAsia="en-ID"/>
        </w:rPr>
      </w:pPr>
      <w:r w:rsidRPr="00E351AE">
        <w:rPr>
          <w:rFonts w:ascii="Times New Roman" w:eastAsia="Times New Roman" w:hAnsi="Times New Roman" w:cs="Times New Roman"/>
          <w:noProof w:val="0"/>
          <w:sz w:val="24"/>
          <w:szCs w:val="24"/>
          <w:lang w:val="en-ID" w:eastAsia="en-ID"/>
        </w:rPr>
        <w:t>Dengan demikian</w:t>
      </w:r>
      <w:r>
        <w:rPr>
          <w:rFonts w:ascii="Times New Roman" w:eastAsia="Times New Roman" w:hAnsi="Times New Roman" w:cs="Times New Roman"/>
          <w:noProof w:val="0"/>
          <w:sz w:val="24"/>
          <w:szCs w:val="24"/>
          <w:lang w:val="en-ID" w:eastAsia="en-ID"/>
        </w:rPr>
        <w:t xml:space="preserve"> </w:t>
      </w:r>
      <w:r w:rsidRPr="00E351AE">
        <w:rPr>
          <w:rFonts w:ascii="Times New Roman" w:eastAsia="Times New Roman" w:hAnsi="Times New Roman" w:cs="Times New Roman"/>
          <w:noProof w:val="0"/>
          <w:sz w:val="24"/>
          <w:szCs w:val="24"/>
          <w:lang w:val="en-ID" w:eastAsia="en-ID"/>
        </w:rPr>
        <w:t xml:space="preserve">pengaruh </w:t>
      </w:r>
      <w:r w:rsidRPr="00E351AE">
        <w:rPr>
          <w:rFonts w:ascii="Times New Roman" w:eastAsia="Times New Roman" w:hAnsi="Times New Roman" w:cs="Times New Roman"/>
          <w:i/>
          <w:iCs/>
          <w:noProof w:val="0"/>
          <w:sz w:val="24"/>
          <w:szCs w:val="24"/>
          <w:lang w:val="en-ID" w:eastAsia="en-ID"/>
        </w:rPr>
        <w:t>audit fee</w:t>
      </w:r>
      <w:r w:rsidRPr="00E351AE">
        <w:rPr>
          <w:rFonts w:ascii="Times New Roman" w:eastAsia="Times New Roman" w:hAnsi="Times New Roman" w:cs="Times New Roman"/>
          <w:noProof w:val="0"/>
          <w:sz w:val="24"/>
          <w:szCs w:val="24"/>
          <w:lang w:val="en-ID" w:eastAsia="en-ID"/>
        </w:rPr>
        <w:t xml:space="preserve"> terhadap kualitas audit bersifat kontingensial. </w:t>
      </w:r>
      <w:r w:rsidRPr="00E351AE">
        <w:rPr>
          <w:rFonts w:ascii="Times New Roman" w:eastAsia="Times New Roman" w:hAnsi="Times New Roman" w:cs="Times New Roman"/>
          <w:i/>
          <w:iCs/>
          <w:noProof w:val="0"/>
          <w:sz w:val="24"/>
          <w:szCs w:val="24"/>
          <w:lang w:val="en-ID" w:eastAsia="en-ID"/>
        </w:rPr>
        <w:t>Audit fee</w:t>
      </w:r>
      <w:r w:rsidRPr="00E351AE">
        <w:rPr>
          <w:rFonts w:ascii="Times New Roman" w:eastAsia="Times New Roman" w:hAnsi="Times New Roman" w:cs="Times New Roman"/>
          <w:noProof w:val="0"/>
          <w:sz w:val="24"/>
          <w:szCs w:val="24"/>
          <w:lang w:val="en-ID" w:eastAsia="en-ID"/>
        </w:rPr>
        <w:t xml:space="preserve"> dapat meningkatkan kualitas audit apabila mencerminkan tambahan sumber daya dan perluasan prosedur audit, tetapi pengaruh tersebut dapat melemah apabila tidak didukung independensi, skeptisisme profesional, reputasi KAP, dan tata kelola yang memadai. Penelitian mendatang perlu bergerak dari pengujian hubungan langsung menuju model yang menjelaskan kapan, mengapa, dan melalui mekanisme </w:t>
      </w:r>
      <w:proofErr w:type="gramStart"/>
      <w:r w:rsidRPr="00E351AE">
        <w:rPr>
          <w:rFonts w:ascii="Times New Roman" w:eastAsia="Times New Roman" w:hAnsi="Times New Roman" w:cs="Times New Roman"/>
          <w:noProof w:val="0"/>
          <w:sz w:val="24"/>
          <w:szCs w:val="24"/>
          <w:lang w:val="en-ID" w:eastAsia="en-ID"/>
        </w:rPr>
        <w:t>apa</w:t>
      </w:r>
      <w:proofErr w:type="gramEnd"/>
      <w:r w:rsidRPr="00E351AE">
        <w:rPr>
          <w:rFonts w:ascii="Times New Roman" w:eastAsia="Times New Roman" w:hAnsi="Times New Roman" w:cs="Times New Roman"/>
          <w:noProof w:val="0"/>
          <w:sz w:val="24"/>
          <w:szCs w:val="24"/>
          <w:lang w:val="en-ID" w:eastAsia="en-ID"/>
        </w:rPr>
        <w:t xml:space="preserve"> </w:t>
      </w:r>
      <w:r w:rsidRPr="00E351AE">
        <w:rPr>
          <w:rFonts w:ascii="Times New Roman" w:eastAsia="Times New Roman" w:hAnsi="Times New Roman" w:cs="Times New Roman"/>
          <w:i/>
          <w:iCs/>
          <w:noProof w:val="0"/>
          <w:sz w:val="24"/>
          <w:szCs w:val="24"/>
          <w:lang w:val="en-ID" w:eastAsia="en-ID"/>
        </w:rPr>
        <w:t>audit fee</w:t>
      </w:r>
      <w:r w:rsidRPr="00E351AE">
        <w:rPr>
          <w:rFonts w:ascii="Times New Roman" w:eastAsia="Times New Roman" w:hAnsi="Times New Roman" w:cs="Times New Roman"/>
          <w:noProof w:val="0"/>
          <w:sz w:val="24"/>
          <w:szCs w:val="24"/>
          <w:lang w:val="en-ID" w:eastAsia="en-ID"/>
        </w:rPr>
        <w:t xml:space="preserve"> memengaruhi kualitas audit.</w:t>
      </w:r>
      <w:r w:rsidR="00427104">
        <w:rPr>
          <w:rFonts w:ascii="Times New Roman" w:eastAsia="Times New Roman" w:hAnsi="Times New Roman" w:cs="Times New Roman"/>
          <w:noProof w:val="0"/>
          <w:sz w:val="24"/>
          <w:szCs w:val="24"/>
          <w:lang w:val="en-ID" w:eastAsia="en-ID"/>
        </w:rPr>
        <w:t>\</w:t>
      </w:r>
    </w:p>
    <w:p w14:paraId="7ABA5F19" w14:textId="77777777" w:rsidR="00427104" w:rsidRDefault="00427104" w:rsidP="004D065C">
      <w:pPr>
        <w:spacing w:after="0" w:line="276" w:lineRule="auto"/>
        <w:ind w:firstLine="720"/>
        <w:jc w:val="both"/>
        <w:rPr>
          <w:rFonts w:ascii="Times New Roman" w:eastAsia="Times New Roman" w:hAnsi="Times New Roman" w:cs="Times New Roman"/>
          <w:noProof w:val="0"/>
          <w:sz w:val="24"/>
          <w:szCs w:val="24"/>
          <w:lang w:val="en-ID" w:eastAsia="en-ID"/>
        </w:rPr>
      </w:pPr>
    </w:p>
    <w:p w14:paraId="41524407" w14:textId="77777777" w:rsidR="00427104" w:rsidRDefault="00427104" w:rsidP="004D065C">
      <w:pPr>
        <w:spacing w:after="0" w:line="276" w:lineRule="auto"/>
        <w:ind w:firstLine="720"/>
        <w:jc w:val="both"/>
        <w:rPr>
          <w:rFonts w:ascii="Times New Roman" w:eastAsia="Times New Roman" w:hAnsi="Times New Roman" w:cs="Times New Roman"/>
          <w:noProof w:val="0"/>
          <w:sz w:val="24"/>
          <w:szCs w:val="24"/>
          <w:lang w:val="en-ID" w:eastAsia="en-ID"/>
        </w:rPr>
      </w:pPr>
    </w:p>
    <w:p w14:paraId="0C088BA0" w14:textId="77777777" w:rsidR="00427104" w:rsidRDefault="00427104" w:rsidP="004D065C">
      <w:pPr>
        <w:spacing w:after="0" w:line="276" w:lineRule="auto"/>
        <w:ind w:firstLine="720"/>
        <w:jc w:val="both"/>
        <w:rPr>
          <w:rFonts w:ascii="Times New Roman" w:eastAsia="Times New Roman" w:hAnsi="Times New Roman" w:cs="Times New Roman"/>
          <w:noProof w:val="0"/>
          <w:sz w:val="24"/>
          <w:szCs w:val="24"/>
          <w:lang w:val="en-ID" w:eastAsia="en-ID"/>
        </w:rPr>
      </w:pPr>
    </w:p>
    <w:p w14:paraId="3EE12CC0" w14:textId="77777777" w:rsidR="00427104" w:rsidRDefault="00427104" w:rsidP="004D065C">
      <w:pPr>
        <w:spacing w:after="0" w:line="276" w:lineRule="auto"/>
        <w:ind w:firstLine="720"/>
        <w:jc w:val="both"/>
        <w:rPr>
          <w:rFonts w:ascii="Times New Roman" w:eastAsia="Times New Roman" w:hAnsi="Times New Roman" w:cs="Times New Roman"/>
          <w:noProof w:val="0"/>
          <w:sz w:val="24"/>
          <w:szCs w:val="24"/>
          <w:lang w:val="en-ID" w:eastAsia="en-ID"/>
        </w:rPr>
      </w:pPr>
    </w:p>
    <w:p w14:paraId="5F7EA15B" w14:textId="77777777" w:rsidR="00427104" w:rsidRPr="00E351AE" w:rsidRDefault="00427104" w:rsidP="004D065C">
      <w:pPr>
        <w:spacing w:after="0" w:line="276" w:lineRule="auto"/>
        <w:ind w:firstLine="720"/>
        <w:jc w:val="both"/>
        <w:rPr>
          <w:rFonts w:ascii="Times New Roman" w:eastAsia="Times New Roman" w:hAnsi="Times New Roman" w:cs="Times New Roman"/>
          <w:noProof w:val="0"/>
          <w:sz w:val="24"/>
          <w:szCs w:val="24"/>
          <w:lang w:val="en-ID" w:eastAsia="en-ID"/>
        </w:rPr>
      </w:pPr>
    </w:p>
    <w:p w14:paraId="1A9AA7B6" w14:textId="6C895D4C" w:rsidR="00B64685" w:rsidRPr="00427104" w:rsidRDefault="00237038" w:rsidP="00427104">
      <w:pPr>
        <w:spacing w:after="120" w:line="240" w:lineRule="auto"/>
        <w:ind w:hanging="720"/>
        <w:jc w:val="both"/>
        <w:rPr>
          <w:rFonts w:ascii="Times New Roman" w:eastAsia="Times New Roman" w:hAnsi="Times New Roman" w:cs="Times New Roman"/>
          <w:b/>
          <w:bCs/>
          <w:noProof w:val="0"/>
          <w:sz w:val="24"/>
          <w:szCs w:val="24"/>
          <w:lang w:val="en" w:eastAsia="en-ID"/>
        </w:rPr>
      </w:pPr>
      <w:r w:rsidRPr="00427104">
        <w:rPr>
          <w:rFonts w:ascii="Times New Roman" w:eastAsia="Times New Roman" w:hAnsi="Times New Roman" w:cs="Times New Roman"/>
          <w:b/>
          <w:bCs/>
          <w:noProof w:val="0"/>
          <w:sz w:val="24"/>
          <w:szCs w:val="24"/>
          <w:lang w:val="en" w:eastAsia="en-ID"/>
        </w:rPr>
        <w:lastRenderedPageBreak/>
        <w:t xml:space="preserve">DAFTAR </w:t>
      </w:r>
      <w:r w:rsidR="00240983" w:rsidRPr="00427104">
        <w:rPr>
          <w:rFonts w:ascii="Times New Roman" w:eastAsia="Times New Roman" w:hAnsi="Times New Roman" w:cs="Times New Roman"/>
          <w:b/>
          <w:bCs/>
          <w:noProof w:val="0"/>
          <w:sz w:val="24"/>
          <w:szCs w:val="24"/>
          <w:lang w:val="en" w:eastAsia="en-ID"/>
        </w:rPr>
        <w:t>REFRERENSI</w:t>
      </w:r>
    </w:p>
    <w:p w14:paraId="53600EE0" w14:textId="708B2FD3" w:rsidR="00067530" w:rsidRPr="00427104" w:rsidRDefault="00677466"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eastAsia="Times New Roman" w:hAnsi="Times New Roman" w:cs="Times New Roman"/>
          <w:noProof w:val="0"/>
          <w:sz w:val="24"/>
          <w:szCs w:val="24"/>
          <w:lang w:val="en" w:eastAsia="en-ID"/>
        </w:rPr>
        <w:fldChar w:fldCharType="begin" w:fldLock="1"/>
      </w:r>
      <w:r w:rsidRPr="00427104">
        <w:rPr>
          <w:rFonts w:ascii="Times New Roman" w:eastAsia="Times New Roman" w:hAnsi="Times New Roman" w:cs="Times New Roman"/>
          <w:noProof w:val="0"/>
          <w:sz w:val="24"/>
          <w:szCs w:val="24"/>
          <w:lang w:val="en" w:eastAsia="en-ID"/>
        </w:rPr>
        <w:instrText xml:space="preserve">ADDIN Mendeley Bibliography CSL_BIBLIOGRAPHY </w:instrText>
      </w:r>
      <w:r w:rsidRPr="00427104">
        <w:rPr>
          <w:rFonts w:ascii="Times New Roman" w:eastAsia="Times New Roman" w:hAnsi="Times New Roman" w:cs="Times New Roman"/>
          <w:noProof w:val="0"/>
          <w:sz w:val="24"/>
          <w:szCs w:val="24"/>
          <w:lang w:val="en" w:eastAsia="en-ID"/>
        </w:rPr>
        <w:fldChar w:fldCharType="separate"/>
      </w:r>
      <w:r w:rsidR="00067530" w:rsidRPr="00427104">
        <w:rPr>
          <w:rFonts w:ascii="Times New Roman" w:hAnsi="Times New Roman" w:cs="Times New Roman"/>
          <w:sz w:val="24"/>
          <w:szCs w:val="24"/>
        </w:rPr>
        <w:t xml:space="preserve">Agastya, V. R., &amp; Ardelia, V. B. A. (2024). Analisis Pengaruh Fee Audit , Audit Tenure , Rotasi Audit Dan Reputasi Kap Terhadap Kualitas Audit ( Studi Pada Perusahaam Manufaktur Yang Terdaftar di Bursa Efek Indonesia Tahun 2020-2023 ). </w:t>
      </w:r>
      <w:r w:rsidR="00067530" w:rsidRPr="00427104">
        <w:rPr>
          <w:rFonts w:ascii="Times New Roman" w:hAnsi="Times New Roman" w:cs="Times New Roman"/>
          <w:i/>
          <w:iCs/>
          <w:sz w:val="24"/>
          <w:szCs w:val="24"/>
        </w:rPr>
        <w:t>JPNM (Jurnal Pustaka Nusantara Multidisplin) Vol.2</w:t>
      </w:r>
      <w:r w:rsidR="00067530" w:rsidRPr="00427104">
        <w:rPr>
          <w:rFonts w:ascii="Times New Roman" w:hAnsi="Times New Roman" w:cs="Times New Roman"/>
          <w:sz w:val="24"/>
          <w:szCs w:val="24"/>
        </w:rPr>
        <w:t xml:space="preserve">, </w:t>
      </w:r>
      <w:r w:rsidR="00067530" w:rsidRPr="00427104">
        <w:rPr>
          <w:rFonts w:ascii="Times New Roman" w:hAnsi="Times New Roman" w:cs="Times New Roman"/>
          <w:i/>
          <w:iCs/>
          <w:sz w:val="24"/>
          <w:szCs w:val="24"/>
        </w:rPr>
        <w:t>2</w:t>
      </w:r>
      <w:r w:rsidR="00067530" w:rsidRPr="00427104">
        <w:rPr>
          <w:rFonts w:ascii="Times New Roman" w:hAnsi="Times New Roman" w:cs="Times New Roman"/>
          <w:sz w:val="24"/>
          <w:szCs w:val="24"/>
        </w:rPr>
        <w:t>(3), 1–9.</w:t>
      </w:r>
    </w:p>
    <w:p w14:paraId="27277873" w14:textId="2877EFD3"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gustina, L., &amp; Suryani, A. W. (2022). Rentang kisah literatur tata kelola perusahaan Indonesia. </w:t>
      </w:r>
      <w:r w:rsidRPr="00427104">
        <w:rPr>
          <w:rFonts w:ascii="Times New Roman" w:hAnsi="Times New Roman" w:cs="Times New Roman"/>
          <w:i/>
          <w:iCs/>
          <w:sz w:val="24"/>
          <w:szCs w:val="24"/>
        </w:rPr>
        <w:t>Jurnal Akuntansi Aktu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2021), 25–42. https://doi.org/http://dx.doi.org/10.17977/ um004v9i12022p025</w:t>
      </w:r>
    </w:p>
    <w:p w14:paraId="30449BC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gustini, T., &amp; Siregar, D. L. (2020). PENGARUH FEE AUDIT, AUDIT TENURE DAN ROTASI AUDIT TERHADAP KUALITAS AUDIT DI BURSA EFEK INDONESIA. </w:t>
      </w:r>
      <w:r w:rsidRPr="00427104">
        <w:rPr>
          <w:rFonts w:ascii="Times New Roman" w:hAnsi="Times New Roman" w:cs="Times New Roman"/>
          <w:i/>
          <w:iCs/>
          <w:sz w:val="24"/>
          <w:szCs w:val="24"/>
        </w:rPr>
        <w:t>Jurnal Emb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1), 637–646.</w:t>
      </w:r>
    </w:p>
    <w:p w14:paraId="531936D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isyah, F., Gunawan, H., &amp; Purnamasari, P. (2020). </w:t>
      </w:r>
      <w:r w:rsidRPr="00427104">
        <w:rPr>
          <w:rFonts w:ascii="Times New Roman" w:hAnsi="Times New Roman" w:cs="Times New Roman"/>
          <w:i/>
          <w:iCs/>
          <w:sz w:val="24"/>
          <w:szCs w:val="24"/>
        </w:rPr>
        <w:t>Pengaruh Audit Rotation dan Audit Tenure terhadap Kualitas Audit dengan Fee Audit sebagai Variabel Pemoderasi</w:t>
      </w:r>
      <w:r w:rsidRPr="00427104">
        <w:rPr>
          <w:rFonts w:ascii="Times New Roman" w:hAnsi="Times New Roman" w:cs="Times New Roman"/>
          <w:sz w:val="24"/>
          <w:szCs w:val="24"/>
        </w:rPr>
        <w:t>.</w:t>
      </w:r>
    </w:p>
    <w:p w14:paraId="095A11F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lladeta, R. S., &amp; Afifi, Z. (2025). PENGARUH OPINI AUDIT, AUDIT FEE, AUDIT TENURE, DAN TIME BUDGET PRESSURE TERHADAP KUALITAS AUDIT PADA PERUSAHAAN TRANSPORTATION AND LOGISTIC TAHUN 2021-2024. </w:t>
      </w:r>
      <w:r w:rsidRPr="00427104">
        <w:rPr>
          <w:rFonts w:ascii="Times New Roman" w:hAnsi="Times New Roman" w:cs="Times New Roman"/>
          <w:i/>
          <w:iCs/>
          <w:sz w:val="24"/>
          <w:szCs w:val="24"/>
        </w:rPr>
        <w:t>COSTING: Journal of Economic, Business and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6), 2266–2277.</w:t>
      </w:r>
    </w:p>
    <w:p w14:paraId="5F6F7F6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manda, D. P., &amp; Maisyarah, R. (2025). Pengaruh Fee Audit , Audit Tenure , Ukuran Perusahaan dan Komite Audit Terhadap Kualitas Audit Pada Perusahaan Manufaktur Yang Terdaftar Di BEI Tahun 2019 - 2023. </w:t>
      </w:r>
      <w:r w:rsidRPr="00427104">
        <w:rPr>
          <w:rFonts w:ascii="Times New Roman" w:hAnsi="Times New Roman" w:cs="Times New Roman"/>
          <w:i/>
          <w:iCs/>
          <w:sz w:val="24"/>
          <w:szCs w:val="24"/>
        </w:rPr>
        <w:t>YUME : Journal of Management</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1), 1410–1422.</w:t>
      </w:r>
    </w:p>
    <w:p w14:paraId="537864D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min, M. A., Abdelmaged, E. M., &amp; Elamer, A. A. (2025). Power, risk and cost: how CEO tenure and foreign ownership shape audit pricing in an emerging economy. </w:t>
      </w:r>
      <w:r w:rsidRPr="00427104">
        <w:rPr>
          <w:rFonts w:ascii="Times New Roman" w:hAnsi="Times New Roman" w:cs="Times New Roman"/>
          <w:i/>
          <w:iCs/>
          <w:sz w:val="24"/>
          <w:szCs w:val="24"/>
        </w:rPr>
        <w:t>International Journal of Accounting and Information Management</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3</w:t>
      </w:r>
      <w:r w:rsidRPr="00427104">
        <w:rPr>
          <w:rFonts w:ascii="Times New Roman" w:hAnsi="Times New Roman" w:cs="Times New Roman"/>
          <w:sz w:val="24"/>
          <w:szCs w:val="24"/>
        </w:rPr>
        <w:t>(5), 828–854. https://doi.org/10.1108/IJAIM-10-2024-0408</w:t>
      </w:r>
    </w:p>
    <w:p w14:paraId="4CC2848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na, L. W., Astuti, D. S. P., &amp; Kristianto, D. (2020). </w:t>
      </w:r>
      <w:r w:rsidRPr="00427104">
        <w:rPr>
          <w:rFonts w:ascii="Times New Roman" w:hAnsi="Times New Roman" w:cs="Times New Roman"/>
          <w:i/>
          <w:iCs/>
          <w:sz w:val="24"/>
          <w:szCs w:val="24"/>
        </w:rPr>
        <w:t>PENGARUH AUDIT FEE, PENGALAMAN AUDIT, DAN SKEPTISME PROFESIONAL TERHADAP KUALITAS AUDIT DENGAN INDEPENDENSI SEBAGAI VARIABEL MODERASI (Survei pada KAP di Jawa Tengah dan DIY)</w:t>
      </w:r>
      <w:r w:rsidRPr="00427104">
        <w:rPr>
          <w:rFonts w:ascii="Times New Roman" w:hAnsi="Times New Roman" w:cs="Times New Roman"/>
          <w:sz w:val="24"/>
          <w:szCs w:val="24"/>
        </w:rPr>
        <w:t>.</w:t>
      </w:r>
    </w:p>
    <w:p w14:paraId="5D63B7EA"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ndardini, S. E. R., Erlina, &amp; Adnans, A. A. (2024). Audit Committee as A Moderating Variable : Factors Influencing Audit Quality in Financial Sector on the IDX. </w:t>
      </w:r>
      <w:r w:rsidRPr="00427104">
        <w:rPr>
          <w:rFonts w:ascii="Times New Roman" w:hAnsi="Times New Roman" w:cs="Times New Roman"/>
          <w:i/>
          <w:iCs/>
          <w:sz w:val="24"/>
          <w:szCs w:val="24"/>
        </w:rPr>
        <w:t>International Journal of Islamic Business and Management Review</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1), 1–12. https://doi.org/https://doi.org/10.54099/ijibmr.v4i1.611 ARTICLE</w:t>
      </w:r>
    </w:p>
    <w:p w14:paraId="559369A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nggarani, D., Puspitosarie, E., &amp; Khrisna, S. H. (2021). </w:t>
      </w:r>
      <w:r w:rsidRPr="00427104">
        <w:rPr>
          <w:rFonts w:ascii="Times New Roman" w:hAnsi="Times New Roman" w:cs="Times New Roman"/>
          <w:i/>
          <w:iCs/>
          <w:sz w:val="24"/>
          <w:szCs w:val="24"/>
        </w:rPr>
        <w:t>PENGARUH ETIKA AUDIT , FEE AUDIT , DAN REPUTASI AUDITOR TERHADAP KUALITAS AUDIT ( Studi Pada Kantor Akuntan Publik ( KAP ) di Kota Malang )</w:t>
      </w:r>
      <w:r w:rsidRPr="00427104">
        <w:rPr>
          <w:rFonts w:ascii="Times New Roman" w:hAnsi="Times New Roman" w:cs="Times New Roman"/>
          <w:sz w:val="24"/>
          <w:szCs w:val="24"/>
        </w:rPr>
        <w:t>.</w:t>
      </w:r>
    </w:p>
    <w:p w14:paraId="1349A0E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nggria, W. (2020). </w:t>
      </w:r>
      <w:r w:rsidRPr="00427104">
        <w:rPr>
          <w:rFonts w:ascii="Times New Roman" w:hAnsi="Times New Roman" w:cs="Times New Roman"/>
          <w:i/>
          <w:iCs/>
          <w:sz w:val="24"/>
          <w:szCs w:val="24"/>
        </w:rPr>
        <w:t>PENGARUH AUDIT TENURE DAN AUDIT FEE TERHADAP KUALITAS AUDIT DENGAN KOMITE AUDIT SEBAGAI VARIABEL MODERASI (Studi Pada Perusahaan Manufaktur dengan Sub Sektor Basic Industry and Chemicals Yang Terdaftar di Bursa Efek Indonesia Pada Tahun 2016-2019)</w:t>
      </w:r>
      <w:r w:rsidRPr="00427104">
        <w:rPr>
          <w:rFonts w:ascii="Times New Roman" w:hAnsi="Times New Roman" w:cs="Times New Roman"/>
          <w:sz w:val="24"/>
          <w:szCs w:val="24"/>
        </w:rPr>
        <w:t>.</w:t>
      </w:r>
    </w:p>
    <w:p w14:paraId="0AAED1A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priani, D. D., &amp; Achyani, F. (2023). Pengaruh Keahlian Komite Audit, Independensi, Dan Client Importance Terhadap Kualitas Audit Dengan Fee Audit Sebagai Variabel Moderasi (Studi Empiris pada Perusahaan Sektor Infrasruktur, Utilitas dan Transportasi yang Terdaftar di Bursa Efek Indonesia Tah. </w:t>
      </w:r>
      <w:r w:rsidRPr="00427104">
        <w:rPr>
          <w:rFonts w:ascii="Times New Roman" w:hAnsi="Times New Roman" w:cs="Times New Roman"/>
          <w:i/>
          <w:iCs/>
          <w:sz w:val="24"/>
          <w:szCs w:val="24"/>
        </w:rPr>
        <w:t>Management Studies and Entrepreneurship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6), 8739–8752.</w:t>
      </w:r>
    </w:p>
    <w:p w14:paraId="6FAEBB2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lastRenderedPageBreak/>
        <w:t xml:space="preserve">Aprilady, S., Nasir, A., Hasan, M. A., &amp; Natariasari, R. (2023). KUALITAS AUDIT DITINJAU DARI INDEPENDENSI, AUDIT TENURE, AUDIT FEE DAN DUE PROFESSIONAL CARE. </w:t>
      </w:r>
      <w:r w:rsidRPr="00427104">
        <w:rPr>
          <w:rFonts w:ascii="Times New Roman" w:hAnsi="Times New Roman" w:cs="Times New Roman"/>
          <w:i/>
          <w:iCs/>
          <w:sz w:val="24"/>
          <w:szCs w:val="24"/>
        </w:rPr>
        <w:t>CURRENT Jurnal Kajian Akuntansi Dan Bisnis Terkin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2), 356–368.</w:t>
      </w:r>
    </w:p>
    <w:p w14:paraId="1D4FABA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Arif, M. F., &amp; Lastanti, H. S. (2023). PENGARUH TENURE AUDIT, ROTASI AUDIT, AUDIT FEE DAN SPESIALISASI AUDITOR TERHADAP KUALITAS AUDIT DENGAN KOMITE AUDIT SEBAGAI VARIABEL MODERASI. </w:t>
      </w:r>
      <w:r w:rsidRPr="00427104">
        <w:rPr>
          <w:rFonts w:ascii="Times New Roman" w:hAnsi="Times New Roman" w:cs="Times New Roman"/>
          <w:i/>
          <w:iCs/>
          <w:sz w:val="24"/>
          <w:szCs w:val="24"/>
        </w:rPr>
        <w:t>Jurnal Ekonomi Trisakt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1), 1373–1382. https://doi.org/http://dx.doi.org/10.25105/jet.v3i1.16085</w:t>
      </w:r>
    </w:p>
    <w:p w14:paraId="1479EF48"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Cahyati, W. N., Hariyanto, E., Setyadi, E. J., &amp; Inayati, N. I. (2021). PENGARUH ROTASI AUDIT , AUDIT TENURE , FEE AUDIT , DAN KOMITE AUDIT TERHADAP KUALITAS AUDIT (Studi pada Perusahaan Food and Beverage yang terdaftar di Bursa Efek Indonesia Tahun 2014-2019). </w:t>
      </w:r>
      <w:r w:rsidRPr="00427104">
        <w:rPr>
          <w:rFonts w:ascii="Times New Roman" w:hAnsi="Times New Roman" w:cs="Times New Roman"/>
          <w:i/>
          <w:iCs/>
          <w:sz w:val="24"/>
          <w:szCs w:val="24"/>
        </w:rPr>
        <w:t>RATIO: Reviu Akuntansi Kontemporer Indonesi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1), 51–62.</w:t>
      </w:r>
    </w:p>
    <w:p w14:paraId="24DD520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Chasanah, I. N., Sabrina, Z. N., Makhsunnah, C. E., Laily, A., Aziza, &amp; Pramiana, O. (2022). Pengaruh Audit Tenure dan Fee Audit terhadap Kualitas Audit. </w:t>
      </w:r>
      <w:r w:rsidRPr="00427104">
        <w:rPr>
          <w:rFonts w:ascii="Times New Roman" w:hAnsi="Times New Roman" w:cs="Times New Roman"/>
          <w:i/>
          <w:iCs/>
          <w:sz w:val="24"/>
          <w:szCs w:val="24"/>
        </w:rPr>
        <w:t>MARGIN ECO: Jurnal Ekonomi Dan Perkembangan Bisn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2), 40–54.</w:t>
      </w:r>
    </w:p>
    <w:p w14:paraId="59A1C611"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amayanti, E. W., &amp; Aufa, M. (2022). Pengaruh Audit Fee dan Audit Tenure Terhadap Kualitas Audit. </w:t>
      </w:r>
      <w:r w:rsidRPr="00427104">
        <w:rPr>
          <w:rFonts w:ascii="Times New Roman" w:hAnsi="Times New Roman" w:cs="Times New Roman"/>
          <w:i/>
          <w:iCs/>
          <w:sz w:val="24"/>
          <w:szCs w:val="24"/>
        </w:rPr>
        <w:t>Sinomika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3), 497–512.</w:t>
      </w:r>
    </w:p>
    <w:p w14:paraId="2E3851F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amayanti, R. (2022). PENGARUH PROFESSIONAL FEE AUDIT, AUDIT DELAY TERHADAP KUALITAS AUDIT DENGAN KOMITE AUDIT SEBAGAI PEMODERASI (Studi Empiris pada Perusahaan Indeks LQ45 yang Terdaftar di Bursa Efek Indonesia Tahun 2018 – 2021). </w:t>
      </w:r>
      <w:r w:rsidRPr="00427104">
        <w:rPr>
          <w:rFonts w:ascii="Times New Roman" w:hAnsi="Times New Roman" w:cs="Times New Roman"/>
          <w:i/>
          <w:iCs/>
          <w:sz w:val="24"/>
          <w:szCs w:val="24"/>
        </w:rPr>
        <w:t>SCIENTIFIC JOURNAL OF REFLECTION: Economic, Accounting, Management and Busines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4), 1142–1149.</w:t>
      </w:r>
    </w:p>
    <w:p w14:paraId="41AE529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eAngelo, L. E. (1981). Auditor size and audit quality. </w:t>
      </w:r>
      <w:r w:rsidRPr="00427104">
        <w:rPr>
          <w:rFonts w:ascii="Times New Roman" w:hAnsi="Times New Roman" w:cs="Times New Roman"/>
          <w:i/>
          <w:iCs/>
          <w:sz w:val="24"/>
          <w:szCs w:val="24"/>
        </w:rPr>
        <w:t>Journal of Accounting and Economic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3), 183–199. https://doi.org/https://doi.org/10.1016/0165-4101(81)90002-1</w:t>
      </w:r>
    </w:p>
    <w:p w14:paraId="57A44CF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eFond, M., &amp; Zhang, J. (2014). A review of archival auditing research. </w:t>
      </w:r>
      <w:r w:rsidRPr="00427104">
        <w:rPr>
          <w:rFonts w:ascii="Times New Roman" w:hAnsi="Times New Roman" w:cs="Times New Roman"/>
          <w:i/>
          <w:iCs/>
          <w:sz w:val="24"/>
          <w:szCs w:val="24"/>
        </w:rPr>
        <w:t>Journal of Accounting and Economic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8</w:t>
      </w:r>
      <w:r w:rsidRPr="00427104">
        <w:rPr>
          <w:rFonts w:ascii="Times New Roman" w:hAnsi="Times New Roman" w:cs="Times New Roman"/>
          <w:sz w:val="24"/>
          <w:szCs w:val="24"/>
        </w:rPr>
        <w:t>(2), 275–326. https://doi.org/https://doi.org/10.1016/j.jacceco.2014.09.002</w:t>
      </w:r>
    </w:p>
    <w:p w14:paraId="55298A3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ewi, I. A. P. P. C., D, P. E. D. M., &amp; Devi, S. (2020). PENGARUH PENGALAMAN AUDITOR, AUDIT TENURE, TIME BUDGET PRESSURE, DAN FEE AUDIT TERHADAP KUALITAS AUDIT PADA KANTOR AKUNTAN PUBLIK DI BALI. </w:t>
      </w:r>
      <w:r w:rsidRPr="00427104">
        <w:rPr>
          <w:rFonts w:ascii="Times New Roman" w:hAnsi="Times New Roman" w:cs="Times New Roman"/>
          <w:i/>
          <w:iCs/>
          <w:sz w:val="24"/>
          <w:szCs w:val="24"/>
        </w:rPr>
        <w:t>JIMAT (Jurnal Ilmiah Mahasiswa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1</w:t>
      </w:r>
      <w:r w:rsidRPr="00427104">
        <w:rPr>
          <w:rFonts w:ascii="Times New Roman" w:hAnsi="Times New Roman" w:cs="Times New Roman"/>
          <w:sz w:val="24"/>
          <w:szCs w:val="24"/>
        </w:rPr>
        <w:t>(3), 499–508.</w:t>
      </w:r>
    </w:p>
    <w:p w14:paraId="35A7CB0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Djamil, N. (2024). Audit Quality : Audit Fees , Audit Tenure , Audit Rotation , Auditor Reputation and Audit Specialization. </w:t>
      </w:r>
      <w:r w:rsidRPr="00427104">
        <w:rPr>
          <w:rFonts w:ascii="Times New Roman" w:hAnsi="Times New Roman" w:cs="Times New Roman"/>
          <w:i/>
          <w:iCs/>
          <w:sz w:val="24"/>
          <w:szCs w:val="24"/>
        </w:rPr>
        <w:t>International Journal of Economics, Business And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4), 544–553. https://doi.org/10.5281/zenodo.1488537</w:t>
      </w:r>
    </w:p>
    <w:p w14:paraId="01239E3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Ede, F., &amp; Muhammad, M. M. (2022). Pengaruh Fee Audit , Audit Tenure , dan Rotasi Audit Terhadap Kualitas Audit. </w:t>
      </w:r>
      <w:r w:rsidRPr="00427104">
        <w:rPr>
          <w:rFonts w:ascii="Times New Roman" w:hAnsi="Times New Roman" w:cs="Times New Roman"/>
          <w:i/>
          <w:iCs/>
          <w:sz w:val="24"/>
          <w:szCs w:val="24"/>
        </w:rPr>
        <w:t>KALBISIANA : Jurnal Mahasiswa Institut Teknologi Dan Bisnis Kalb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3), 3371–3381.</w:t>
      </w:r>
    </w:p>
    <w:p w14:paraId="4E7A387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El-Dyasty, M. M., &amp; Elamer, A. A. (2024). How female leadership and auditor affiliations shape audit fees: evidence from Egypt. </w:t>
      </w:r>
      <w:r w:rsidRPr="00427104">
        <w:rPr>
          <w:rFonts w:ascii="Times New Roman" w:hAnsi="Times New Roman" w:cs="Times New Roman"/>
          <w:i/>
          <w:iCs/>
          <w:sz w:val="24"/>
          <w:szCs w:val="24"/>
        </w:rPr>
        <w:t>Journal of Financial Reporting and Accounting</w:t>
      </w:r>
      <w:r w:rsidRPr="00427104">
        <w:rPr>
          <w:rFonts w:ascii="Times New Roman" w:hAnsi="Times New Roman" w:cs="Times New Roman"/>
          <w:sz w:val="24"/>
          <w:szCs w:val="24"/>
        </w:rPr>
        <w:t>. https://doi.org/10.1108/JFRA-12-2023-0740</w:t>
      </w:r>
    </w:p>
    <w:p w14:paraId="41D510D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Exeliem, M. R., &amp; Hermie. (2026). Pengaruh Audit Fee, Audit Tenure dan Profitabilitas Terhadap Kualitas Audit dengan Komite Audit sebagai Variabel Moderasi. </w:t>
      </w:r>
      <w:r w:rsidRPr="00427104">
        <w:rPr>
          <w:rFonts w:ascii="Times New Roman" w:hAnsi="Times New Roman" w:cs="Times New Roman"/>
          <w:i/>
          <w:iCs/>
          <w:sz w:val="24"/>
          <w:szCs w:val="24"/>
        </w:rPr>
        <w:t>As-Syirkah : Islamic Economics &amp; Financial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1), 296–312. https://doi.org/10.56672/assyirkah.v5i1.549</w:t>
      </w:r>
    </w:p>
    <w:p w14:paraId="25F2C9D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lastRenderedPageBreak/>
        <w:t xml:space="preserve">Fadhlan, I., Anisma, Y., &amp; Silalahi, S. P. (2023). PENGARUH AUDIT FEE, AUDIT TENURE, ROTASI AUDIT DAN REPUTASI KANTOR AKUNTAN PUBLIK TERHADAP KUALITAS AUDIT. </w:t>
      </w:r>
      <w:r w:rsidRPr="00427104">
        <w:rPr>
          <w:rFonts w:ascii="Times New Roman" w:hAnsi="Times New Roman" w:cs="Times New Roman"/>
          <w:i/>
          <w:iCs/>
          <w:sz w:val="24"/>
          <w:szCs w:val="24"/>
        </w:rPr>
        <w:t>CURRENT Jurnal Kajian Akuntansi Dan Bisnis Terkin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1), 49–61. https://doi.org/https://doi.org/10.31258/current.4.1.49-61 EiISSNm2721-1819</w:t>
      </w:r>
    </w:p>
    <w:p w14:paraId="6E36F601"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Fauzi, V. P., &amp; Priono, H. (2024). Pengaruh Audit Fee, Audit Tenure, dan Audit Delay Terhadap Kualitas Audit dengan Komite Audit Sebagai Variabel Moderasi. </w:t>
      </w:r>
      <w:r w:rsidRPr="00427104">
        <w:rPr>
          <w:rFonts w:ascii="Times New Roman" w:hAnsi="Times New Roman" w:cs="Times New Roman"/>
          <w:i/>
          <w:iCs/>
          <w:sz w:val="24"/>
          <w:szCs w:val="24"/>
        </w:rPr>
        <w:t>Al-Kharaj : Jurnal Ekonomi , Keuangan &amp; Bisnis Syaria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10), 6142–6158. https://doi.org/10.47467/alkharaj.v6i10.2790</w:t>
      </w:r>
    </w:p>
    <w:p w14:paraId="4D88729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Fitriani, H., &amp; Challen, A. E. (2024). PENGARUH AUDIT TENURE, AUDIT FEE, AUDIT CAPACITY STRESS SERTA SPESIALISASI AUDITOR TERHADAP KUALITAS AUDIT. </w:t>
      </w:r>
      <w:r w:rsidRPr="00427104">
        <w:rPr>
          <w:rFonts w:ascii="Times New Roman" w:hAnsi="Times New Roman" w:cs="Times New Roman"/>
          <w:i/>
          <w:iCs/>
          <w:sz w:val="24"/>
          <w:szCs w:val="24"/>
        </w:rPr>
        <w:t>JJUARA: Jurnalurnal Riset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4</w:t>
      </w:r>
      <w:r w:rsidRPr="00427104">
        <w:rPr>
          <w:rFonts w:ascii="Times New Roman" w:hAnsi="Times New Roman" w:cs="Times New Roman"/>
          <w:sz w:val="24"/>
          <w:szCs w:val="24"/>
        </w:rPr>
        <w:t>(1), 78–94.</w:t>
      </w:r>
    </w:p>
    <w:p w14:paraId="06A09F7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Francis, J. R. (2011). A Framework for Understanding and Researching Audit Quality. </w:t>
      </w:r>
      <w:r w:rsidRPr="00427104">
        <w:rPr>
          <w:rFonts w:ascii="Times New Roman" w:hAnsi="Times New Roman" w:cs="Times New Roman"/>
          <w:i/>
          <w:iCs/>
          <w:sz w:val="24"/>
          <w:szCs w:val="24"/>
        </w:rPr>
        <w:t>AUDITING: A Journal of Practice &amp; Theory</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0</w:t>
      </w:r>
      <w:r w:rsidRPr="00427104">
        <w:rPr>
          <w:rFonts w:ascii="Times New Roman" w:hAnsi="Times New Roman" w:cs="Times New Roman"/>
          <w:sz w:val="24"/>
          <w:szCs w:val="24"/>
        </w:rPr>
        <w:t>(2), 125–152. https://doi.org/10.2308/ajpt-50006</w:t>
      </w:r>
    </w:p>
    <w:p w14:paraId="5B1249D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Furqan, H., Astuti, W., &amp; Dahrani. (2025). Pengaruh kompetensi audit , tekanan waktu audit , sistem pengendalian mutu terhadap kualitas audit dengan fee audit sebagai variabel moderasi pada Kantor Akuntan Publik di Kota Medan. </w:t>
      </w:r>
      <w:r w:rsidRPr="00427104">
        <w:rPr>
          <w:rFonts w:ascii="Times New Roman" w:hAnsi="Times New Roman" w:cs="Times New Roman"/>
          <w:i/>
          <w:iCs/>
          <w:sz w:val="24"/>
          <w:szCs w:val="24"/>
        </w:rPr>
        <w:t>JURNAL BISNIS MAHASISW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5), 2649–2670. https://doi.org/https://doi.org/10.60036/jbm.842</w:t>
      </w:r>
    </w:p>
    <w:p w14:paraId="67A753A8"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Goldie, E. A., &amp; Mulya, A. A. (2026). PENGARUH AUDIT TENURE , FEE AUDIT , ROTASI AUDIT , DAN UKURAN PERUSAHAAN TERHADAP KUALITAS AUDIT ( STUDI EMPIRIS PADA PERUSAHAAN MANUFAKTUR SUB SEKTOR MAKANAN DAN MINUMAN YANG TERDAFTAR PADA BURSA EFEK INDONESIA PERIODE 2021-2024). </w:t>
      </w:r>
      <w:r w:rsidRPr="00427104">
        <w:rPr>
          <w:rFonts w:ascii="Times New Roman" w:hAnsi="Times New Roman" w:cs="Times New Roman"/>
          <w:i/>
          <w:iCs/>
          <w:sz w:val="24"/>
          <w:szCs w:val="24"/>
        </w:rPr>
        <w:t>JURNAL ILMIAH MANAJEMEN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1), 226–235.</w:t>
      </w:r>
    </w:p>
    <w:p w14:paraId="194147B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Gunawan, G. A. E., &amp; Achyani, F. (2024). Peran Komite Audit Dalam Mempengaruhi Fee Audit , Audit Tenure , Rotasi Audit Dan Reputasi Auditor Terhadap Kualitas Audit. </w:t>
      </w:r>
      <w:r w:rsidRPr="00427104">
        <w:rPr>
          <w:rFonts w:ascii="Times New Roman" w:hAnsi="Times New Roman" w:cs="Times New Roman"/>
          <w:i/>
          <w:iCs/>
          <w:sz w:val="24"/>
          <w:szCs w:val="24"/>
        </w:rPr>
        <w:t>Economics and Digital Business Review</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1), 365–394.</w:t>
      </w:r>
    </w:p>
    <w:p w14:paraId="7869491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andayani, N. A., &amp; Rudy. (2023). PENGARUH FEE AUDIT, AUDIT TENURE, ROTASI AUDIT DAN UKURAN PERUSAHAAN TERHADAP KUALITAS AUDIT. </w:t>
      </w:r>
      <w:r w:rsidRPr="00427104">
        <w:rPr>
          <w:rFonts w:ascii="Times New Roman" w:hAnsi="Times New Roman" w:cs="Times New Roman"/>
          <w:i/>
          <w:iCs/>
          <w:sz w:val="24"/>
          <w:szCs w:val="24"/>
        </w:rPr>
        <w:t>Jurnal Revenue</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2). https://doi.org/10.46306/rev.v3i2.210</w:t>
      </w:r>
    </w:p>
    <w:p w14:paraId="7A24E83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arits, A. H. Al, &amp; Nursiam. (2026). Pengaruh Fee Audit, Rotasi Audit, Reputasi Audit, dan Ukuran Perusahaan Terhadap Kualitas Audit. </w:t>
      </w:r>
      <w:r w:rsidRPr="00427104">
        <w:rPr>
          <w:rFonts w:ascii="Times New Roman" w:hAnsi="Times New Roman" w:cs="Times New Roman"/>
          <w:i/>
          <w:iCs/>
          <w:sz w:val="24"/>
          <w:szCs w:val="24"/>
        </w:rPr>
        <w:t>Management Studies and Entrepreneurship Journal Vo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1), 657–667.</w:t>
      </w:r>
    </w:p>
    <w:p w14:paraId="74EE6F0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asanah, A. N., Suhendro, &amp; Masitoh, E. (2025). PENGARUH AUDIT TENURE, FEE AUDIT, REPUTASI AUDITOR DAN ROTASI AUDIT TERHADAP KUALITAS AUDIT. </w:t>
      </w:r>
      <w:r w:rsidRPr="00427104">
        <w:rPr>
          <w:rFonts w:ascii="Times New Roman" w:hAnsi="Times New Roman" w:cs="Times New Roman"/>
          <w:i/>
          <w:iCs/>
          <w:sz w:val="24"/>
          <w:szCs w:val="24"/>
        </w:rPr>
        <w:t>Oikos: Jurnal Kajian Pendidikan Ekonomi Dan Ilmu Ekonom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2), 1175–1180.</w:t>
      </w:r>
    </w:p>
    <w:p w14:paraId="7A2778D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atigoran, D., &amp; Mayangsari, S. (2022). PENGARUH ROTASI AUDIT, FEE AUDIT, JUMLAH PARTNER, DAN REPUTASI KAP TERHADAP KUALITAS AUDIT DENGAN KOMITE AUDIT SEBAGAI VARIABE MODERASI. </w:t>
      </w:r>
      <w:r w:rsidRPr="00427104">
        <w:rPr>
          <w:rFonts w:ascii="Times New Roman" w:hAnsi="Times New Roman" w:cs="Times New Roman"/>
          <w:i/>
          <w:iCs/>
          <w:sz w:val="24"/>
          <w:szCs w:val="24"/>
        </w:rPr>
        <w:t>Jurnal Ekonomi Trisakt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2), 1287–1300.</w:t>
      </w:r>
    </w:p>
    <w:p w14:paraId="57550EE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ay, D., Knechel, W., &amp; Wong, N. (2006). Audit Fees: A Meta-Analysis of the Effect of Supply and Demand Attributes. </w:t>
      </w:r>
      <w:r w:rsidRPr="00427104">
        <w:rPr>
          <w:rFonts w:ascii="Times New Roman" w:hAnsi="Times New Roman" w:cs="Times New Roman"/>
          <w:i/>
          <w:iCs/>
          <w:sz w:val="24"/>
          <w:szCs w:val="24"/>
        </w:rPr>
        <w:t>Contemporary Accounting Researc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3</w:t>
      </w:r>
      <w:r w:rsidRPr="00427104">
        <w:rPr>
          <w:rFonts w:ascii="Times New Roman" w:hAnsi="Times New Roman" w:cs="Times New Roman"/>
          <w:sz w:val="24"/>
          <w:szCs w:val="24"/>
        </w:rPr>
        <w:t>, 141–191. https://doi.org/10.1506/4XR4-KT5V-E8CN-91GX</w:t>
      </w:r>
    </w:p>
    <w:p w14:paraId="7529928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endi, &amp; Angelina, S. (2021). PENGARUH BIAYA AUDIT, AUDIT TENURE DAN ROTASI KAP TERHADAP KUALITAS AUDIT. </w:t>
      </w:r>
      <w:r w:rsidRPr="00427104">
        <w:rPr>
          <w:rFonts w:ascii="Times New Roman" w:hAnsi="Times New Roman" w:cs="Times New Roman"/>
          <w:i/>
          <w:iCs/>
          <w:sz w:val="24"/>
          <w:szCs w:val="24"/>
        </w:rPr>
        <w:t>FAIR VALUE JURNAL ILMIAH AKUNTANSI DAN KEUANG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1), 212–221.</w:t>
      </w:r>
    </w:p>
    <w:p w14:paraId="56E814D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lastRenderedPageBreak/>
        <w:t xml:space="preserve">Herdian, A. F., &amp; Sudaryono, B. (2023). PENGARUH ROTASI AUDIT , AUDIT FEE , AUDIT TENURE TERHADAP KUALITAS AUDIT. </w:t>
      </w:r>
      <w:r w:rsidRPr="00427104">
        <w:rPr>
          <w:rFonts w:ascii="Times New Roman" w:hAnsi="Times New Roman" w:cs="Times New Roman"/>
          <w:i/>
          <w:iCs/>
          <w:sz w:val="24"/>
          <w:szCs w:val="24"/>
        </w:rPr>
        <w:t>Jurnal Ekonomi Trisakt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1), 1481–1488. https://doi.org/http://dx.doi.org/10.25105/jet.v3i1.16168</w:t>
      </w:r>
    </w:p>
    <w:p w14:paraId="20758D5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erindra, C., &amp; Aprilyanti, R. (2023). Pengaruh Fee Audit , Audit Tenure , Rotasi Audit , dan Spesialisasi Audit terhadap Kualitas Audit ( Studi Pada Perusahaan Food and Beverages yang Terdaftar di Bursa Efek Indonesia Tahun 2017 – 2021 ). </w:t>
      </w:r>
      <w:r w:rsidRPr="00427104">
        <w:rPr>
          <w:rFonts w:ascii="Times New Roman" w:hAnsi="Times New Roman" w:cs="Times New Roman"/>
          <w:i/>
          <w:iCs/>
          <w:sz w:val="24"/>
          <w:szCs w:val="24"/>
        </w:rPr>
        <w:t>GLOBAL ACCOUNTING : JURNAL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2), 1–15.</w:t>
      </w:r>
    </w:p>
    <w:p w14:paraId="58BC5D1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ia, E. H., &amp; Khomsiyah. (2024). Pengaruh Rotasi Audit, Reputasi Auditor dan Biaya Audit terhadap Kualitas Audit: Studi dengan Pendekatan Earning Surprise Benchmark. </w:t>
      </w:r>
      <w:r w:rsidRPr="00427104">
        <w:rPr>
          <w:rFonts w:ascii="Times New Roman" w:hAnsi="Times New Roman" w:cs="Times New Roman"/>
          <w:i/>
          <w:iCs/>
          <w:sz w:val="24"/>
          <w:szCs w:val="24"/>
        </w:rPr>
        <w:t>Al-Kharaj : Jurnal Ekonomi , Keuangan &amp; Bisnis Syaria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8), 5868–5884. https://doi.org/10.47467/alkharaj.v6i8.3774</w:t>
      </w:r>
    </w:p>
    <w:p w14:paraId="4D4CC37A"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idayah, F., &amp; Subadriyah. (2022). ANALISIS FAKTOR-FAKTOR YANG BERPENGARUH TERHADAP KUALITAS AUDIT. </w:t>
      </w:r>
      <w:r w:rsidRPr="00427104">
        <w:rPr>
          <w:rFonts w:ascii="Times New Roman" w:hAnsi="Times New Roman" w:cs="Times New Roman"/>
          <w:i/>
          <w:iCs/>
          <w:sz w:val="24"/>
          <w:szCs w:val="24"/>
        </w:rPr>
        <w:t>ACCOUNTHINK : Journal of Accounting and Finance</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01), 1–13.</w:t>
      </w:r>
    </w:p>
    <w:p w14:paraId="14F4040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idayati, R. I., &amp; Djamil, N. (2024). Pengaruh Fee Audit , Audit Tenure , Rotasi Audit dan Reputasi Auditor Terhadap Kualitas Audit pada Perusahaan Manufaktur Sektor Aneka Industri yang Terdaftar di Indonesia Tahun 2020-2022. </w:t>
      </w:r>
      <w:r w:rsidRPr="00427104">
        <w:rPr>
          <w:rFonts w:ascii="Times New Roman" w:hAnsi="Times New Roman" w:cs="Times New Roman"/>
          <w:i/>
          <w:iCs/>
          <w:sz w:val="24"/>
          <w:szCs w:val="24"/>
        </w:rPr>
        <w:t>Jurnal Audit, Akuntansi, Manajemen Terintegra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2), 393–405.</w:t>
      </w:r>
    </w:p>
    <w:p w14:paraId="704B38D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IMAWAN, F. A. (2022). Pengaruh Fee Audit , Rotasi Audit , Audit Capacity Stress dan Ukuran Perusahaan Terhadap Earning Manipulation dengan Moderasi Kualitas Audit Pengaruh Fee Audit , Rotasi Audit , Audit capacity Stress dan Ukuran Perusahaan Terhadap Earning Manipulation. </w:t>
      </w:r>
      <w:r w:rsidRPr="00427104">
        <w:rPr>
          <w:rFonts w:ascii="Times New Roman" w:hAnsi="Times New Roman" w:cs="Times New Roman"/>
          <w:i/>
          <w:iCs/>
          <w:sz w:val="24"/>
          <w:szCs w:val="24"/>
        </w:rPr>
        <w:t>JEMSI (Jurnal Ekonomi, Manajemen,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2), 151–166.</w:t>
      </w:r>
    </w:p>
    <w:p w14:paraId="10CF6D3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usodo, D. L., Retnowati, W., &amp; Budianto, R. (2025). Pengaruh Fee Audit, Audit Tenure dan Time Budget Pressure Terhadap Kualitas Audit dengan Komite Audit Sebagai Variabel Moderasi: Studi Empiris pada Perusahaan Sektor Consumer Non-Cyclicals yang Terdaftar di Bursa Efek Indonesia Periode 2019-2023. </w:t>
      </w:r>
      <w:r w:rsidRPr="00427104">
        <w:rPr>
          <w:rFonts w:ascii="Times New Roman" w:hAnsi="Times New Roman" w:cs="Times New Roman"/>
          <w:i/>
          <w:iCs/>
          <w:sz w:val="24"/>
          <w:szCs w:val="24"/>
        </w:rPr>
        <w:t>Economic Reviews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4), 2704–2719. https://doi.org/10.56709/mrj.v4i4.1034</w:t>
      </w:r>
    </w:p>
    <w:p w14:paraId="009D8EF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Hutajulu, E. B. T. (2023). ANALISIS PENGARUH AUDIT TENURE, AUDIT FEE, AUDIT SWITCHING, TERHADAP KUALITAS AUDIT DENGAN AUDIT DELAY SEBAGAI VARIABEL INTERVENING. </w:t>
      </w:r>
      <w:r w:rsidRPr="00427104">
        <w:rPr>
          <w:rFonts w:ascii="Times New Roman" w:hAnsi="Times New Roman" w:cs="Times New Roman"/>
          <w:i/>
          <w:iCs/>
          <w:sz w:val="24"/>
          <w:szCs w:val="24"/>
        </w:rPr>
        <w:t>Journal of Economics and Business UB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2</w:t>
      </w:r>
      <w:r w:rsidRPr="00427104">
        <w:rPr>
          <w:rFonts w:ascii="Times New Roman" w:hAnsi="Times New Roman" w:cs="Times New Roman"/>
          <w:sz w:val="24"/>
          <w:szCs w:val="24"/>
        </w:rPr>
        <w:t>(2), 1209–1230.</w:t>
      </w:r>
    </w:p>
    <w:p w14:paraId="3781F46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Inayati, L., &amp; Setiawati, E. (2024). Pengaruh Fee Audit , Rotasi Kap , Dan Audit Tenure Terhadap Kualitas Audit. </w:t>
      </w:r>
      <w:r w:rsidRPr="00427104">
        <w:rPr>
          <w:rFonts w:ascii="Times New Roman" w:hAnsi="Times New Roman" w:cs="Times New Roman"/>
          <w:i/>
          <w:iCs/>
          <w:sz w:val="24"/>
          <w:szCs w:val="24"/>
        </w:rPr>
        <w:t>Management Studies and Entrepreneurship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2), 6848–6859.</w:t>
      </w:r>
    </w:p>
    <w:p w14:paraId="0F8A752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Indriani, N., &amp; Hariadi, B. (2020). </w:t>
      </w:r>
      <w:r w:rsidRPr="00427104">
        <w:rPr>
          <w:rFonts w:ascii="Times New Roman" w:hAnsi="Times New Roman" w:cs="Times New Roman"/>
          <w:i/>
          <w:iCs/>
          <w:sz w:val="24"/>
          <w:szCs w:val="24"/>
        </w:rPr>
        <w:t>PENGARUH AUDIT TENURE DAN FEE AUDIT TERHADAP KUALITAS AUDIT DENGAN UKURAN KAP SEBAGAI VARIABEL MODERATING (Studi pada Perusahaan Perbankan yang Terdaftar di Bursa Efek Indonesia Tahun 2016-2019)</w:t>
      </w:r>
      <w:r w:rsidRPr="00427104">
        <w:rPr>
          <w:rFonts w:ascii="Times New Roman" w:hAnsi="Times New Roman" w:cs="Times New Roman"/>
          <w:sz w:val="24"/>
          <w:szCs w:val="24"/>
        </w:rPr>
        <w:t>.</w:t>
      </w:r>
    </w:p>
    <w:p w14:paraId="4DBE2F8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Jensen, M. C., &amp; Meckling, W. H. (1976). Theory of the firm: Managerial behavior, agency costs and ownership structure. </w:t>
      </w:r>
      <w:r w:rsidRPr="00427104">
        <w:rPr>
          <w:rFonts w:ascii="Times New Roman" w:hAnsi="Times New Roman" w:cs="Times New Roman"/>
          <w:i/>
          <w:iCs/>
          <w:sz w:val="24"/>
          <w:szCs w:val="24"/>
        </w:rPr>
        <w:t>Journal of Financial Economic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4), 305–360. https://doi.org/https://doi.org/10.1016/0304-405X(76)90026-X</w:t>
      </w:r>
    </w:p>
    <w:p w14:paraId="1431B19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Jessica, Belinda, E., Lorencia, M., Tannitri, S., &amp; Afiezan, H. A. (2021). PENGARUH AUDIT FEE, MASA KERJA AUDIT, ROTASI AUDIT, DAN KOMITE AUDIT TERHADAP KUALITAS AUDIT. </w:t>
      </w:r>
      <w:r w:rsidRPr="00427104">
        <w:rPr>
          <w:rFonts w:ascii="Times New Roman" w:hAnsi="Times New Roman" w:cs="Times New Roman"/>
          <w:i/>
          <w:iCs/>
          <w:sz w:val="24"/>
          <w:szCs w:val="24"/>
        </w:rPr>
        <w:t>Jurnal Akuntansi Trisakt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832</w:t>
      </w:r>
      <w:r w:rsidRPr="00427104">
        <w:rPr>
          <w:rFonts w:ascii="Times New Roman" w:hAnsi="Times New Roman" w:cs="Times New Roman"/>
          <w:sz w:val="24"/>
          <w:szCs w:val="24"/>
        </w:rPr>
        <w:t>(September), 173–188. https://doi.org/http://dx.doi.org/10.25105/jat.v8i2.9381</w:t>
      </w:r>
    </w:p>
    <w:p w14:paraId="517606FA"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Kamil, I. (2021). PENGARUH FEE AUDIT , AUDIT TENURE , DAN UKURAN </w:t>
      </w:r>
      <w:r w:rsidRPr="00427104">
        <w:rPr>
          <w:rFonts w:ascii="Times New Roman" w:hAnsi="Times New Roman" w:cs="Times New Roman"/>
          <w:sz w:val="24"/>
          <w:szCs w:val="24"/>
        </w:rPr>
        <w:lastRenderedPageBreak/>
        <w:t xml:space="preserve">PERUSAHAAN AUDIT ( KAP ) TERHADAP KUALITAS AUDIT PADA PERUSAHAAN CONSUMER GOODS YANG TERDAFTAR DI BURSA EFEK INDONESIA ( BEI ) TAHUN 2016-2019. </w:t>
      </w:r>
      <w:r w:rsidRPr="00427104">
        <w:rPr>
          <w:rFonts w:ascii="Times New Roman" w:hAnsi="Times New Roman" w:cs="Times New Roman"/>
          <w:i/>
          <w:iCs/>
          <w:sz w:val="24"/>
          <w:szCs w:val="24"/>
        </w:rPr>
        <w:t>Jurnal Perspektif Manajerial Dan Kewirausahaan (JPMK)</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2), 120–132.</w:t>
      </w:r>
    </w:p>
    <w:p w14:paraId="37F695F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Kenny, Leo, J. A., P., J. L. B., &amp; Siringoringo, M. J. B. (2025). PENGARUH AUDIT FEE, UKURAN KAP, ROTASI AUDIT, KOMITE AUDIT DAN AUDIT DELAY TERHADAP KUALITAS AUDIT PADA PERUSAHAAN SEKTOR ASURANSI YANG TERCATAT DI BEI PERIODE 2018-2022. </w:t>
      </w:r>
      <w:r w:rsidRPr="00427104">
        <w:rPr>
          <w:rFonts w:ascii="Times New Roman" w:hAnsi="Times New Roman" w:cs="Times New Roman"/>
          <w:i/>
          <w:iCs/>
          <w:sz w:val="24"/>
          <w:szCs w:val="24"/>
        </w:rPr>
        <w:t>Jurnal Ilmiah MEA (Manajemen, Ekonomi,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1), 63–79.</w:t>
      </w:r>
    </w:p>
    <w:p w14:paraId="09E3E2DA"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Kirana, G. C., &amp; Assafiq, M. A. (2021). </w:t>
      </w:r>
      <w:r w:rsidRPr="00427104">
        <w:rPr>
          <w:rFonts w:ascii="Times New Roman" w:hAnsi="Times New Roman" w:cs="Times New Roman"/>
          <w:i/>
          <w:iCs/>
          <w:sz w:val="24"/>
          <w:szCs w:val="24"/>
        </w:rPr>
        <w:t>PENGARUH FEE AUDIT, UKURAN PERUSAHAAN, AUDIT TENURE TERHADAP KUALITAS AUDIT (STUDI EMPIRIS PADA PERUSAHAAN MANUFAKTUR YANG TERDAPAT DI BURSA EFEK INDONESIA PERIODE TAHUN 2014-2018 )</w:t>
      </w:r>
      <w:r w:rsidRPr="00427104">
        <w:rPr>
          <w:rFonts w:ascii="Times New Roman" w:hAnsi="Times New Roman" w:cs="Times New Roman"/>
          <w:sz w:val="24"/>
          <w:szCs w:val="24"/>
        </w:rPr>
        <w:t>.</w:t>
      </w:r>
    </w:p>
    <w:p w14:paraId="06826891"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Lailatul, U., &amp; Yanthi, M. D. (2021). Pengaruh Fee Audit , Komite Audit , Rotasi Audit Terhadap Kualitas Audit The Effect of Fee Audit , Audit Committees , Audit Rotation on Audit Quality. </w:t>
      </w:r>
      <w:r w:rsidRPr="00427104">
        <w:rPr>
          <w:rFonts w:ascii="Times New Roman" w:hAnsi="Times New Roman" w:cs="Times New Roman"/>
          <w:i/>
          <w:iCs/>
          <w:sz w:val="24"/>
          <w:szCs w:val="24"/>
        </w:rPr>
        <w:t>Jurnal Akuntansi Unes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0</w:t>
      </w:r>
      <w:r w:rsidRPr="00427104">
        <w:rPr>
          <w:rFonts w:ascii="Times New Roman" w:hAnsi="Times New Roman" w:cs="Times New Roman"/>
          <w:sz w:val="24"/>
          <w:szCs w:val="24"/>
        </w:rPr>
        <w:t>(1).</w:t>
      </w:r>
    </w:p>
    <w:p w14:paraId="53F22BF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Lestari, R. I., &amp; Rochmatullah, M. R. (2024). Pengaruh Fee Audit , Audit Tenure , Rotasi Audit Terhadap Kualitas Audit. </w:t>
      </w:r>
      <w:r w:rsidRPr="00427104">
        <w:rPr>
          <w:rFonts w:ascii="Times New Roman" w:hAnsi="Times New Roman" w:cs="Times New Roman"/>
          <w:i/>
          <w:iCs/>
          <w:sz w:val="24"/>
          <w:szCs w:val="24"/>
        </w:rPr>
        <w:t>Jurnal Kajian Ekonomi &amp; Bisnis Islam</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8), 3989–4001.</w:t>
      </w:r>
    </w:p>
    <w:p w14:paraId="0C8D596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Lie, A. D., Manao, F., Zain, J., &amp; Syahputra, O. (2026). PENGARUH AUDIT TENURE, REPUTASI AUDITOR, KOMITE AUDIT &amp; FEE AUDIT TERHADAP KUALITAS AUDIT PADA KANTOR AKUNTAN PUBLIK DI KOTA MEDAN. </w:t>
      </w:r>
      <w:r w:rsidRPr="00427104">
        <w:rPr>
          <w:rFonts w:ascii="Times New Roman" w:hAnsi="Times New Roman" w:cs="Times New Roman"/>
          <w:i/>
          <w:iCs/>
          <w:sz w:val="24"/>
          <w:szCs w:val="24"/>
        </w:rPr>
        <w:t>COSTING: JournalJournal of Economic, Business and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2), 23–38.</w:t>
      </w:r>
    </w:p>
    <w:p w14:paraId="25AC9B5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Luvena, Maidani, &amp; Afriani, R. I. (2022). PENGARUH FEE AUDIT, AUDIT TENURE, ROTASI AUDIT DAN UKURAN PERUSAHAAN TERHADAP KUALITAS AUDIT (Studi Empiris Pada Perusahaan Manufaktur Sektor Aneka Industri Dan Perusahaan Sektor Properti, Perumahan &amp; Konstruksi Bangunan Yang Terdaftar Di Bursa Efek Indon. </w:t>
      </w:r>
      <w:r w:rsidRPr="00427104">
        <w:rPr>
          <w:rFonts w:ascii="Times New Roman" w:hAnsi="Times New Roman" w:cs="Times New Roman"/>
          <w:i/>
          <w:iCs/>
          <w:sz w:val="24"/>
          <w:szCs w:val="24"/>
        </w:rPr>
        <w:t>Jurnal Revenue</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1), 250–266. https://doi.org/10.46306/rev.v3i1.93</w:t>
      </w:r>
    </w:p>
    <w:p w14:paraId="69D126C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Mardyanti, F., &amp; Praptiningsih. (2022). PENGARUH UKURAN PERUSAHAAN , FEE AUDIT , AUDIT TENURE , DAN ROTASI. </w:t>
      </w:r>
      <w:r w:rsidRPr="00427104">
        <w:rPr>
          <w:rFonts w:ascii="Times New Roman" w:hAnsi="Times New Roman" w:cs="Times New Roman"/>
          <w:i/>
          <w:iCs/>
          <w:sz w:val="24"/>
          <w:szCs w:val="24"/>
        </w:rPr>
        <w:t>TRILOGI ACCOUNTING AND BUSINESS RESEARCH Vo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3</w:t>
      </w:r>
      <w:r w:rsidRPr="00427104">
        <w:rPr>
          <w:rFonts w:ascii="Times New Roman" w:hAnsi="Times New Roman" w:cs="Times New Roman"/>
          <w:sz w:val="24"/>
          <w:szCs w:val="24"/>
        </w:rPr>
        <w:t>(01), 1–6.</w:t>
      </w:r>
    </w:p>
    <w:p w14:paraId="17C9CB5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Massaro, M., Dumay, J., &amp; Guthrie, J. (2016). On the shoulders of giants: undertaking a structured literature review in accounting. </w:t>
      </w:r>
      <w:r w:rsidRPr="00427104">
        <w:rPr>
          <w:rFonts w:ascii="Times New Roman" w:hAnsi="Times New Roman" w:cs="Times New Roman"/>
          <w:i/>
          <w:iCs/>
          <w:sz w:val="24"/>
          <w:szCs w:val="24"/>
        </w:rPr>
        <w:t>Accounting, Auditing &amp; Accountability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9</w:t>
      </w:r>
      <w:r w:rsidRPr="00427104">
        <w:rPr>
          <w:rFonts w:ascii="Times New Roman" w:hAnsi="Times New Roman" w:cs="Times New Roman"/>
          <w:sz w:val="24"/>
          <w:szCs w:val="24"/>
        </w:rPr>
        <w:t>(5), 767–801. https://doi.org/10.1108/AAAJ-01-2015-1939</w:t>
      </w:r>
    </w:p>
    <w:p w14:paraId="338B2FD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Mubaroq, A. C., Fadhila, L. S., &amp; RUbiyanty, I. M. (2021). Pengaruh Audit Fee , Audit Tenure , Reputasi Auditor Dan Komite Audit Terhadap Kualitas Audit Pada Perusahaan Saham Lq 45 Tahun 2020-2022. </w:t>
      </w:r>
      <w:r w:rsidRPr="00427104">
        <w:rPr>
          <w:rFonts w:ascii="Times New Roman" w:hAnsi="Times New Roman" w:cs="Times New Roman"/>
          <w:i/>
          <w:iCs/>
          <w:sz w:val="24"/>
          <w:szCs w:val="24"/>
        </w:rPr>
        <w:t>Jurnal Ekonomika 45</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1), 506–525.</w:t>
      </w:r>
    </w:p>
    <w:p w14:paraId="7DB6ED0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Muhidin, A. D., &amp; Arigawati, D. (2023). Pengaruh Kompetensi , Independensi , Fee Audit Dan Audit Tenure Terhadap Kualitas Audit ( Studi Kasus Pada Kantor Akuntan Publik Sukardi Hasan &amp; Rekan di Tangerang ). </w:t>
      </w:r>
      <w:r w:rsidRPr="00427104">
        <w:rPr>
          <w:rFonts w:ascii="Times New Roman" w:hAnsi="Times New Roman" w:cs="Times New Roman"/>
          <w:i/>
          <w:iCs/>
          <w:sz w:val="24"/>
          <w:szCs w:val="24"/>
        </w:rPr>
        <w:t>GEMILANG: Jurnal Manajemen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4), 2962–4428. https://doi.org/https://doi.org/10.56910/gemilang.v3i2.619</w:t>
      </w:r>
    </w:p>
    <w:p w14:paraId="6DB0CA0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MUSTAQMAH, S. A., &amp; FAUZIAH, N. (2021). PENGARUH ROTASI AUDIT, AUDIT TENURE, DAN AUDIT FEE TERHADAP PENINGKATAN KUALITAS AUDIT PADA PERUSAHAAN MANUFAKTUR SEKTOR INDUSTRI BARANG KONSUMSI YANG TERDAFTAR DI BURSA EFEK INDONESIA. </w:t>
      </w:r>
      <w:r w:rsidRPr="00427104">
        <w:rPr>
          <w:rFonts w:ascii="Times New Roman" w:hAnsi="Times New Roman" w:cs="Times New Roman"/>
          <w:i/>
          <w:iCs/>
          <w:sz w:val="24"/>
          <w:szCs w:val="24"/>
        </w:rPr>
        <w:t>Ensiklopedia of Journal PENGARU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5), 155–166.</w:t>
      </w:r>
    </w:p>
    <w:p w14:paraId="3244A67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lastRenderedPageBreak/>
        <w:t xml:space="preserve">Mutia, A., Khairiyan, &amp; Dewi, R. K. (2022). PENGARUH FEE AUDIT , AUDIT TENURE DAN UKURAN PERUSAHAAN TERHADAP KUALITAS AUDIT SYARIAH PADA PERUSAHAAN YANG TERDAFTAR DI JAKARTA ISLAMIC INDEKS TAHUN 2016 – 2020. </w:t>
      </w:r>
      <w:r w:rsidRPr="00427104">
        <w:rPr>
          <w:rFonts w:ascii="Times New Roman" w:hAnsi="Times New Roman" w:cs="Times New Roman"/>
          <w:i/>
          <w:iCs/>
          <w:sz w:val="24"/>
          <w:szCs w:val="24"/>
        </w:rPr>
        <w:t>JURNAL ILMIAH MANAJEMEN, EKONOMI,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2).</w:t>
      </w:r>
    </w:p>
    <w:p w14:paraId="0EB24D2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ainggolan, A., &amp; Alfian. (2021). PENGARUH FEE AUDIT, AUDIT TENURE DAN ROTASI AUDIT TERHADAP KUALITAS AUDIT (STUDI EMPIRIS PADA PERUSAHAAN MANUFAKTUR SUB SEKTOR MAKANAN DAN MINUMAN YANG TERDAFTAR DI BURSA EFEK INDONESIA PERIODE TAHUN 2015-2019. </w:t>
      </w:r>
      <w:r w:rsidRPr="00427104">
        <w:rPr>
          <w:rFonts w:ascii="Times New Roman" w:hAnsi="Times New Roman" w:cs="Times New Roman"/>
          <w:i/>
          <w:iCs/>
          <w:sz w:val="24"/>
          <w:szCs w:val="24"/>
        </w:rPr>
        <w:t>Jurnal Ilmiah Akuntansi Dan Ekonom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Hartadi 2012</w:t>
      </w:r>
      <w:r w:rsidRPr="00427104">
        <w:rPr>
          <w:rFonts w:ascii="Times New Roman" w:hAnsi="Times New Roman" w:cs="Times New Roman"/>
          <w:sz w:val="24"/>
          <w:szCs w:val="24"/>
        </w:rPr>
        <w:t>, 28–37.</w:t>
      </w:r>
    </w:p>
    <w:p w14:paraId="69461CD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aravita, L., Rahayu, S., &amp; Gowon, M. (2025). THE EFFECT OF AUDIT FEE , AUDIT DELAY , AUDIT TENURE , AND AUDIT ROTATION ON AUDIT QUALITY ( Case Study of Non-Cyclical Consumer Companies Listed on the Indonesia Stock Exchange 2021-2023 ). </w:t>
      </w:r>
      <w:r w:rsidRPr="00427104">
        <w:rPr>
          <w:rFonts w:ascii="Times New Roman" w:hAnsi="Times New Roman" w:cs="Times New Roman"/>
          <w:i/>
          <w:iCs/>
          <w:sz w:val="24"/>
          <w:szCs w:val="24"/>
        </w:rPr>
        <w:t>International Journal of Economics, Business and Inovation Researc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4</w:t>
      </w:r>
      <w:r w:rsidRPr="00427104">
        <w:rPr>
          <w:rFonts w:ascii="Times New Roman" w:hAnsi="Times New Roman" w:cs="Times New Roman"/>
          <w:sz w:val="24"/>
          <w:szCs w:val="24"/>
        </w:rPr>
        <w:t>(06), 31–37.</w:t>
      </w:r>
    </w:p>
    <w:p w14:paraId="41CE52B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aufaldyaksa, M. R., Tjan, J. S., &amp; Pelu, M. F. A. (2023). Pengaruh Auditor Switching , Fee Audit , Audit Tenure , dan Company Size terhadap Kualitas Audit pada Perusahaan Makanan dan Minuman yang terdaftar di Bursa Efek Indonesia ( BEI ) 2018-2020. </w:t>
      </w:r>
      <w:r w:rsidRPr="00427104">
        <w:rPr>
          <w:rFonts w:ascii="Times New Roman" w:hAnsi="Times New Roman" w:cs="Times New Roman"/>
          <w:i/>
          <w:iCs/>
          <w:sz w:val="24"/>
          <w:szCs w:val="24"/>
        </w:rPr>
        <w:t>PARADOKS Jurnal Ilmu Ekonom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1), 40–46.</w:t>
      </w:r>
    </w:p>
    <w:p w14:paraId="2348A0DC"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ope, D., &amp; Sudarmadi. (2024). PENGARUH UKURAN PERUSAHAAN, AUDIT TENURE, AUDIT FEE DAN AUDIT DELAY TERHADAP KUALITAS AUDIT. </w:t>
      </w:r>
      <w:r w:rsidRPr="00427104">
        <w:rPr>
          <w:rFonts w:ascii="Times New Roman" w:hAnsi="Times New Roman" w:cs="Times New Roman"/>
          <w:i/>
          <w:iCs/>
          <w:sz w:val="24"/>
          <w:szCs w:val="24"/>
        </w:rPr>
        <w:t>Jurnal Nusa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3), 1172–1194.</w:t>
      </w:r>
    </w:p>
    <w:p w14:paraId="344FD1F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urhasanah, Budiantoro, H., Lapae, K., Ningsih, H. A. T., &amp; Faruqi, F. (2023). Pengaruh Good Corporate Governance , Fee Audit Dan Spesialisasi Audit Terhadap Kualitas Audit Dengan Strategi Bisnis Klien Sebagai Variabel Moderasi. </w:t>
      </w:r>
      <w:r w:rsidRPr="00427104">
        <w:rPr>
          <w:rFonts w:ascii="Times New Roman" w:hAnsi="Times New Roman" w:cs="Times New Roman"/>
          <w:i/>
          <w:iCs/>
          <w:sz w:val="24"/>
          <w:szCs w:val="24"/>
        </w:rPr>
        <w:t>Management, Business, and Accounting (MBI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2</w:t>
      </w:r>
      <w:r w:rsidRPr="00427104">
        <w:rPr>
          <w:rFonts w:ascii="Times New Roman" w:hAnsi="Times New Roman" w:cs="Times New Roman"/>
          <w:sz w:val="24"/>
          <w:szCs w:val="24"/>
        </w:rPr>
        <w:t>(2), 216–229.</w:t>
      </w:r>
    </w:p>
    <w:p w14:paraId="7537CE58"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ursihab, D., &amp; Icih. (2022). Sistem informasi, keuangan, auditing dan perpajakan. </w:t>
      </w:r>
      <w:r w:rsidRPr="00427104">
        <w:rPr>
          <w:rFonts w:ascii="Times New Roman" w:hAnsi="Times New Roman" w:cs="Times New Roman"/>
          <w:i/>
          <w:iCs/>
          <w:sz w:val="24"/>
          <w:szCs w:val="24"/>
        </w:rPr>
        <w:t>SISTEM INFORMASI, KEUANGAN, AUDITING DAN PERPAJAK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2), 141–156.</w:t>
      </w:r>
    </w:p>
    <w:p w14:paraId="78F3F45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ursyamsyiyah, V., Zakaria, A., &amp; Nasution, H. (2024). PENGARUH AUDIT DELAY , AUDIT TENURE , DAN KOMITE AUDIT TERHADAP KUALITAS AUDIT. </w:t>
      </w:r>
      <w:r w:rsidRPr="00427104">
        <w:rPr>
          <w:rFonts w:ascii="Times New Roman" w:hAnsi="Times New Roman" w:cs="Times New Roman"/>
          <w:i/>
          <w:iCs/>
          <w:sz w:val="24"/>
          <w:szCs w:val="24"/>
        </w:rPr>
        <w:t>Jurnal Revenue</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2019), 779–793. https://doi.org/10.46306/rev.v5i1.490</w:t>
      </w:r>
    </w:p>
    <w:p w14:paraId="41F1768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uryani, N. (2020). </w:t>
      </w:r>
      <w:r w:rsidRPr="00427104">
        <w:rPr>
          <w:rFonts w:ascii="Times New Roman" w:hAnsi="Times New Roman" w:cs="Times New Roman"/>
          <w:i/>
          <w:iCs/>
          <w:sz w:val="24"/>
          <w:szCs w:val="24"/>
        </w:rPr>
        <w:t>PENGARUH BIAYA AUDIT TERHADAP KUALITAS AUDIT DAN DETERMINAN BIAYA AUDIT</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2).</w:t>
      </w:r>
    </w:p>
    <w:p w14:paraId="675C4F6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Nyo, Y., Manalu, E. N. C., Purba, S. K. I., Katharinad, N., &amp; Siringo-Ringo, E. D. M. (2026). Pengaruh Firm Size , Audit Tenure , Fee Audit , Audit Delay , Dan Opini Audit Terhadap Kualitas Audit Pada Perusahaan Sektor Keuangan Yang Terdaftar Di BEI Tahun 2021 – 2024 The Effect Of Firm Size , Audit Tenure , Audit Fee , Audit Delay , And Audit Opin. </w:t>
      </w:r>
      <w:r w:rsidRPr="00427104">
        <w:rPr>
          <w:rFonts w:ascii="Times New Roman" w:hAnsi="Times New Roman" w:cs="Times New Roman"/>
          <w:i/>
          <w:iCs/>
          <w:sz w:val="24"/>
          <w:szCs w:val="24"/>
        </w:rPr>
        <w:t>Community Engagement &amp; Emergence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 3594–3605.</w:t>
      </w:r>
    </w:p>
    <w:p w14:paraId="5B5E73F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Pamungkas, S. A., Purnamasari, D. I., &amp; Widyastuti, W. (2022). PENGARUH AUDIT TENURE, FEE AUDIT, KOMITE AUDIT, DAN UKURAN PERUSAHAAN TERHADAP KUALITAS AUDIT. </w:t>
      </w:r>
      <w:r w:rsidRPr="00427104">
        <w:rPr>
          <w:rFonts w:ascii="Times New Roman" w:hAnsi="Times New Roman" w:cs="Times New Roman"/>
          <w:i/>
          <w:iCs/>
          <w:sz w:val="24"/>
          <w:szCs w:val="24"/>
        </w:rPr>
        <w:t>CURRENT Jurnal Kajian Akuntansi Dan Bisnis Terkin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2), 166–175.</w:t>
      </w:r>
    </w:p>
    <w:p w14:paraId="51938CE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Pasoloran, O., &amp; Rahman, F. A. (2001). Teori Stewardship: Tinjauan Konsep dan Implikasinya pada Akuntabilitas Organisasi Sektor Publik. In </w:t>
      </w:r>
      <w:r w:rsidRPr="00427104">
        <w:rPr>
          <w:rFonts w:ascii="Times New Roman" w:hAnsi="Times New Roman" w:cs="Times New Roman"/>
          <w:i/>
          <w:iCs/>
          <w:sz w:val="24"/>
          <w:szCs w:val="24"/>
        </w:rPr>
        <w:t>Jurnal Bisnis dan Akuntansi</w:t>
      </w:r>
      <w:r w:rsidRPr="00427104">
        <w:rPr>
          <w:rFonts w:ascii="Times New Roman" w:hAnsi="Times New Roman" w:cs="Times New Roman"/>
          <w:sz w:val="24"/>
          <w:szCs w:val="24"/>
        </w:rPr>
        <w:t xml:space="preserve"> (Vol. 9, Issue 2, pp. 1–14).</w:t>
      </w:r>
    </w:p>
    <w:p w14:paraId="2490EF9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Patricia, G., Suci, R. G., &amp; Suriyanti, L. H. (2024). Pengaruh Audit Fee , Rotasi Audit , Audit Tenure san Ukuran Perusahaan Terhadap Kualitas Audit pada Perusahaan Manufaktur </w:t>
      </w:r>
      <w:r w:rsidRPr="00427104">
        <w:rPr>
          <w:rFonts w:ascii="Times New Roman" w:hAnsi="Times New Roman" w:cs="Times New Roman"/>
          <w:sz w:val="24"/>
          <w:szCs w:val="24"/>
        </w:rPr>
        <w:lastRenderedPageBreak/>
        <w:t xml:space="preserve">yang Terdaftar di Bursa Efek Indonesia Tahun 2019-2022. </w:t>
      </w:r>
      <w:r w:rsidRPr="00427104">
        <w:rPr>
          <w:rFonts w:ascii="Times New Roman" w:hAnsi="Times New Roman" w:cs="Times New Roman"/>
          <w:i/>
          <w:iCs/>
          <w:sz w:val="24"/>
          <w:szCs w:val="24"/>
        </w:rPr>
        <w:t>EKOMA: Jurnal Ekonomi, Manajeme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6), 2008–2027.</w:t>
      </w:r>
    </w:p>
    <w:p w14:paraId="6743D80E"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Prima, M. F. P., &amp; Gunawan, J. (2024). Pengaruh Fee Audit , Tenure Audit Dan Rotasi Audit Terhadap Kualitas Audit Jakarta. </w:t>
      </w:r>
      <w:r w:rsidRPr="00427104">
        <w:rPr>
          <w:rFonts w:ascii="Times New Roman" w:hAnsi="Times New Roman" w:cs="Times New Roman"/>
          <w:i/>
          <w:iCs/>
          <w:sz w:val="24"/>
          <w:szCs w:val="24"/>
        </w:rPr>
        <w:t>Journal of Creative Student Research (JCSR)</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1), 66–80. https://doi.org/https://doi.org/10.55606/jcsrpolitama.v2i1.3462</w:t>
      </w:r>
    </w:p>
    <w:p w14:paraId="30C48261"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Qintharah, Y. N. (2020). Pengaruh Rotasi Audit , Kompleksitas Perusahaan dan Fee Audit terhadap Kualitas Audit Perusahaan Manufaktur Di Bursa Efek Indonesia. </w:t>
      </w:r>
      <w:r w:rsidRPr="00427104">
        <w:rPr>
          <w:rFonts w:ascii="Times New Roman" w:hAnsi="Times New Roman" w:cs="Times New Roman"/>
          <w:i/>
          <w:iCs/>
          <w:sz w:val="24"/>
          <w:szCs w:val="24"/>
        </w:rPr>
        <w:t>Jurnal Ekonomi KIAT</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1</w:t>
      </w:r>
      <w:r w:rsidRPr="00427104">
        <w:rPr>
          <w:rFonts w:ascii="Times New Roman" w:hAnsi="Times New Roman" w:cs="Times New Roman"/>
          <w:sz w:val="24"/>
          <w:szCs w:val="24"/>
        </w:rPr>
        <w:t>(1), 1–6.</w:t>
      </w:r>
    </w:p>
    <w:p w14:paraId="7DCA8F4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ahadi, D. H., &amp; Abriandi. (2022). Pengaruh Fee Audit , Time Budgeting , dan Rotasi Audit Terhadap Kualitas Audit dengan Ukuran Perusahaan sebagai Variabel Moderasi. </w:t>
      </w:r>
      <w:r w:rsidRPr="00427104">
        <w:rPr>
          <w:rFonts w:ascii="Times New Roman" w:hAnsi="Times New Roman" w:cs="Times New Roman"/>
          <w:i/>
          <w:iCs/>
          <w:sz w:val="24"/>
          <w:szCs w:val="24"/>
        </w:rPr>
        <w:t>KALBISIANA : Jurnal Mahasiswa Institut Teknologi Dan Bisnis Kalb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4), 5156–5166.</w:t>
      </w:r>
    </w:p>
    <w:p w14:paraId="5EE7F1B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ahman, A., Rachman, A. A., &amp; Irawan, I. (2025). Audit Tenure , Audit Committee , Audit Fee , Audit Delay : Effect on Audit Quality. </w:t>
      </w:r>
      <w:r w:rsidRPr="00427104">
        <w:rPr>
          <w:rFonts w:ascii="Times New Roman" w:hAnsi="Times New Roman" w:cs="Times New Roman"/>
          <w:i/>
          <w:iCs/>
          <w:sz w:val="24"/>
          <w:szCs w:val="24"/>
        </w:rPr>
        <w:t>Jurnal Akuntansi, Keuangan, Dan Manajemen (JAKM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1), 1–13. https://doi.org/https://doi.org/10.35912/jakman.v7i1.4598</w:t>
      </w:r>
    </w:p>
    <w:p w14:paraId="033189D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amadhani, A. L., &amp; Achyani, F. (2024). Pengaruh Audit Tenure, Fee Audit, Rotasi Audit, Dan Reputasi Auditor Terhadap Kualitas Audit Dengan Spesialisasi Auditor Sebagai Variabel Moderasi (Studi Empiris Pada Perusahaan Pertambangan Yang Terdaftar Di Bursa Efek Indonesia Periode 2019-2022). </w:t>
      </w:r>
      <w:r w:rsidRPr="00427104">
        <w:rPr>
          <w:rFonts w:ascii="Times New Roman" w:hAnsi="Times New Roman" w:cs="Times New Roman"/>
          <w:i/>
          <w:iCs/>
          <w:sz w:val="24"/>
          <w:szCs w:val="24"/>
        </w:rPr>
        <w:t>Management Studies and Entrepreneurship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2), 7695–7705.</w:t>
      </w:r>
    </w:p>
    <w:p w14:paraId="1E82076D"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amadhani, M. I. N., Suryanawa, I. K., &amp; Sudirga, I. G. A. D. S. (2024). The Influence Of Independence, Integrity, And Professionalism On Audit Judgement (Study At BPK RI Representative Of Bali Province). </w:t>
      </w:r>
      <w:r w:rsidRPr="00427104">
        <w:rPr>
          <w:rFonts w:ascii="Times New Roman" w:hAnsi="Times New Roman" w:cs="Times New Roman"/>
          <w:i/>
          <w:iCs/>
          <w:sz w:val="24"/>
          <w:szCs w:val="24"/>
        </w:rPr>
        <w:t>Jurnal Ekonom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3</w:t>
      </w:r>
      <w:r w:rsidRPr="00427104">
        <w:rPr>
          <w:rFonts w:ascii="Times New Roman" w:hAnsi="Times New Roman" w:cs="Times New Roman"/>
          <w:sz w:val="24"/>
          <w:szCs w:val="24"/>
        </w:rPr>
        <w:t>(03 SE-Articles), 204–218. https://ejournal.seaninstitute.or.id/index.php/Ekonomi/article/view/4919</w:t>
      </w:r>
    </w:p>
    <w:p w14:paraId="7D639FE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esza, E. P., Koeswayo, P. S., &amp; Devano, S. (2023). Pengaruh Fee Audit dan Masa Perikatan Audit Terhadap Kualitas Audit. </w:t>
      </w:r>
      <w:r w:rsidRPr="00427104">
        <w:rPr>
          <w:rFonts w:ascii="Times New Roman" w:hAnsi="Times New Roman" w:cs="Times New Roman"/>
          <w:i/>
          <w:iCs/>
          <w:sz w:val="24"/>
          <w:szCs w:val="24"/>
        </w:rPr>
        <w:t>Owner: Riset &amp; Jurnal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 3186–3196. https://doi.org/https://doi.org/10.33395/owner.v7i4.1631</w:t>
      </w:r>
    </w:p>
    <w:p w14:paraId="71FAB12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inaldi, Eka P, W., &amp; Herawaty, N. (2022). PENGARUH FEE AUDIT, AUDIT TENURE, DAN KOMITE AUDIT TERHADAP KUALITAS AUDIT DENGAN ASIMETRI INFORMASI SEBAGAI VARIABEL INTERVENING (STUDI EMPIRIS PADA PERUSAHAAN SEKTOR PROPERTY, REAL ESTATE, DAN KONSTRUKSI YANG TERDAFTAR DI BEI TAHUN 2016-2019). </w:t>
      </w:r>
      <w:r w:rsidRPr="00427104">
        <w:rPr>
          <w:rFonts w:ascii="Times New Roman" w:hAnsi="Times New Roman" w:cs="Times New Roman"/>
          <w:i/>
          <w:iCs/>
          <w:sz w:val="24"/>
          <w:szCs w:val="24"/>
        </w:rPr>
        <w:t>Jambi Accounting Review (JAR)</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April), 1–19.</w:t>
      </w:r>
    </w:p>
    <w:p w14:paraId="396AA9E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iswandi, D. I. (2023). PENGARUH FEE AUDIT DAN TENURE AUDIT TERHADAP KUALITAS AUDIT PADA KANTOR AKUNTAN PUBLIK JAKARTA TIMUR. </w:t>
      </w:r>
      <w:r w:rsidRPr="00427104">
        <w:rPr>
          <w:rFonts w:ascii="Times New Roman" w:hAnsi="Times New Roman" w:cs="Times New Roman"/>
          <w:i/>
          <w:iCs/>
          <w:sz w:val="24"/>
          <w:szCs w:val="24"/>
        </w:rPr>
        <w:t>Jurnal Bisnis Terap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7</w:t>
      </w:r>
      <w:r w:rsidRPr="00427104">
        <w:rPr>
          <w:rFonts w:ascii="Times New Roman" w:hAnsi="Times New Roman" w:cs="Times New Roman"/>
          <w:sz w:val="24"/>
          <w:szCs w:val="24"/>
        </w:rPr>
        <w:t>(02), 143–158.</w:t>
      </w:r>
    </w:p>
    <w:p w14:paraId="4C04546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Rizaldi, S., Rahayu, S., &amp; Tiswiyanti, W. (2022). Pengaruh audit tenure , reputasi auditor , komite audit dan fee audit terhadap kualitas audit ( studi empiris pada perusahaan yang terdaftar di indeks Kompas100 pada BEI Tahun 2012-2016 ). </w:t>
      </w:r>
      <w:r w:rsidRPr="00427104">
        <w:rPr>
          <w:rFonts w:ascii="Times New Roman" w:hAnsi="Times New Roman" w:cs="Times New Roman"/>
          <w:i/>
          <w:iCs/>
          <w:sz w:val="24"/>
          <w:szCs w:val="24"/>
        </w:rPr>
        <w:t>Jurnal Paradigma Ekonomik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7</w:t>
      </w:r>
      <w:r w:rsidRPr="00427104">
        <w:rPr>
          <w:rFonts w:ascii="Times New Roman" w:hAnsi="Times New Roman" w:cs="Times New Roman"/>
          <w:sz w:val="24"/>
          <w:szCs w:val="24"/>
        </w:rPr>
        <w:t>(1), 199–212.</w:t>
      </w:r>
    </w:p>
    <w:p w14:paraId="5D263B8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brina, F., &amp; Subroto, B. (2024). PENGARUH BIAYA AUDIT, MASA PERIKATAN AUDIT, REPUTASI KANTOR AKUNTAN PUBLIK DAN UKURAN PERUSAHAAN TERHADAP KUALITAS AUDIT. </w:t>
      </w:r>
      <w:r w:rsidRPr="00427104">
        <w:rPr>
          <w:rFonts w:ascii="Times New Roman" w:hAnsi="Times New Roman" w:cs="Times New Roman"/>
          <w:i/>
          <w:iCs/>
          <w:sz w:val="24"/>
          <w:szCs w:val="24"/>
        </w:rPr>
        <w:t>REVIU AKUNTANSI, KEUANGAN, DAN SISTEM INFORMA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3), 602–617.</w:t>
      </w:r>
    </w:p>
    <w:p w14:paraId="1EC64A31"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ggese, S., Sarto, F., Romano, R., &amp; Viganò, R. (2023). Implications of directors’ education for audit fees: does the audit committee matter? </w:t>
      </w:r>
      <w:r w:rsidRPr="00427104">
        <w:rPr>
          <w:rFonts w:ascii="Times New Roman" w:hAnsi="Times New Roman" w:cs="Times New Roman"/>
          <w:i/>
          <w:iCs/>
          <w:sz w:val="24"/>
          <w:szCs w:val="24"/>
        </w:rPr>
        <w:t>Managerial Auditing Journal</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8</w:t>
      </w:r>
      <w:r w:rsidRPr="00427104">
        <w:rPr>
          <w:rFonts w:ascii="Times New Roman" w:hAnsi="Times New Roman" w:cs="Times New Roman"/>
          <w:sz w:val="24"/>
          <w:szCs w:val="24"/>
        </w:rPr>
        <w:t>(6), 901–</w:t>
      </w:r>
      <w:r w:rsidRPr="00427104">
        <w:rPr>
          <w:rFonts w:ascii="Times New Roman" w:hAnsi="Times New Roman" w:cs="Times New Roman"/>
          <w:sz w:val="24"/>
          <w:szCs w:val="24"/>
        </w:rPr>
        <w:lastRenderedPageBreak/>
        <w:t>926. https://doi.org/10.1108/MAJ-05-2022-3544</w:t>
      </w:r>
    </w:p>
    <w:p w14:paraId="3818EA5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ik, H. Q. M., &amp; Budi, Y. A. B. (2024). Pengaruh Fee Audit , Audit Tenure , Rotasi Audit Dan Komite Audit Terhadap Kualitas Audit. </w:t>
      </w:r>
      <w:r w:rsidRPr="00427104">
        <w:rPr>
          <w:rFonts w:ascii="Times New Roman" w:hAnsi="Times New Roman" w:cs="Times New Roman"/>
          <w:i/>
          <w:iCs/>
          <w:sz w:val="24"/>
          <w:szCs w:val="24"/>
        </w:rPr>
        <w:t>INNOVATIVE: JournalJournal Of Social Science Research Volume</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w:t>
      </w:r>
    </w:p>
    <w:p w14:paraId="2EE3738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lsabila, R., &amp; Erinos. (2023). Pengaruh Fee Audit, Audit Tenure, dan Spesialisasi Auditor Terhadap Kualitas Audit: Studi Empiris pada Perusahaan Manufaktur di BEI 2017-2021. </w:t>
      </w:r>
      <w:r w:rsidRPr="00427104">
        <w:rPr>
          <w:rFonts w:ascii="Times New Roman" w:hAnsi="Times New Roman" w:cs="Times New Roman"/>
          <w:i/>
          <w:iCs/>
          <w:sz w:val="24"/>
          <w:szCs w:val="24"/>
        </w:rPr>
        <w:t>Jurnal Nuansa Karya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2), 176–185. https://doi.org/https://doi.org/10.24036/jnka.v1i2.14</w:t>
      </w:r>
    </w:p>
    <w:p w14:paraId="66D322E2"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putri, L. A., &amp; Kuntadi, C. (2024). Analisis Dampak Audit Tenure , Rotasi Audit , Dan Fee Audit Terhadap Kualitas Audit. </w:t>
      </w:r>
      <w:r w:rsidRPr="00427104">
        <w:rPr>
          <w:rFonts w:ascii="Times New Roman" w:hAnsi="Times New Roman" w:cs="Times New Roman"/>
          <w:i/>
          <w:iCs/>
          <w:sz w:val="24"/>
          <w:szCs w:val="24"/>
        </w:rPr>
        <w:t>Jurnal Rumpun Manajemen Dan Ekonom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2), 23–28. https://doi.org/https://doi.org/10.61722/jrme.v1i2.1198</w:t>
      </w:r>
    </w:p>
    <w:p w14:paraId="4CEE1E1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aputri, W., &amp; Adi, S. W. (2025). Pengaruh Fee Audit , Audit Tenure , Komite Audit , dan Rotasi Audit Terhadap Kualitas Audit. </w:t>
      </w:r>
      <w:r w:rsidRPr="00427104">
        <w:rPr>
          <w:rFonts w:ascii="Times New Roman" w:hAnsi="Times New Roman" w:cs="Times New Roman"/>
          <w:i/>
          <w:iCs/>
          <w:sz w:val="24"/>
          <w:szCs w:val="24"/>
        </w:rPr>
        <w:t>PERMANA: Jurnal Perpajakan, Manajemen,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6</w:t>
      </w:r>
      <w:r w:rsidRPr="00427104">
        <w:rPr>
          <w:rFonts w:ascii="Times New Roman" w:hAnsi="Times New Roman" w:cs="Times New Roman"/>
          <w:sz w:val="24"/>
          <w:szCs w:val="24"/>
        </w:rPr>
        <w:t>(2), 552–566.</w:t>
      </w:r>
    </w:p>
    <w:p w14:paraId="6604C74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hahadah, E. N., &amp; Pabulo, A. M. A. (2024). PENGARUH AUDIT TENURE, ROTASI AUDIT, FEE AUDIT DAN UKURAN PERUSAHAAN TERHADAP KUALITAS AUDIT PADA SEKTOR KEUANGAN PERIODE 2021-2023. </w:t>
      </w:r>
      <w:r w:rsidRPr="00427104">
        <w:rPr>
          <w:rFonts w:ascii="Times New Roman" w:hAnsi="Times New Roman" w:cs="Times New Roman"/>
          <w:i/>
          <w:iCs/>
          <w:sz w:val="24"/>
          <w:szCs w:val="24"/>
        </w:rPr>
        <w:t>COSTING: Journal of Economic, Business and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6), 5412–5423.</w:t>
      </w:r>
    </w:p>
    <w:p w14:paraId="605D9262"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imanullang, R., &amp; Utami, N. P. (2021). PENGARUH KEAHLIAN KOMITE AUDIT , FEE AUDIT DAN AUDIT TENURE TERHADAP KUALITAS AUDIT ( PADA PERUSAHAAN MANUFAKTUR SEKTOR INDUSTRI DASAR DAN KIMIA YANG TERDAFTAR DI BURSA EFEK INDONESIA TAHUN 2018 - 2020 ). </w:t>
      </w:r>
      <w:r w:rsidRPr="00427104">
        <w:rPr>
          <w:rFonts w:ascii="Times New Roman" w:hAnsi="Times New Roman" w:cs="Times New Roman"/>
          <w:i/>
          <w:iCs/>
          <w:sz w:val="24"/>
          <w:szCs w:val="24"/>
        </w:rPr>
        <w:t>Jurnal Kewirausahaan, Akuntansi, Dan Manajemen TRI BISN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2), 229–245.</w:t>
      </w:r>
    </w:p>
    <w:p w14:paraId="00C59E29"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imunic, D. A. (1980). The Pricing of Audit Services: Theory and Evidence. </w:t>
      </w:r>
      <w:r w:rsidRPr="00427104">
        <w:rPr>
          <w:rFonts w:ascii="Times New Roman" w:hAnsi="Times New Roman" w:cs="Times New Roman"/>
          <w:i/>
          <w:iCs/>
          <w:sz w:val="24"/>
          <w:szCs w:val="24"/>
        </w:rPr>
        <w:t>Journal of Accounting Researc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8</w:t>
      </w:r>
      <w:r w:rsidRPr="00427104">
        <w:rPr>
          <w:rFonts w:ascii="Times New Roman" w:hAnsi="Times New Roman" w:cs="Times New Roman"/>
          <w:sz w:val="24"/>
          <w:szCs w:val="24"/>
        </w:rPr>
        <w:t>(1), 161–190. https://doi.org/10.2307/2490397</w:t>
      </w:r>
    </w:p>
    <w:p w14:paraId="3851353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iregar, D. T., &amp; Sudjiman, L. S. (2022). PENGARUH AUDIT TENURE, FEE AUDIT, DAN ROTASI KAP TERHADAP KUALITAS AUDIT PADA PERUSAHAAN MANUFAKTUR SUB SEKTOR TEKSTIL DAN GARMEN YANG TERDAFTAR DI BURSA EFEK INDONESIA PERIODE 2018 - 2020. </w:t>
      </w:r>
      <w:r w:rsidRPr="00427104">
        <w:rPr>
          <w:rFonts w:ascii="Times New Roman" w:hAnsi="Times New Roman" w:cs="Times New Roman"/>
          <w:i/>
          <w:iCs/>
          <w:sz w:val="24"/>
          <w:szCs w:val="24"/>
        </w:rPr>
        <w:t>INTELEKTIV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10), 112–126.</w:t>
      </w:r>
    </w:p>
    <w:p w14:paraId="1E73E3F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oepriyanto, G., Kristi, Y., &amp; Setiawan, J. (2025). Audit fees during the COVID-19 pandemic: empirical evidence from financial sector firms in Indonesia. </w:t>
      </w:r>
      <w:r w:rsidRPr="00427104">
        <w:rPr>
          <w:rFonts w:ascii="Times New Roman" w:hAnsi="Times New Roman" w:cs="Times New Roman"/>
          <w:i/>
          <w:iCs/>
          <w:sz w:val="24"/>
          <w:szCs w:val="24"/>
        </w:rPr>
        <w:t>Asian Journal of Accounting Research</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0</w:t>
      </w:r>
      <w:r w:rsidRPr="00427104">
        <w:rPr>
          <w:rFonts w:ascii="Times New Roman" w:hAnsi="Times New Roman" w:cs="Times New Roman"/>
          <w:sz w:val="24"/>
          <w:szCs w:val="24"/>
        </w:rPr>
        <w:t>(4), 384–398. https://doi.org/10.1108/AJAR-01-2024-0043</w:t>
      </w:r>
    </w:p>
    <w:p w14:paraId="5EFD3D4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oinia, E. J. N., &amp; Abriandi. (2022). Pengaruh Tenure Audit dan Fee Audit terhadap Kualitas Audit dengan Kompetenesi sebagai Variabel Moderasi. </w:t>
      </w:r>
      <w:r w:rsidRPr="00427104">
        <w:rPr>
          <w:rFonts w:ascii="Times New Roman" w:hAnsi="Times New Roman" w:cs="Times New Roman"/>
          <w:i/>
          <w:iCs/>
          <w:sz w:val="24"/>
          <w:szCs w:val="24"/>
        </w:rPr>
        <w:t>KALBISIANA : Jurnal Mahasiswa Institut Teknologi Dan Bisnis Kalb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8</w:t>
      </w:r>
      <w:r w:rsidRPr="00427104">
        <w:rPr>
          <w:rFonts w:ascii="Times New Roman" w:hAnsi="Times New Roman" w:cs="Times New Roman"/>
          <w:sz w:val="24"/>
          <w:szCs w:val="24"/>
        </w:rPr>
        <w:t>(4), 4662–4673.</w:t>
      </w:r>
    </w:p>
    <w:p w14:paraId="34243EE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ososutiksno, C., &amp; Deeng, P. S. (2023). PENGARUH AUDIT FEE, AUDIT TENURE, DAN ROTASI AUDIT TERHADAP KUALITAS AUDIT (Studi Pada Perusahaan Manufaktur Yang Terdaftar Di Bursa Efek Indonesia Tahun 2019-2022). </w:t>
      </w:r>
      <w:r w:rsidRPr="00427104">
        <w:rPr>
          <w:rFonts w:ascii="Times New Roman" w:hAnsi="Times New Roman" w:cs="Times New Roman"/>
          <w:i/>
          <w:iCs/>
          <w:sz w:val="24"/>
          <w:szCs w:val="24"/>
        </w:rPr>
        <w:t>Edunomik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7</w:t>
      </w:r>
      <w:r w:rsidRPr="00427104">
        <w:rPr>
          <w:rFonts w:ascii="Times New Roman" w:hAnsi="Times New Roman" w:cs="Times New Roman"/>
          <w:sz w:val="24"/>
          <w:szCs w:val="24"/>
        </w:rPr>
        <w:t>(02), 1–11.</w:t>
      </w:r>
    </w:p>
    <w:p w14:paraId="6D8F1982"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ubiyantoro. (2025). Dampak karakteristik tim audit, independensi, kompetensi dan fee audit terhadap kualitas audit: Dampak mediasi proses audit efektif. </w:t>
      </w:r>
      <w:r w:rsidRPr="00427104">
        <w:rPr>
          <w:rFonts w:ascii="Times New Roman" w:hAnsi="Times New Roman" w:cs="Times New Roman"/>
          <w:i/>
          <w:iCs/>
          <w:sz w:val="24"/>
          <w:szCs w:val="24"/>
        </w:rPr>
        <w:t>AKURASI: Jurnal Riset Akuntansi Dan Keuang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2), 205–225. https://doi.org/https://doi.org/10.36407/akurasi.v7i2.1700</w:t>
      </w:r>
    </w:p>
    <w:p w14:paraId="25D2836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ukmawati, N. ’ aini. (2021). PENGARUH SPESIALISASI AUDITOR DAN TENURE AUDIT TERHADAP KUALITAS AUDIT DENGAN FEE AUDIT SEBAGAI VARIABEL </w:t>
      </w:r>
      <w:r w:rsidRPr="00427104">
        <w:rPr>
          <w:rFonts w:ascii="Times New Roman" w:hAnsi="Times New Roman" w:cs="Times New Roman"/>
          <w:sz w:val="24"/>
          <w:szCs w:val="24"/>
        </w:rPr>
        <w:lastRenderedPageBreak/>
        <w:t xml:space="preserve">PEMODERASI ( Studi pada Perusahaan Sektor Keuangan yang Terdaftar di Bursa Efek Indonesia Periode 2016-2018 ). </w:t>
      </w:r>
      <w:r w:rsidRPr="00427104">
        <w:rPr>
          <w:rFonts w:ascii="Times New Roman" w:hAnsi="Times New Roman" w:cs="Times New Roman"/>
          <w:i/>
          <w:iCs/>
          <w:sz w:val="24"/>
          <w:szCs w:val="24"/>
        </w:rPr>
        <w:t>Jurnal Riset Akuntansi Tirtayasa</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06</w:t>
      </w:r>
      <w:r w:rsidRPr="00427104">
        <w:rPr>
          <w:rFonts w:ascii="Times New Roman" w:hAnsi="Times New Roman" w:cs="Times New Roman"/>
          <w:sz w:val="24"/>
          <w:szCs w:val="24"/>
        </w:rPr>
        <w:t>(01), 65–81.</w:t>
      </w:r>
    </w:p>
    <w:p w14:paraId="18077437"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upriyanto, S., &amp; Cesilia, J. (2023). BAGAIMANA UPAYA AUDIT, BIAYA AUDIT, DAN AUDIT TENURE MEMPENGARUHI KUALITAS AUDIT ? </w:t>
      </w:r>
      <w:r w:rsidRPr="00427104">
        <w:rPr>
          <w:rFonts w:ascii="Times New Roman" w:hAnsi="Times New Roman" w:cs="Times New Roman"/>
          <w:i/>
          <w:iCs/>
          <w:sz w:val="24"/>
          <w:szCs w:val="24"/>
        </w:rPr>
        <w:t>CURRENT Jurnal Kajian Akuntansi Dan Bisnis Terkin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4</w:t>
      </w:r>
      <w:r w:rsidRPr="00427104">
        <w:rPr>
          <w:rFonts w:ascii="Times New Roman" w:hAnsi="Times New Roman" w:cs="Times New Roman"/>
          <w:sz w:val="24"/>
          <w:szCs w:val="24"/>
        </w:rPr>
        <w:t>(1), 72–85. https://doi.org/https://doi.org/10.31258/current.4.1.72-86</w:t>
      </w:r>
    </w:p>
    <w:p w14:paraId="71021022"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usanti, Y., &amp; Annisa. (2023). DAMPAK FEE AUDIT, AUDIT TENURE DAN UKURAN PERUSAHAAN TERHADAP KUALITAS AUDIT. </w:t>
      </w:r>
      <w:r w:rsidRPr="00427104">
        <w:rPr>
          <w:rFonts w:ascii="Times New Roman" w:hAnsi="Times New Roman" w:cs="Times New Roman"/>
          <w:i/>
          <w:iCs/>
          <w:sz w:val="24"/>
          <w:szCs w:val="24"/>
        </w:rPr>
        <w:t>Jurnal Bisnis Mahasiswa</w:t>
      </w:r>
      <w:r w:rsidRPr="00427104">
        <w:rPr>
          <w:rFonts w:ascii="Times New Roman" w:hAnsi="Times New Roman" w:cs="Times New Roman"/>
          <w:sz w:val="24"/>
          <w:szCs w:val="24"/>
        </w:rPr>
        <w:t>.</w:t>
      </w:r>
    </w:p>
    <w:p w14:paraId="7731E45B"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Syahputra, R., Yusuf, F., &amp; Yusuf, F. (2024). Pengaruh Fee Audit , Rotasi Audit dan Audit Tenure terhadap Kualitas Audit. </w:t>
      </w:r>
      <w:r w:rsidRPr="00427104">
        <w:rPr>
          <w:rFonts w:ascii="Times New Roman" w:hAnsi="Times New Roman" w:cs="Times New Roman"/>
          <w:i/>
          <w:iCs/>
          <w:sz w:val="24"/>
          <w:szCs w:val="24"/>
        </w:rPr>
        <w:t>JAKP: Jurnal Akuntansi, Keuangan Dan Perpajak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1), 19–28.</w:t>
      </w:r>
    </w:p>
    <w:p w14:paraId="5012689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Tahun, T., Arthana, I. K., &amp; Muga, M. P. L. (2024). PENGARUH AUDIT TENURE , ROTASI AUDIT , DAN FEE AUDIT TERHADAP KUALITAS AUDIT PADA PERUSAHAAN IDX80 YANG TERDAFTAR DI BURSA EFEK INDONESIA TAHUN 2021-2023. </w:t>
      </w:r>
      <w:r w:rsidRPr="00427104">
        <w:rPr>
          <w:rFonts w:ascii="Times New Roman" w:hAnsi="Times New Roman" w:cs="Times New Roman"/>
          <w:i/>
          <w:iCs/>
          <w:sz w:val="24"/>
          <w:szCs w:val="24"/>
        </w:rPr>
        <w:t>Indo-Fintech Intellectuals: Journal of Economics and Busines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5</w:t>
      </w:r>
      <w:r w:rsidRPr="00427104">
        <w:rPr>
          <w:rFonts w:ascii="Times New Roman" w:hAnsi="Times New Roman" w:cs="Times New Roman"/>
          <w:sz w:val="24"/>
          <w:szCs w:val="24"/>
        </w:rPr>
        <w:t>(5), 2074–2097. https://doi.org/10.54373/ifijeb.v4i5.1887</w:t>
      </w:r>
    </w:p>
    <w:p w14:paraId="6D42B06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Viarni, W. O., SURYADI, N., YUSNELLY, A., &amp; RAHMA, S. (2023). AUDIT DELAY MEMEDIASI PENGARUH AUDIT FEE , AUDIT TENURE DAN AUDIT CAPACITY STRESS TERHADAP KUALITAS AUDIT PADA PERUSAHAAN INFRASTRUKTUR , UTILITAS DAN TRANSPORTASI YANG TERDAFTAR DI BURSA EFEK INDONESIA TAHUN 2019-2022. </w:t>
      </w:r>
      <w:r w:rsidRPr="00427104">
        <w:rPr>
          <w:rFonts w:ascii="Times New Roman" w:hAnsi="Times New Roman" w:cs="Times New Roman"/>
          <w:i/>
          <w:iCs/>
          <w:sz w:val="24"/>
          <w:szCs w:val="24"/>
        </w:rPr>
        <w:t>Jurnal Akuntansi Dan Keuang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2</w:t>
      </w:r>
      <w:r w:rsidRPr="00427104">
        <w:rPr>
          <w:rFonts w:ascii="Times New Roman" w:hAnsi="Times New Roman" w:cs="Times New Roman"/>
          <w:sz w:val="24"/>
          <w:szCs w:val="24"/>
        </w:rPr>
        <w:t>(2), 58–69.</w:t>
      </w:r>
    </w:p>
    <w:p w14:paraId="327774C8"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Widiastutik, R. N., &amp; Rustam, A. R. (2022). PENGARUH FEE AUDIT DAN AUDIT DELAY TERHADAP KUALITAS AUDIT DI MASA PANDEMI COVID-19. </w:t>
      </w:r>
      <w:r w:rsidRPr="00427104">
        <w:rPr>
          <w:rFonts w:ascii="Times New Roman" w:hAnsi="Times New Roman" w:cs="Times New Roman"/>
          <w:i/>
          <w:iCs/>
          <w:sz w:val="24"/>
          <w:szCs w:val="24"/>
        </w:rPr>
        <w:t>REVIU AKUNTANSI, KEUANGAN, DAN SISTEM INFORMA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w:t>
      </w:r>
      <w:r w:rsidRPr="00427104">
        <w:rPr>
          <w:rFonts w:ascii="Times New Roman" w:hAnsi="Times New Roman" w:cs="Times New Roman"/>
          <w:sz w:val="24"/>
          <w:szCs w:val="24"/>
        </w:rPr>
        <w:t>(2), 328–339.</w:t>
      </w:r>
    </w:p>
    <w:p w14:paraId="2BC7EA3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Wijaya, A., Hutahaean, T. F., &amp; Pandiangan, S. M. T. (2024). Pengaruh fee audit, audit tenure, reputasi auditor, komite audit, dan rotasi audit terhadap kualitas audit pada perusahaan manufaktur yang terdaftar di bursa efek indonesia periode 2019-2022. </w:t>
      </w:r>
      <w:r w:rsidRPr="00427104">
        <w:rPr>
          <w:rFonts w:ascii="Times New Roman" w:hAnsi="Times New Roman" w:cs="Times New Roman"/>
          <w:i/>
          <w:iCs/>
          <w:sz w:val="24"/>
          <w:szCs w:val="24"/>
        </w:rPr>
        <w:t>Journal of Economic, Business and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 4426–4438.</w:t>
      </w:r>
    </w:p>
    <w:p w14:paraId="2F70CD05"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Wijaya, N., &amp; Sugara, K. (2023). </w:t>
      </w:r>
      <w:r w:rsidRPr="00427104">
        <w:rPr>
          <w:rFonts w:ascii="Times New Roman" w:hAnsi="Times New Roman" w:cs="Times New Roman"/>
          <w:i/>
          <w:iCs/>
          <w:sz w:val="24"/>
          <w:szCs w:val="24"/>
        </w:rPr>
        <w:t>PENGARUH FEE AUDIT , AUDIT DELAY , KOMITE AUDIT TERHADAP KUALITAS AUDIT</w:t>
      </w:r>
      <w:r w:rsidRPr="00427104">
        <w:rPr>
          <w:rFonts w:ascii="Times New Roman" w:hAnsi="Times New Roman" w:cs="Times New Roman"/>
          <w:sz w:val="24"/>
          <w:szCs w:val="24"/>
        </w:rPr>
        <w:t>.</w:t>
      </w:r>
    </w:p>
    <w:p w14:paraId="15760386"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Wijaya, N., &amp; Susilandari, C. A. (2022). PENGARUH AUDIT FEE, AUDIT TENURE , DAN FINANCIAL DISTRESS TERHADAP KUALITAS AUDIT. </w:t>
      </w:r>
      <w:r w:rsidRPr="00427104">
        <w:rPr>
          <w:rFonts w:ascii="Times New Roman" w:hAnsi="Times New Roman" w:cs="Times New Roman"/>
          <w:i/>
          <w:iCs/>
          <w:sz w:val="24"/>
          <w:szCs w:val="24"/>
        </w:rPr>
        <w:t>BALANCE: Jurnal Akuntansi, Auditing Dan Keuangan</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9</w:t>
      </w:r>
      <w:r w:rsidRPr="00427104">
        <w:rPr>
          <w:rFonts w:ascii="Times New Roman" w:hAnsi="Times New Roman" w:cs="Times New Roman"/>
          <w:sz w:val="24"/>
          <w:szCs w:val="24"/>
        </w:rPr>
        <w:t>(1), 150–172. https://doi.org/https://doi.org/10.25170/balance.v19i1</w:t>
      </w:r>
    </w:p>
    <w:p w14:paraId="6B71E2D3"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Wiliam, G., Flora, Surya, V., Wang, S., &amp; Rahmi, N. U. (2025). PENGARUH REPUTASI AUDITOR , ROTASI AUDIT , KOMITE AUDIT DAN FEE AUDIT TERHADAP KUALITAS AUDIT PADA SUBSEKTOR KONSTRUKSI YANG TERDAFTAR DI BURSA EFEK INDONESIA JIMEA | Jurnal Ilmiah MEA ( Manajemen , Ekonomi , dan Akuntansi ). </w:t>
      </w:r>
      <w:r w:rsidRPr="00427104">
        <w:rPr>
          <w:rFonts w:ascii="Times New Roman" w:hAnsi="Times New Roman" w:cs="Times New Roman"/>
          <w:i/>
          <w:iCs/>
          <w:sz w:val="24"/>
          <w:szCs w:val="24"/>
        </w:rPr>
        <w:t>Jurnal Ilmiah MEA (Manajemen, Ekonomi,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9</w:t>
      </w:r>
      <w:r w:rsidRPr="00427104">
        <w:rPr>
          <w:rFonts w:ascii="Times New Roman" w:hAnsi="Times New Roman" w:cs="Times New Roman"/>
          <w:sz w:val="24"/>
          <w:szCs w:val="24"/>
        </w:rPr>
        <w:t>(2), 219–233.</w:t>
      </w:r>
    </w:p>
    <w:p w14:paraId="0B17ACDF"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Yosua, &amp; Kristanto, S. B. (2021). Pengaruh Independensi Auditor , Kompetensi Auditor , Fee Audit , dan Audit Tenure terhadap Kualitas Audit. </w:t>
      </w:r>
      <w:r w:rsidRPr="00427104">
        <w:rPr>
          <w:rFonts w:ascii="Times New Roman" w:hAnsi="Times New Roman" w:cs="Times New Roman"/>
          <w:i/>
          <w:iCs/>
          <w:sz w:val="24"/>
          <w:szCs w:val="24"/>
        </w:rPr>
        <w:t>Journal of Public And Business Accounting</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2</w:t>
      </w:r>
      <w:r w:rsidRPr="00427104">
        <w:rPr>
          <w:rFonts w:ascii="Times New Roman" w:hAnsi="Times New Roman" w:cs="Times New Roman"/>
          <w:sz w:val="24"/>
          <w:szCs w:val="24"/>
        </w:rPr>
        <w:t>(December), 99–115.</w:t>
      </w:r>
    </w:p>
    <w:p w14:paraId="264F900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Yulaeli, T. (2022). Pengaruh Fee Audit dan Audit Tenure Terhadap Kualitas Audit. </w:t>
      </w:r>
      <w:r w:rsidRPr="00427104">
        <w:rPr>
          <w:rFonts w:ascii="Times New Roman" w:hAnsi="Times New Roman" w:cs="Times New Roman"/>
          <w:i/>
          <w:iCs/>
          <w:sz w:val="24"/>
          <w:szCs w:val="24"/>
        </w:rPr>
        <w:t>Jurnal Buana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7</w:t>
      </w:r>
      <w:r w:rsidRPr="00427104">
        <w:rPr>
          <w:rFonts w:ascii="Times New Roman" w:hAnsi="Times New Roman" w:cs="Times New Roman"/>
          <w:sz w:val="24"/>
          <w:szCs w:val="24"/>
        </w:rPr>
        <w:t>(2), 191–199. https://doi.org/10.36805/akuntansi.v7i2.2113</w:t>
      </w:r>
    </w:p>
    <w:p w14:paraId="55541130"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lastRenderedPageBreak/>
        <w:t xml:space="preserve">Zabilla, Rosmanidar, E., &amp; Faturahman. (2026). Pengaruh Audit Tenure , Audit Fee dan Rotasi Audit Terhadap Kualitas Audit. </w:t>
      </w:r>
      <w:r w:rsidRPr="00427104">
        <w:rPr>
          <w:rFonts w:ascii="Times New Roman" w:hAnsi="Times New Roman" w:cs="Times New Roman"/>
          <w:i/>
          <w:iCs/>
          <w:sz w:val="24"/>
          <w:szCs w:val="24"/>
        </w:rPr>
        <w:t>JIBEMA: Jurnalurnal Ilmu Bisnis, Ekonomi, Manajemen, Dan Akuntansi</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3</w:t>
      </w:r>
      <w:r w:rsidRPr="00427104">
        <w:rPr>
          <w:rFonts w:ascii="Times New Roman" w:hAnsi="Times New Roman" w:cs="Times New Roman"/>
          <w:sz w:val="24"/>
          <w:szCs w:val="24"/>
        </w:rPr>
        <w:t>(4), 538–547.</w:t>
      </w:r>
    </w:p>
    <w:p w14:paraId="15243954"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Zain, J., Sari, D. P., Vimalananda, Y., Simorangkir, E. N., &amp; Syahputra, O. (2026). PENGARUH AUDIT TENURE , FEE AUDIT , AUDIT DELAY , AUDIT CAPACITY STRESS TERHADAP KUALITAS AUDIT PADA KAP WILAYAH KOTA MEDAN. </w:t>
      </w:r>
      <w:r w:rsidRPr="00427104">
        <w:rPr>
          <w:rFonts w:ascii="Times New Roman" w:hAnsi="Times New Roman" w:cs="Times New Roman"/>
          <w:i/>
          <w:iCs/>
          <w:sz w:val="24"/>
          <w:szCs w:val="24"/>
        </w:rPr>
        <w:t>JURNAL LENTERA BISNIS</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15</w:t>
      </w:r>
      <w:r w:rsidRPr="00427104">
        <w:rPr>
          <w:rFonts w:ascii="Times New Roman" w:hAnsi="Times New Roman" w:cs="Times New Roman"/>
          <w:sz w:val="24"/>
          <w:szCs w:val="24"/>
        </w:rPr>
        <w:t>(1), 860–867. https://doi.org/10.34127/jrlab.v15i1.2031</w:t>
      </w:r>
    </w:p>
    <w:p w14:paraId="29B80BA8" w14:textId="77777777" w:rsidR="00067530" w:rsidRPr="00427104" w:rsidRDefault="00067530" w:rsidP="00427104">
      <w:pPr>
        <w:widowControl w:val="0"/>
        <w:autoSpaceDE w:val="0"/>
        <w:autoSpaceDN w:val="0"/>
        <w:adjustRightInd w:val="0"/>
        <w:spacing w:after="120" w:line="240" w:lineRule="auto"/>
        <w:ind w:left="480" w:hanging="720"/>
        <w:jc w:val="both"/>
        <w:rPr>
          <w:rFonts w:ascii="Times New Roman" w:hAnsi="Times New Roman" w:cs="Times New Roman"/>
          <w:sz w:val="24"/>
          <w:szCs w:val="24"/>
        </w:rPr>
      </w:pPr>
      <w:r w:rsidRPr="00427104">
        <w:rPr>
          <w:rFonts w:ascii="Times New Roman" w:hAnsi="Times New Roman" w:cs="Times New Roman"/>
          <w:sz w:val="24"/>
          <w:szCs w:val="24"/>
        </w:rPr>
        <w:t xml:space="preserve">Zuhru, F. M., Anam, H., &amp; Sari, D. K. (2025). Pengaruh Fee Audit , Audit Tenure , dan Rotasi Audit Terhadap Kualitas Audit pada Perusahaan LQ45 yang Terdaftar di Bursa Efek Indonesia Tahun 2020-2023. </w:t>
      </w:r>
      <w:r w:rsidRPr="00427104">
        <w:rPr>
          <w:rFonts w:ascii="Times New Roman" w:hAnsi="Times New Roman" w:cs="Times New Roman"/>
          <w:i/>
          <w:iCs/>
          <w:sz w:val="24"/>
          <w:szCs w:val="24"/>
        </w:rPr>
        <w:t>Jurnal Kajian Akuntansi Dan Bisnis Islam</w:t>
      </w:r>
      <w:r w:rsidRPr="00427104">
        <w:rPr>
          <w:rFonts w:ascii="Times New Roman" w:hAnsi="Times New Roman" w:cs="Times New Roman"/>
          <w:sz w:val="24"/>
          <w:szCs w:val="24"/>
        </w:rPr>
        <w:t xml:space="preserve">, </w:t>
      </w:r>
      <w:r w:rsidRPr="00427104">
        <w:rPr>
          <w:rFonts w:ascii="Times New Roman" w:hAnsi="Times New Roman" w:cs="Times New Roman"/>
          <w:i/>
          <w:iCs/>
          <w:sz w:val="24"/>
          <w:szCs w:val="24"/>
        </w:rPr>
        <w:t>6</w:t>
      </w:r>
      <w:r w:rsidRPr="00427104">
        <w:rPr>
          <w:rFonts w:ascii="Times New Roman" w:hAnsi="Times New Roman" w:cs="Times New Roman"/>
          <w:sz w:val="24"/>
          <w:szCs w:val="24"/>
        </w:rPr>
        <w:t>(3), 1725–1733.</w:t>
      </w:r>
    </w:p>
    <w:p w14:paraId="4ED1650B" w14:textId="4699D6CD" w:rsidR="00237038" w:rsidRPr="00240983" w:rsidRDefault="00677466" w:rsidP="00427104">
      <w:pPr>
        <w:spacing w:after="120" w:line="240" w:lineRule="auto"/>
        <w:ind w:hanging="720"/>
        <w:jc w:val="both"/>
        <w:rPr>
          <w:rFonts w:ascii="Times New Roman" w:eastAsia="Times New Roman" w:hAnsi="Times New Roman" w:cs="Times New Roman"/>
          <w:noProof w:val="0"/>
          <w:sz w:val="24"/>
          <w:szCs w:val="24"/>
          <w:lang w:val="en" w:eastAsia="en-ID"/>
        </w:rPr>
      </w:pPr>
      <w:r w:rsidRPr="00427104">
        <w:rPr>
          <w:rFonts w:ascii="Times New Roman" w:eastAsia="Times New Roman" w:hAnsi="Times New Roman" w:cs="Times New Roman"/>
          <w:noProof w:val="0"/>
          <w:sz w:val="24"/>
          <w:szCs w:val="24"/>
          <w:lang w:val="en" w:eastAsia="en-ID"/>
        </w:rPr>
        <w:fldChar w:fldCharType="end"/>
      </w:r>
    </w:p>
    <w:sectPr w:rsidR="00237038" w:rsidRPr="00240983" w:rsidSect="00FC15AF">
      <w:headerReference w:type="even" r:id="rId10"/>
      <w:headerReference w:type="default" r:id="rId11"/>
      <w:footerReference w:type="even" r:id="rId12"/>
      <w:headerReference w:type="first" r:id="rId13"/>
      <w:footerReference w:type="first" r:id="rId14"/>
      <w:pgSz w:w="11906" w:h="16838"/>
      <w:pgMar w:top="1440" w:right="1440" w:bottom="1440" w:left="1440" w:header="397" w:footer="720" w:gutter="0"/>
      <w:pgNumType w:start="30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CA945" w14:textId="77777777" w:rsidR="00923AE7" w:rsidRDefault="00923AE7" w:rsidP="008E0FF1">
      <w:pPr>
        <w:spacing w:after="0" w:line="240" w:lineRule="auto"/>
      </w:pPr>
      <w:r>
        <w:separator/>
      </w:r>
    </w:p>
  </w:endnote>
  <w:endnote w:type="continuationSeparator" w:id="0">
    <w:p w14:paraId="41E9EEFE" w14:textId="77777777" w:rsidR="00923AE7" w:rsidRDefault="00923AE7" w:rsidP="008E0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DFE53" w14:textId="2F983B4D" w:rsidR="00240983" w:rsidRPr="00FC15AF" w:rsidRDefault="00FC15AF" w:rsidP="00FC15AF">
    <w:pPr>
      <w:tabs>
        <w:tab w:val="center" w:pos="4513"/>
        <w:tab w:val="right" w:pos="9026"/>
      </w:tabs>
      <w:spacing w:after="0" w:line="240" w:lineRule="auto"/>
      <w:rPr>
        <w:rFonts w:ascii="Tahoma" w:hAnsi="Tahoma" w:cs="Tahoma"/>
        <w:sz w:val="20"/>
        <w:szCs w:val="20"/>
      </w:rPr>
    </w:pPr>
    <w:r w:rsidRPr="000E3521">
      <w:rPr>
        <w:lang w:val="en-US"/>
      </w:rPr>
      <mc:AlternateContent>
        <mc:Choice Requires="wps">
          <w:drawing>
            <wp:anchor distT="0" distB="0" distL="114298" distR="114298" simplePos="0" relativeHeight="251666432" behindDoc="0" locked="0" layoutInCell="1" allowOverlap="1" wp14:anchorId="1EBB14EF" wp14:editId="0A1ECD8C">
              <wp:simplePos x="0" y="0"/>
              <wp:positionH relativeFrom="column">
                <wp:posOffset>305434</wp:posOffset>
              </wp:positionH>
              <wp:positionV relativeFrom="paragraph">
                <wp:posOffset>-82550</wp:posOffset>
              </wp:positionV>
              <wp:extent cx="0" cy="360045"/>
              <wp:effectExtent l="0" t="0" r="38100" b="2095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36050EBD" id="_x0000_t32" coordsize="21600,21600" o:spt="32" o:oned="t" path="m,l21600,21600e" filled="f">
              <v:path arrowok="t" fillok="f" o:connecttype="none"/>
              <o:lock v:ext="edit" shapetype="t"/>
            </v:shapetype>
            <v:shape id="Straight Arrow Connector 11" o:spid="_x0000_s1026" type="#_x0000_t32" style="position:absolute;margin-left:24.05pt;margin-top:-6.5pt;width:0;height:28.35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" strokeweight="1pt">
              <v:stroke startarrowwidth="narrow" startarrowlength="short" endarrowwidth="narrow" endarrowlength="short"/>
              <o:lock v:ext="edit" shapetype="f"/>
            </v:shape>
          </w:pict>
        </mc:Fallback>
      </mc:AlternateContent>
    </w:r>
    <w:r w:rsidRPr="000E3521">
      <w:rPr>
        <w:rFonts w:ascii="Tahoma" w:hAnsi="Tahoma" w:cs="Tahoma"/>
        <w:sz w:val="20"/>
        <w:szCs w:val="20"/>
        <w:shd w:val="clear" w:color="auto" w:fill="FFFFFF"/>
      </w:rPr>
      <w:fldChar w:fldCharType="begin"/>
    </w:r>
    <w:r w:rsidRPr="000E3521">
      <w:rPr>
        <w:rFonts w:ascii="Tahoma" w:hAnsi="Tahoma" w:cs="Tahoma"/>
        <w:sz w:val="20"/>
        <w:szCs w:val="20"/>
        <w:shd w:val="clear" w:color="auto" w:fill="FFFFFF"/>
      </w:rPr>
      <w:instrText xml:space="preserve"> PAGE   \* MERGEFORMAT </w:instrText>
    </w:r>
    <w:r w:rsidRPr="000E3521">
      <w:rPr>
        <w:rFonts w:ascii="Tahoma" w:hAnsi="Tahoma" w:cs="Tahoma"/>
        <w:sz w:val="20"/>
        <w:szCs w:val="20"/>
        <w:shd w:val="clear" w:color="auto" w:fill="FFFFFF"/>
      </w:rPr>
      <w:fldChar w:fldCharType="separate"/>
    </w:r>
    <w:r w:rsidR="004C66E3">
      <w:rPr>
        <w:rFonts w:ascii="Tahoma" w:hAnsi="Tahoma" w:cs="Tahoma"/>
        <w:sz w:val="20"/>
        <w:szCs w:val="20"/>
        <w:shd w:val="clear" w:color="auto" w:fill="FFFFFF"/>
      </w:rPr>
      <w:t>322</w:t>
    </w:r>
    <w:r w:rsidRPr="000E3521">
      <w:rPr>
        <w:rFonts w:ascii="Tahoma" w:hAnsi="Tahoma" w:cs="Tahoma"/>
        <w:sz w:val="20"/>
        <w:szCs w:val="20"/>
        <w:shd w:val="clear" w:color="auto" w:fill="FFFFFF"/>
      </w:rPr>
      <w:fldChar w:fldCharType="end"/>
    </w:r>
    <w:r w:rsidRPr="000E3521">
      <w:rPr>
        <w:rFonts w:ascii="Tahoma" w:hAnsi="Tahoma" w:cs="Tahoma"/>
        <w:b/>
        <w:bCs/>
        <w:sz w:val="20"/>
        <w:szCs w:val="20"/>
        <w:shd w:val="clear" w:color="auto" w:fill="FFFFFF"/>
      </w:rPr>
      <w:t xml:space="preserve">     </w:t>
    </w:r>
    <w:r w:rsidRPr="000E3521">
      <w:rPr>
        <w:lang w:val="en-US"/>
      </w:rPr>
      <mc:AlternateContent>
        <mc:Choice Requires="wps">
          <w:drawing>
            <wp:anchor distT="0" distB="0" distL="114299" distR="114299" simplePos="0" relativeHeight="251667456" behindDoc="0" locked="0" layoutInCell="1" allowOverlap="1" wp14:anchorId="5AC03A97" wp14:editId="1B949EAE">
              <wp:simplePos x="0" y="0"/>
              <wp:positionH relativeFrom="column">
                <wp:posOffset>330199</wp:posOffset>
              </wp:positionH>
              <wp:positionV relativeFrom="paragraph">
                <wp:posOffset>152400</wp:posOffset>
              </wp:positionV>
              <wp:extent cx="0" cy="12700"/>
              <wp:effectExtent l="0" t="0" r="38100" b="254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7DBF519" id="Straight Arrow Connector 12" o:spid="_x0000_s1026" type="#_x0000_t32" style="position:absolute;margin-left:26pt;margin-top:12pt;width:0;height:1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" strokecolor="windowText">
              <v:stroke startarrowwidth="narrow" startarrowlength="short" endarrowwidth="narrow" endarrowlength="short" joinstyle="miter"/>
              <o:lock v:ext="edit" shapetype="f"/>
            </v:shape>
          </w:pict>
        </mc:Fallback>
      </mc:AlternateContent>
    </w:r>
    <w:r w:rsidRPr="000E3521">
      <w:rPr>
        <w:rFonts w:ascii="Tahoma" w:hAnsi="Tahoma" w:cs="Tahoma"/>
        <w:b/>
        <w:bCs/>
        <w:sz w:val="20"/>
        <w:szCs w:val="20"/>
        <w:shd w:val="clear" w:color="auto" w:fill="FFFFFF"/>
      </w:rPr>
      <w:t xml:space="preserve">   </w:t>
    </w:r>
    <w:r w:rsidRPr="000E3521">
      <w:rPr>
        <w:rFonts w:ascii="Tahoma" w:hAnsi="Tahoma" w:cs="Tahoma"/>
        <w:b/>
        <w:bCs/>
        <w:sz w:val="20"/>
        <w:szCs w:val="20"/>
      </w:rPr>
      <w:t xml:space="preserve">WAWASAN </w:t>
    </w:r>
    <w:r w:rsidRPr="000E3521">
      <w:rPr>
        <w:rFonts w:ascii="Tahoma" w:hAnsi="Tahoma" w:cs="Tahoma"/>
        <w:sz w:val="20"/>
        <w:szCs w:val="20"/>
      </w:rPr>
      <w:t xml:space="preserve">– </w:t>
    </w:r>
    <w:r w:rsidRPr="000E3521">
      <w:rPr>
        <w:rFonts w:ascii="Tahoma" w:eastAsia="Tahoma" w:hAnsi="Tahoma" w:cs="Tahoma"/>
        <w:sz w:val="20"/>
        <w:szCs w:val="20"/>
      </w:rPr>
      <w:t>VOLUME 4, NOMOR 2, APRIL 202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E422" w14:textId="3BDBF0DF" w:rsidR="00240983" w:rsidRDefault="00FC15AF" w:rsidP="00240983">
    <w:pPr>
      <w:pStyle w:val="Footer"/>
      <w:pBdr>
        <w:top w:val="single" w:sz="4" w:space="1" w:color="auto"/>
      </w:pBdr>
      <w:rPr>
        <w:i/>
        <w:iCs/>
        <w:sz w:val="20"/>
        <w:szCs w:val="20"/>
      </w:rPr>
    </w:pPr>
    <w:r>
      <w:rPr>
        <w:i/>
        <w:iCs/>
        <w:sz w:val="20"/>
        <w:szCs w:val="20"/>
      </w:rPr>
      <w:t>Naskah Masuk: 24</w:t>
    </w:r>
    <w:r w:rsidR="00240983" w:rsidRPr="000E3521">
      <w:rPr>
        <w:i/>
        <w:iCs/>
        <w:sz w:val="20"/>
        <w:szCs w:val="20"/>
      </w:rPr>
      <w:t xml:space="preserve"> Februari 2026; Rev</w:t>
    </w:r>
    <w:r>
      <w:rPr>
        <w:i/>
        <w:iCs/>
        <w:sz w:val="20"/>
        <w:szCs w:val="20"/>
      </w:rPr>
      <w:t>isi: 24 Maret 2026; Diterima: 23</w:t>
    </w:r>
    <w:r w:rsidR="00240983" w:rsidRPr="000E3521">
      <w:rPr>
        <w:i/>
        <w:iCs/>
        <w:sz w:val="20"/>
        <w:szCs w:val="20"/>
      </w:rPr>
      <w:t xml:space="preserve"> April 2026; Terbit: 30 April 2026 </w:t>
    </w:r>
    <w:r w:rsidR="00240983" w:rsidRPr="000E3521">
      <w:rPr>
        <w:lang w:val="en-US"/>
      </w:rPr>
      <mc:AlternateContent>
        <mc:Choice Requires="wps">
          <w:drawing>
            <wp:anchor distT="0" distB="0" distL="114300" distR="114300" simplePos="0" relativeHeight="251664384" behindDoc="0" locked="0" layoutInCell="1" allowOverlap="1" wp14:anchorId="6D8E772F" wp14:editId="0D7F3D97">
              <wp:simplePos x="0" y="0"/>
              <wp:positionH relativeFrom="column">
                <wp:posOffset>4800600</wp:posOffset>
              </wp:positionH>
              <wp:positionV relativeFrom="paragraph">
                <wp:posOffset>0</wp:posOffset>
              </wp:positionV>
              <wp:extent cx="600075" cy="220345"/>
              <wp:effectExtent l="0" t="0" r="0" b="0"/>
              <wp:wrapNone/>
              <wp:docPr id="9" name="Rectangle 9"/>
              <wp:cNvGraphicFramePr/>
              <a:graphic xmlns:a="http://schemas.openxmlformats.org/drawingml/2006/main">
                <a:graphicData uri="http://schemas.microsoft.com/office/word/2010/wordprocessingShape">
                  <wps:wsp>
                    <wps:cNvSpPr/>
                    <wps:spPr>
                      <a:xfrm rot="10800000" flipH="1">
                        <a:off x="5055488" y="3679352"/>
                        <a:ext cx="581025" cy="201296"/>
                      </a:xfrm>
                      <a:prstGeom prst="rect">
                        <a:avLst/>
                      </a:prstGeom>
                      <a:noFill/>
                      <a:ln>
                        <a:noFill/>
                      </a:ln>
                    </wps:spPr>
                    <wps:txbx>
                      <w:txbxContent>
                        <w:p w14:paraId="2973579F" w14:textId="77777777" w:rsidR="00240983" w:rsidRPr="000E3521" w:rsidRDefault="00240983" w:rsidP="00240983">
                          <w:pPr>
                            <w:spacing w:line="275" w:lineRule="auto"/>
                            <w:jc w:val="center"/>
                          </w:pPr>
                        </w:p>
                      </w:txbxContent>
                    </wps:txbx>
                    <wps:bodyPr spcFirstLastPara="1" wrap="square" lIns="91425" tIns="0" rIns="91425" bIns="0" anchor="t" anchorCtr="0">
                      <a:noAutofit/>
                    </wps:bodyPr>
                  </wps:wsp>
                </a:graphicData>
              </a:graphic>
            </wp:anchor>
          </w:drawing>
        </mc:Choice>
        <mc:Fallback>
          <w:pict>
            <v:rect w14:anchorId="6D8E772F" id="Rectangle 9" o:spid="_x0000_s1026" style="position:absolute;margin-left:378pt;margin-top:0;width:47.25pt;height:17.35pt;rotation:180;flip:x;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" filled="f" stroked="f">
              <v:textbox inset="2.53958mm,0,2.53958mm,0">
                <w:txbxContent>
                  <w:p w14:paraId="2973579F" w14:textId="77777777" w:rsidR="00240983" w:rsidRPr="000E3521" w:rsidRDefault="00240983" w:rsidP="00240983">
                    <w:pPr>
                      <w:spacing w:line="275" w:lineRule="auto"/>
                      <w:jc w:val="center"/>
                    </w:pPr>
                  </w:p>
                </w:txbxContent>
              </v:textbox>
            </v:rect>
          </w:pict>
        </mc:Fallback>
      </mc:AlternateContent>
    </w:r>
    <w:r w:rsidR="00240983">
      <w:rPr>
        <w:lang w:val="en-US"/>
      </w:rPr>
      <mc:AlternateContent>
        <mc:Choice Requires="wps">
          <w:drawing>
            <wp:anchor distT="0" distB="0" distL="114300" distR="114300" simplePos="0" relativeHeight="251663360" behindDoc="0" locked="0" layoutInCell="1" hidden="0" allowOverlap="1" wp14:anchorId="656A728A" wp14:editId="3FB90A2D">
              <wp:simplePos x="0" y="0"/>
              <wp:positionH relativeFrom="column">
                <wp:posOffset>4800600</wp:posOffset>
              </wp:positionH>
              <wp:positionV relativeFrom="paragraph">
                <wp:posOffset>0</wp:posOffset>
              </wp:positionV>
              <wp:extent cx="600075" cy="220346"/>
              <wp:effectExtent l="0" t="0" r="0" b="0"/>
              <wp:wrapNone/>
              <wp:docPr id="1" name="Rectangle 1"/>
              <wp:cNvGraphicFramePr/>
              <a:graphic xmlns:a="http://schemas.openxmlformats.org/drawingml/2006/main">
                <a:graphicData uri="http://schemas.microsoft.com/office/word/2010/wordprocessingShape">
                  <wps:wsp>
                    <wps:cNvSpPr/>
                    <wps:spPr>
                      <a:xfrm rot="10800000" flipH="1">
                        <a:off x="5055488" y="3679352"/>
                        <a:ext cx="581025" cy="201296"/>
                      </a:xfrm>
                      <a:prstGeom prst="rect">
                        <a:avLst/>
                      </a:prstGeom>
                      <a:noFill/>
                      <a:ln>
                        <a:noFill/>
                      </a:ln>
                    </wps:spPr>
                    <wps:txbx>
                      <w:txbxContent>
                        <w:p w14:paraId="00BBFDFD" w14:textId="77777777" w:rsidR="00240983" w:rsidRDefault="00240983" w:rsidP="00240983">
                          <w:pPr>
                            <w:spacing w:line="275" w:lineRule="auto"/>
                            <w:jc w:val="center"/>
                            <w:textDirection w:val="btLr"/>
                          </w:pPr>
                        </w:p>
                      </w:txbxContent>
                    </wps:txbx>
                    <wps:bodyPr spcFirstLastPara="1" wrap="square" lIns="91425" tIns="0" rIns="91425" bIns="0" anchor="t" anchorCtr="0">
                      <a:noAutofit/>
                    </wps:bodyPr>
                  </wps:wsp>
                </a:graphicData>
              </a:graphic>
            </wp:anchor>
          </w:drawing>
        </mc:Choice>
        <mc:Fallback>
          <w:pict>
            <v:rect w14:anchorId="656A728A" id="Rectangle 1" o:spid="_x0000_s1027" style="position:absolute;margin-left:378pt;margin-top:0;width:47.25pt;height:17.35pt;rotation:180;flip:x;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" filled="f" stroked="f">
              <v:textbox inset="2.53958mm,0,2.53958mm,0">
                <w:txbxContent>
                  <w:p w14:paraId="00BBFDFD" w14:textId="77777777" w:rsidR="00240983" w:rsidRDefault="00240983" w:rsidP="00240983">
                    <w:pPr>
                      <w:spacing w:line="275" w:lineRule="auto"/>
                      <w:jc w:val="center"/>
                      <w:textDirection w:val="btLr"/>
                    </w:pPr>
                  </w:p>
                </w:txbxContent>
              </v:textbox>
            </v:rect>
          </w:pict>
        </mc:Fallback>
      </mc:AlternateContent>
    </w:r>
    <w:r w:rsidR="00240983">
      <w:rPr>
        <w:lang w:val="en-US"/>
      </w:rPr>
      <mc:AlternateContent>
        <mc:Choice Requires="wps">
          <w:drawing>
            <wp:anchor distT="0" distB="0" distL="114300" distR="114300" simplePos="0" relativeHeight="251662336" behindDoc="0" locked="0" layoutInCell="1" hidden="0" allowOverlap="1" wp14:anchorId="38C8255B" wp14:editId="714DF90F">
              <wp:simplePos x="0" y="0"/>
              <wp:positionH relativeFrom="column">
                <wp:posOffset>4800600</wp:posOffset>
              </wp:positionH>
              <wp:positionV relativeFrom="paragraph">
                <wp:posOffset>0</wp:posOffset>
              </wp:positionV>
              <wp:extent cx="600075" cy="220346"/>
              <wp:effectExtent l="0" t="0" r="0" b="0"/>
              <wp:wrapNone/>
              <wp:docPr id="670" name="Rectangle 670"/>
              <wp:cNvGraphicFramePr/>
              <a:graphic xmlns:a="http://schemas.openxmlformats.org/drawingml/2006/main">
                <a:graphicData uri="http://schemas.microsoft.com/office/word/2010/wordprocessingShape">
                  <wps:wsp>
                    <wps:cNvSpPr/>
                    <wps:spPr>
                      <a:xfrm rot="10800000" flipH="1">
                        <a:off x="5055488" y="3679352"/>
                        <a:ext cx="581025" cy="201296"/>
                      </a:xfrm>
                      <a:prstGeom prst="rect">
                        <a:avLst/>
                      </a:prstGeom>
                      <a:noFill/>
                      <a:ln>
                        <a:noFill/>
                      </a:ln>
                    </wps:spPr>
                    <wps:txbx>
                      <w:txbxContent>
                        <w:p w14:paraId="2120CAC7" w14:textId="77777777" w:rsidR="00240983" w:rsidRDefault="00240983" w:rsidP="00240983">
                          <w:pPr>
                            <w:spacing w:line="275" w:lineRule="auto"/>
                            <w:jc w:val="center"/>
                            <w:textDirection w:val="btLr"/>
                          </w:pPr>
                        </w:p>
                      </w:txbxContent>
                    </wps:txbx>
                    <wps:bodyPr spcFirstLastPara="1" wrap="square" lIns="91425" tIns="0" rIns="91425" bIns="0" anchor="t" anchorCtr="0">
                      <a:noAutofit/>
                    </wps:bodyPr>
                  </wps:wsp>
                </a:graphicData>
              </a:graphic>
            </wp:anchor>
          </w:drawing>
        </mc:Choice>
        <mc:Fallback>
          <w:pict>
            <v:rect w14:anchorId="38C8255B" id="Rectangle 670" o:spid="_x0000_s1028" style="position:absolute;margin-left:378pt;margin-top:0;width:47.25pt;height:17.35pt;rotation:180;flip:x;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" filled="f" stroked="f">
              <v:textbox inset="2.53958mm,0,2.53958mm,0">
                <w:txbxContent>
                  <w:p w14:paraId="2120CAC7" w14:textId="77777777" w:rsidR="00240983" w:rsidRDefault="00240983" w:rsidP="00240983">
                    <w:pPr>
                      <w:spacing w:line="275" w:lineRule="auto"/>
                      <w:jc w:val="center"/>
                      <w:textDirection w:val="btLr"/>
                    </w:pPr>
                  </w:p>
                </w:txbxContent>
              </v:textbox>
            </v:rect>
          </w:pict>
        </mc:Fallback>
      </mc:AlternateContent>
    </w:r>
  </w:p>
  <w:p w14:paraId="368E1F2D" w14:textId="77777777" w:rsidR="00240983" w:rsidRDefault="00240983" w:rsidP="00240983">
    <w:pPr>
      <w:pStyle w:val="Footer"/>
      <w:pBdr>
        <w:top w:val="single" w:sz="4" w:space="1" w:color="auto"/>
      </w:pBdr>
      <w:rPr>
        <w:i/>
        <w:iCs/>
        <w:sz w:val="20"/>
        <w:szCs w:val="20"/>
      </w:rPr>
    </w:pPr>
  </w:p>
  <w:p w14:paraId="22201909" w14:textId="77777777" w:rsidR="00240983" w:rsidRPr="00240983" w:rsidRDefault="00240983" w:rsidP="00240983">
    <w:pPr>
      <w:pStyle w:val="Footer"/>
      <w:pBdr>
        <w:top w:val="single" w:sz="4" w:space="1" w:color="auto"/>
      </w:pBdr>
      <w:rPr>
        <w:i/>
        <w:iCs/>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DD96A" w14:textId="77777777" w:rsidR="00923AE7" w:rsidRDefault="00923AE7" w:rsidP="008E0FF1">
      <w:pPr>
        <w:spacing w:after="0" w:line="240" w:lineRule="auto"/>
      </w:pPr>
      <w:r>
        <w:separator/>
      </w:r>
    </w:p>
  </w:footnote>
  <w:footnote w:type="continuationSeparator" w:id="0">
    <w:p w14:paraId="5964EE0A" w14:textId="77777777" w:rsidR="00923AE7" w:rsidRDefault="00923AE7" w:rsidP="008E0F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0F76E" w14:textId="77777777" w:rsidR="00240983" w:rsidRPr="00240983" w:rsidRDefault="00240983" w:rsidP="00240983">
    <w:pPr>
      <w:spacing w:before="120" w:after="0" w:line="276" w:lineRule="auto"/>
      <w:jc w:val="right"/>
      <w:outlineLvl w:val="0"/>
      <w:rPr>
        <w:rFonts w:ascii="Arial" w:eastAsia="Times New Roman" w:hAnsi="Arial" w:cs="Arial"/>
        <w:bCs/>
        <w:i/>
        <w:iCs/>
        <w:noProof w:val="0"/>
        <w:sz w:val="18"/>
        <w:szCs w:val="28"/>
        <w:lang w:val="en" w:eastAsia="en-ID"/>
      </w:rPr>
    </w:pPr>
    <w:r w:rsidRPr="00240983">
      <w:rPr>
        <w:rFonts w:ascii="Arial" w:eastAsia="Times New Roman" w:hAnsi="Arial" w:cs="Arial"/>
        <w:bCs/>
        <w:i/>
        <w:noProof w:val="0"/>
        <w:sz w:val="18"/>
        <w:szCs w:val="28"/>
        <w:lang w:val="en" w:eastAsia="en-ID"/>
      </w:rPr>
      <w:t>Apakah Audit Fee Meningkatkan Kualitas Audit? Sebuah Systematic Literature Review</w:t>
    </w:r>
  </w:p>
  <w:p w14:paraId="30B6CA9E" w14:textId="77777777" w:rsidR="00240983" w:rsidRPr="00240983" w:rsidRDefault="00240983" w:rsidP="00240983">
    <w:pPr>
      <w:pStyle w:val="Header"/>
      <w:jc w:val="right"/>
      <w:rPr>
        <w:rFonts w:ascii="Arial" w:hAnsi="Arial" w:cs="Arial"/>
        <w:i/>
        <w:sz w:val="1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FED32" w14:textId="3AA42FD3" w:rsidR="00C9204A" w:rsidRPr="00FC15AF" w:rsidRDefault="00FC15AF" w:rsidP="00FC15AF">
    <w:pPr>
      <w:pStyle w:val="Header"/>
      <w:jc w:val="right"/>
    </w:pPr>
    <w:r w:rsidRPr="00234DE4">
      <w:rPr>
        <w:rFonts w:ascii="Cambria" w:hAnsi="Cambria"/>
        <w:color w:val="000000"/>
        <w:kern w:val="2"/>
        <w:lang w:val="de-DE"/>
      </w:rPr>
      <w:t>e-ISSN: 2963-5225</w:t>
    </w:r>
    <w:r w:rsidRPr="00234DE4">
      <w:rPr>
        <w:rFonts w:ascii="Cambria" w:hAnsi="Cambria" w:cs="Calibri Light"/>
        <w:color w:val="000000"/>
        <w:kern w:val="2"/>
        <w:lang w:val="de-DE"/>
      </w:rPr>
      <w:t>;</w:t>
    </w:r>
    <w:r w:rsidRPr="00234DE4">
      <w:rPr>
        <w:rFonts w:ascii="Cambria" w:hAnsi="Cambria"/>
        <w:kern w:val="2"/>
        <w:lang w:val="de-DE"/>
      </w:rPr>
      <w:t xml:space="preserve"> </w:t>
    </w:r>
    <w:r>
      <w:rPr>
        <w:rFonts w:ascii="Cambria" w:hAnsi="Cambria" w:cs="Calibri Light"/>
        <w:color w:val="000000"/>
        <w:kern w:val="2"/>
        <w:lang w:val="de-DE"/>
      </w:rPr>
      <w:t>p-ISSN: 2963-5284, Hal 304-33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9E64E" w14:textId="0A14EBD2" w:rsidR="00C9204A" w:rsidRPr="00234DE4" w:rsidRDefault="00C9204A" w:rsidP="008E0FF1">
    <w:pPr>
      <w:widowControl w:val="0"/>
      <w:tabs>
        <w:tab w:val="center" w:pos="4680"/>
        <w:tab w:val="right" w:pos="9026"/>
      </w:tabs>
      <w:autoSpaceDE w:val="0"/>
      <w:autoSpaceDN w:val="0"/>
      <w:spacing w:after="0" w:line="240" w:lineRule="auto"/>
      <w:jc w:val="right"/>
      <w:rPr>
        <w:rFonts w:ascii="Cambria" w:eastAsia="Cambria" w:hAnsi="Cambria" w:cs="Calibri Light"/>
        <w:b/>
        <w:color w:val="000000"/>
        <w:kern w:val="2"/>
      </w:rPr>
    </w:pPr>
    <w:r>
      <w:rPr>
        <w:rFonts w:ascii="Cambria" w:eastAsia="Cambria" w:hAnsi="Cambria" w:cs="Calibri Light"/>
        <w:b/>
        <w:color w:val="000000"/>
        <w:kern w:val="2"/>
        <w:lang w:val="en-US"/>
      </w:rPr>
      <w:t xml:space="preserve">         </w:t>
    </w:r>
    <w:r w:rsidRPr="00234DE4">
      <w:rPr>
        <w:rFonts w:ascii="Cambria" w:eastAsia="Cambria" w:hAnsi="Cambria" w:cs="Calibri Light"/>
        <w:b/>
        <w:color w:val="000000"/>
        <w:kern w:val="2"/>
      </w:rPr>
      <w:t>Wawasan: Jurnal Ilmu Manajemen, Ekonomi dan Kewirausahaan</w:t>
    </w:r>
  </w:p>
  <w:p w14:paraId="27B5EF2B" w14:textId="77777777" w:rsidR="00C9204A" w:rsidRPr="00234DE4" w:rsidRDefault="00C9204A" w:rsidP="008E0FF1">
    <w:pPr>
      <w:widowControl w:val="0"/>
      <w:tabs>
        <w:tab w:val="right" w:pos="9026"/>
      </w:tabs>
      <w:autoSpaceDE w:val="0"/>
      <w:autoSpaceDN w:val="0"/>
      <w:spacing w:after="0" w:line="240" w:lineRule="auto"/>
      <w:jc w:val="right"/>
      <w:rPr>
        <w:rFonts w:ascii="Cambria" w:eastAsia="Cambria" w:hAnsi="Cambria" w:cs="Calibri Light"/>
        <w:b/>
        <w:color w:val="000000"/>
        <w:kern w:val="2"/>
      </w:rPr>
    </w:pPr>
    <w:r w:rsidRPr="00234DE4">
      <w:rPr>
        <w:rFonts w:ascii="Cambria" w:hAnsi="Cambria" w:cs="Calibri Light"/>
        <w:b/>
        <w:color w:val="000000"/>
        <w:kern w:val="2"/>
      </w:rPr>
      <w:t>Volume. 4 Nomor.2 April 2026</w:t>
    </w:r>
  </w:p>
  <w:p w14:paraId="09A4FC4C" w14:textId="0585D572" w:rsidR="00C9204A" w:rsidRPr="00234DE4" w:rsidRDefault="00C9204A" w:rsidP="008E0FF1">
    <w:pPr>
      <w:widowControl w:val="0"/>
      <w:tabs>
        <w:tab w:val="center" w:pos="4680"/>
        <w:tab w:val="right" w:pos="9026"/>
      </w:tabs>
      <w:autoSpaceDE w:val="0"/>
      <w:autoSpaceDN w:val="0"/>
      <w:spacing w:after="0" w:line="240" w:lineRule="auto"/>
      <w:jc w:val="right"/>
      <w:rPr>
        <w:rFonts w:ascii="Cambria" w:hAnsi="Cambria" w:cs="Calibri Light"/>
        <w:color w:val="000000"/>
        <w:kern w:val="2"/>
        <w:lang w:val="de-DE"/>
      </w:rPr>
    </w:pPr>
    <w:r w:rsidRPr="00234DE4">
      <w:rPr>
        <w:rFonts w:ascii="Cambria" w:hAnsi="Cambria"/>
        <w:lang w:val="en-US"/>
      </w:rPr>
      <w:drawing>
        <wp:anchor distT="0" distB="0" distL="114300" distR="114300" simplePos="0" relativeHeight="251660288" behindDoc="0" locked="0" layoutInCell="1" allowOverlap="1" wp14:anchorId="3AA406C6" wp14:editId="41A4A2E9">
          <wp:simplePos x="0" y="0"/>
          <wp:positionH relativeFrom="column">
            <wp:posOffset>31115</wp:posOffset>
          </wp:positionH>
          <wp:positionV relativeFrom="paragraph">
            <wp:posOffset>119380</wp:posOffset>
          </wp:positionV>
          <wp:extent cx="809625" cy="323850"/>
          <wp:effectExtent l="0" t="0" r="9525" b="0"/>
          <wp:wrapNone/>
          <wp:docPr id="963933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194706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4DE4">
      <w:rPr>
        <w:rFonts w:ascii="Cambria" w:hAnsi="Cambria"/>
        <w:lang w:val="en-US"/>
      </w:rPr>
      <w:drawing>
        <wp:anchor distT="0" distB="0" distL="114300" distR="114300" simplePos="0" relativeHeight="251659264" behindDoc="0" locked="0" layoutInCell="1" allowOverlap="1" wp14:anchorId="640A9B56" wp14:editId="05F61227">
          <wp:simplePos x="0" y="0"/>
          <wp:positionH relativeFrom="column">
            <wp:posOffset>854710</wp:posOffset>
          </wp:positionH>
          <wp:positionV relativeFrom="paragraph">
            <wp:posOffset>149860</wp:posOffset>
          </wp:positionV>
          <wp:extent cx="838200" cy="295275"/>
          <wp:effectExtent l="0" t="0" r="0" b="9525"/>
          <wp:wrapNone/>
          <wp:docPr id="10938789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4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4DE4">
      <w:rPr>
        <w:rFonts w:ascii="Cambria" w:hAnsi="Cambria"/>
        <w:kern w:val="2"/>
        <w:sz w:val="24"/>
        <w:szCs w:val="24"/>
        <w:lang w:val="de-DE"/>
      </w:rPr>
      <w:t xml:space="preserve"> </w:t>
    </w:r>
    <w:r w:rsidRPr="00234DE4">
      <w:rPr>
        <w:rFonts w:ascii="Cambria" w:hAnsi="Cambria"/>
        <w:color w:val="000000"/>
        <w:kern w:val="2"/>
        <w:lang w:val="de-DE"/>
      </w:rPr>
      <w:t>e-ISSN: 2963-5225</w:t>
    </w:r>
    <w:r w:rsidRPr="00234DE4">
      <w:rPr>
        <w:rFonts w:ascii="Cambria" w:hAnsi="Cambria" w:cs="Calibri Light"/>
        <w:color w:val="000000"/>
        <w:kern w:val="2"/>
        <w:lang w:val="de-DE"/>
      </w:rPr>
      <w:t>;</w:t>
    </w:r>
    <w:r w:rsidRPr="00234DE4">
      <w:rPr>
        <w:rFonts w:ascii="Cambria" w:hAnsi="Cambria"/>
        <w:kern w:val="2"/>
        <w:lang w:val="de-DE"/>
      </w:rPr>
      <w:t xml:space="preserve"> </w:t>
    </w:r>
    <w:r w:rsidR="00FC15AF">
      <w:rPr>
        <w:rFonts w:ascii="Cambria" w:hAnsi="Cambria" w:cs="Calibri Light"/>
        <w:color w:val="000000"/>
        <w:kern w:val="2"/>
        <w:lang w:val="de-DE"/>
      </w:rPr>
      <w:t>p-ISSN: 2963-5284, Hal 304-3</w:t>
    </w:r>
    <w:r>
      <w:rPr>
        <w:rFonts w:ascii="Cambria" w:hAnsi="Cambria" w:cs="Calibri Light"/>
        <w:color w:val="000000"/>
        <w:kern w:val="2"/>
        <w:lang w:val="de-DE"/>
      </w:rPr>
      <w:t>3</w:t>
    </w:r>
    <w:r w:rsidR="00FC15AF">
      <w:rPr>
        <w:rFonts w:ascii="Cambria" w:hAnsi="Cambria" w:cs="Calibri Light"/>
        <w:color w:val="000000"/>
        <w:kern w:val="2"/>
        <w:lang w:val="de-DE"/>
      </w:rPr>
      <w:t>1</w:t>
    </w:r>
  </w:p>
  <w:p w14:paraId="196FA184" w14:textId="60A083FB" w:rsidR="00C9204A" w:rsidRPr="008E0FF1" w:rsidRDefault="00C9204A" w:rsidP="008E0FF1">
    <w:pPr>
      <w:widowControl w:val="0"/>
      <w:pBdr>
        <w:bottom w:val="single" w:sz="4" w:space="1" w:color="auto"/>
      </w:pBdr>
      <w:tabs>
        <w:tab w:val="center" w:pos="4680"/>
        <w:tab w:val="right" w:pos="9026"/>
      </w:tabs>
      <w:autoSpaceDE w:val="0"/>
      <w:autoSpaceDN w:val="0"/>
      <w:spacing w:after="0" w:line="240" w:lineRule="auto"/>
      <w:jc w:val="right"/>
      <w:rPr>
        <w:rFonts w:ascii="Cambria" w:hAnsi="Cambria"/>
        <w:color w:val="0563C1"/>
        <w:kern w:val="2"/>
        <w:u w:val="single"/>
        <w:lang w:val="en-US"/>
      </w:rPr>
    </w:pPr>
    <w:r w:rsidRPr="00234DE4">
      <w:rPr>
        <w:rFonts w:ascii="Cambria" w:hAnsi="Cambria"/>
        <w:color w:val="000000"/>
        <w:kern w:val="2"/>
      </w:rPr>
      <w:t>DOI:</w:t>
    </w:r>
    <w:r w:rsidRPr="00234DE4">
      <w:rPr>
        <w:rFonts w:ascii="Cambria" w:hAnsi="Cambria"/>
        <w:b/>
        <w:color w:val="000000"/>
        <w:kern w:val="2"/>
      </w:rPr>
      <w:t xml:space="preserve"> </w:t>
    </w:r>
    <w:hyperlink r:id="rId3" w:history="1">
      <w:r w:rsidRPr="00C81377">
        <w:rPr>
          <w:rStyle w:val="Hyperlink"/>
          <w:rFonts w:ascii="Cambria" w:hAnsi="Cambria"/>
          <w:kern w:val="2"/>
        </w:rPr>
        <w:t>https://doi.org/10.58192/wawasan.v4i2.4337</w:t>
      </w:r>
    </w:hyperlink>
    <w:r>
      <w:rPr>
        <w:rFonts w:ascii="Cambria" w:hAnsi="Cambria"/>
        <w:kern w:val="2"/>
      </w:rPr>
      <w:t xml:space="preserve"> </w:t>
    </w:r>
  </w:p>
  <w:p w14:paraId="49862771" w14:textId="4C2328D3" w:rsidR="00C9204A" w:rsidRPr="008E0FF1" w:rsidRDefault="00C9204A" w:rsidP="008E0FF1">
    <w:pPr>
      <w:widowControl w:val="0"/>
      <w:pBdr>
        <w:bottom w:val="single" w:sz="4" w:space="1" w:color="auto"/>
      </w:pBdr>
      <w:tabs>
        <w:tab w:val="center" w:pos="4680"/>
        <w:tab w:val="right" w:pos="9026"/>
      </w:tabs>
      <w:autoSpaceDE w:val="0"/>
      <w:autoSpaceDN w:val="0"/>
      <w:spacing w:after="0" w:line="240" w:lineRule="auto"/>
      <w:jc w:val="right"/>
      <w:rPr>
        <w:rFonts w:cstheme="minorHAnsi"/>
        <w:color w:val="0563C1"/>
        <w:kern w:val="2"/>
        <w:sz w:val="18"/>
        <w:szCs w:val="18"/>
        <w:u w:val="single"/>
      </w:rPr>
    </w:pPr>
    <w:r w:rsidRPr="00234DE4">
      <w:rPr>
        <w:rFonts w:cstheme="minorHAnsi"/>
        <w:i/>
        <w:iCs/>
        <w:color w:val="000000"/>
        <w:kern w:val="2"/>
        <w:sz w:val="18"/>
        <w:szCs w:val="18"/>
      </w:rPr>
      <w:t>Tersedia</w:t>
    </w:r>
    <w:r w:rsidRPr="00234DE4">
      <w:rPr>
        <w:rFonts w:cstheme="minorHAnsi"/>
        <w:color w:val="000000"/>
        <w:kern w:val="2"/>
        <w:sz w:val="18"/>
        <w:szCs w:val="18"/>
      </w:rPr>
      <w:t xml:space="preserve">: </w:t>
    </w:r>
    <w:hyperlink r:id="rId4" w:tooltip="https://journal.unimar-amni.ac.id/index.php/Wawasan" w:history="1">
      <w:r w:rsidRPr="00234DE4">
        <w:rPr>
          <w:rFonts w:cstheme="minorHAnsi"/>
          <w:color w:val="0563C1"/>
          <w:kern w:val="2"/>
          <w:sz w:val="18"/>
          <w:szCs w:val="18"/>
          <w:u w:val="single"/>
        </w:rPr>
        <w:t>https://journal.unimar-amni.ac.id/index.php/Wawasan</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C4044"/>
    <w:multiLevelType w:val="hybridMultilevel"/>
    <w:tmpl w:val="8F645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4A76BB"/>
    <w:multiLevelType w:val="hybridMultilevel"/>
    <w:tmpl w:val="54EEC3B6"/>
    <w:lvl w:ilvl="0" w:tplc="04090019">
      <w:start w:val="1"/>
      <w:numFmt w:val="lowerLetter"/>
      <w:lvlText w:val="%1."/>
      <w:lvlJc w:val="left"/>
      <w:pPr>
        <w:ind w:left="1440" w:hanging="72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nsid w:val="0B8C1C2D"/>
    <w:multiLevelType w:val="hybridMultilevel"/>
    <w:tmpl w:val="68029A96"/>
    <w:lvl w:ilvl="0" w:tplc="04090019">
      <w:start w:val="1"/>
      <w:numFmt w:val="lowerLetter"/>
      <w:lvlText w:val="%1."/>
      <w:lvlJc w:val="left"/>
      <w:pPr>
        <w:ind w:left="1440" w:hanging="72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nsid w:val="19BF6FAB"/>
    <w:multiLevelType w:val="hybridMultilevel"/>
    <w:tmpl w:val="7A7A3E58"/>
    <w:lvl w:ilvl="0" w:tplc="5C4E7D00">
      <w:numFmt w:val="bullet"/>
      <w:lvlText w:val="•"/>
      <w:lvlJc w:val="left"/>
      <w:pPr>
        <w:ind w:left="2160" w:hanging="720"/>
      </w:pPr>
      <w:rPr>
        <w:rFonts w:ascii="Times New Roman" w:eastAsia="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nsid w:val="28352BB7"/>
    <w:multiLevelType w:val="multilevel"/>
    <w:tmpl w:val="867E2A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nsid w:val="37B8474F"/>
    <w:multiLevelType w:val="hybridMultilevel"/>
    <w:tmpl w:val="E1507A7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nsid w:val="62D30FEC"/>
    <w:multiLevelType w:val="multilevel"/>
    <w:tmpl w:val="FBCC7244"/>
    <w:lvl w:ilvl="0">
      <w:start w:val="1"/>
      <w:numFmt w:val="lowerLetter"/>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nsid w:val="63A27798"/>
    <w:multiLevelType w:val="hybridMultilevel"/>
    <w:tmpl w:val="00B204E6"/>
    <w:lvl w:ilvl="0" w:tplc="5C4E7D00">
      <w:numFmt w:val="bullet"/>
      <w:lvlText w:val="•"/>
      <w:lvlJc w:val="left"/>
      <w:pPr>
        <w:ind w:left="1440" w:hanging="72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nsid w:val="671E405B"/>
    <w:multiLevelType w:val="multilevel"/>
    <w:tmpl w:val="63FAE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7"/>
  </w:num>
  <w:num w:numId="3">
    <w:abstractNumId w:val="4"/>
  </w:num>
  <w:num w:numId="4">
    <w:abstractNumId w:val="8"/>
  </w:num>
  <w:num w:numId="5">
    <w:abstractNumId w:val="3"/>
  </w:num>
  <w:num w:numId="6">
    <w:abstractNumId w:val="0"/>
  </w:num>
  <w:num w:numId="7">
    <w:abstractNumId w:val="1"/>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17CC"/>
    <w:rsid w:val="00024641"/>
    <w:rsid w:val="00067530"/>
    <w:rsid w:val="000764E0"/>
    <w:rsid w:val="000C7393"/>
    <w:rsid w:val="000E1EA2"/>
    <w:rsid w:val="001517CC"/>
    <w:rsid w:val="00174BF0"/>
    <w:rsid w:val="001955EF"/>
    <w:rsid w:val="001E6BF1"/>
    <w:rsid w:val="001F1E3D"/>
    <w:rsid w:val="002179BF"/>
    <w:rsid w:val="00237038"/>
    <w:rsid w:val="00240983"/>
    <w:rsid w:val="0025532E"/>
    <w:rsid w:val="00286944"/>
    <w:rsid w:val="002A69EE"/>
    <w:rsid w:val="002E3755"/>
    <w:rsid w:val="002E3D0C"/>
    <w:rsid w:val="00301876"/>
    <w:rsid w:val="00304911"/>
    <w:rsid w:val="0039500B"/>
    <w:rsid w:val="003A048C"/>
    <w:rsid w:val="003B10A8"/>
    <w:rsid w:val="003D2639"/>
    <w:rsid w:val="00427104"/>
    <w:rsid w:val="004306A4"/>
    <w:rsid w:val="00451DF4"/>
    <w:rsid w:val="0045503A"/>
    <w:rsid w:val="004828F3"/>
    <w:rsid w:val="004C2556"/>
    <w:rsid w:val="004C66E3"/>
    <w:rsid w:val="004D065C"/>
    <w:rsid w:val="004E06B9"/>
    <w:rsid w:val="004E59DF"/>
    <w:rsid w:val="0052592C"/>
    <w:rsid w:val="00533DC7"/>
    <w:rsid w:val="00533F53"/>
    <w:rsid w:val="00570F69"/>
    <w:rsid w:val="005761F2"/>
    <w:rsid w:val="00583C93"/>
    <w:rsid w:val="005A015D"/>
    <w:rsid w:val="005A47D9"/>
    <w:rsid w:val="005E3B2A"/>
    <w:rsid w:val="00630F10"/>
    <w:rsid w:val="00677466"/>
    <w:rsid w:val="00684426"/>
    <w:rsid w:val="006855DF"/>
    <w:rsid w:val="006936DB"/>
    <w:rsid w:val="006971C8"/>
    <w:rsid w:val="006C785F"/>
    <w:rsid w:val="006D6551"/>
    <w:rsid w:val="006F5E5F"/>
    <w:rsid w:val="00744E19"/>
    <w:rsid w:val="00762EF2"/>
    <w:rsid w:val="00772A15"/>
    <w:rsid w:val="0084513C"/>
    <w:rsid w:val="0086472E"/>
    <w:rsid w:val="00873E07"/>
    <w:rsid w:val="00897189"/>
    <w:rsid w:val="008A3547"/>
    <w:rsid w:val="008A5094"/>
    <w:rsid w:val="008C2E86"/>
    <w:rsid w:val="008C6961"/>
    <w:rsid w:val="008E0FF1"/>
    <w:rsid w:val="008E3952"/>
    <w:rsid w:val="00913AB6"/>
    <w:rsid w:val="00917257"/>
    <w:rsid w:val="00923AE7"/>
    <w:rsid w:val="00930D96"/>
    <w:rsid w:val="009452E6"/>
    <w:rsid w:val="009536C1"/>
    <w:rsid w:val="009640AF"/>
    <w:rsid w:val="009F00D0"/>
    <w:rsid w:val="00A34B2E"/>
    <w:rsid w:val="00A622A1"/>
    <w:rsid w:val="00A97D42"/>
    <w:rsid w:val="00AF7036"/>
    <w:rsid w:val="00B01E7E"/>
    <w:rsid w:val="00B60980"/>
    <w:rsid w:val="00B64685"/>
    <w:rsid w:val="00BA3E2A"/>
    <w:rsid w:val="00BA68B1"/>
    <w:rsid w:val="00BB2FA8"/>
    <w:rsid w:val="00BC0143"/>
    <w:rsid w:val="00BE53E2"/>
    <w:rsid w:val="00BF0FC0"/>
    <w:rsid w:val="00C814C2"/>
    <w:rsid w:val="00C9204A"/>
    <w:rsid w:val="00CA5394"/>
    <w:rsid w:val="00CD01E9"/>
    <w:rsid w:val="00D26479"/>
    <w:rsid w:val="00D555D5"/>
    <w:rsid w:val="00D72378"/>
    <w:rsid w:val="00D846FA"/>
    <w:rsid w:val="00DD073C"/>
    <w:rsid w:val="00DE2F5D"/>
    <w:rsid w:val="00E04DCB"/>
    <w:rsid w:val="00E351AE"/>
    <w:rsid w:val="00E5238D"/>
    <w:rsid w:val="00E56796"/>
    <w:rsid w:val="00E83324"/>
    <w:rsid w:val="00EC5907"/>
    <w:rsid w:val="00EF037D"/>
    <w:rsid w:val="00F0061F"/>
    <w:rsid w:val="00F05780"/>
    <w:rsid w:val="00F26EFB"/>
    <w:rsid w:val="00F64162"/>
    <w:rsid w:val="00F9295D"/>
    <w:rsid w:val="00FC15AF"/>
    <w:rsid w:val="00FC2C16"/>
    <w:rsid w:val="00FD29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1295E"/>
  <w15:chartTrackingRefBased/>
  <w15:docId w15:val="{85CA9C84-E5DA-4432-A1FF-AE0D7F162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10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10A8"/>
    <w:rPr>
      <w:rFonts w:ascii="Segoe UI" w:hAnsi="Segoe UI" w:cs="Segoe UI"/>
      <w:noProof/>
      <w:sz w:val="18"/>
      <w:szCs w:val="18"/>
      <w:lang w:val="id-ID"/>
    </w:rPr>
  </w:style>
  <w:style w:type="paragraph" w:styleId="ListParagraph">
    <w:name w:val="List Paragraph"/>
    <w:basedOn w:val="Normal"/>
    <w:uiPriority w:val="34"/>
    <w:qFormat/>
    <w:rsid w:val="000764E0"/>
    <w:pPr>
      <w:ind w:left="720"/>
      <w:contextualSpacing/>
    </w:pPr>
  </w:style>
  <w:style w:type="paragraph" w:styleId="NormalWeb">
    <w:name w:val="Normal (Web)"/>
    <w:basedOn w:val="Normal"/>
    <w:uiPriority w:val="99"/>
    <w:semiHidden/>
    <w:unhideWhenUsed/>
    <w:rsid w:val="004C2556"/>
    <w:pPr>
      <w:spacing w:before="100" w:beforeAutospacing="1" w:after="100" w:afterAutospacing="1" w:line="240" w:lineRule="auto"/>
    </w:pPr>
    <w:rPr>
      <w:rFonts w:ascii="Times New Roman" w:eastAsia="Times New Roman" w:hAnsi="Times New Roman" w:cs="Times New Roman"/>
      <w:noProof w:val="0"/>
      <w:sz w:val="24"/>
      <w:szCs w:val="24"/>
      <w:lang w:val="en-ID" w:eastAsia="en-ID"/>
    </w:rPr>
  </w:style>
  <w:style w:type="character" w:styleId="Emphasis">
    <w:name w:val="Emphasis"/>
    <w:basedOn w:val="DefaultParagraphFont"/>
    <w:uiPriority w:val="20"/>
    <w:qFormat/>
    <w:rsid w:val="009452E6"/>
    <w:rPr>
      <w:i/>
      <w:iCs/>
    </w:rPr>
  </w:style>
  <w:style w:type="paragraph" w:styleId="Header">
    <w:name w:val="header"/>
    <w:basedOn w:val="Normal"/>
    <w:link w:val="HeaderChar"/>
    <w:uiPriority w:val="99"/>
    <w:unhideWhenUsed/>
    <w:rsid w:val="008E0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FF1"/>
    <w:rPr>
      <w:noProof/>
      <w:lang w:val="id-ID"/>
    </w:rPr>
  </w:style>
  <w:style w:type="paragraph" w:styleId="Footer">
    <w:name w:val="footer"/>
    <w:basedOn w:val="Normal"/>
    <w:link w:val="FooterChar"/>
    <w:uiPriority w:val="99"/>
    <w:unhideWhenUsed/>
    <w:rsid w:val="008E0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FF1"/>
    <w:rPr>
      <w:noProof/>
      <w:lang w:val="id-ID"/>
    </w:rPr>
  </w:style>
  <w:style w:type="character" w:styleId="Hyperlink">
    <w:name w:val="Hyperlink"/>
    <w:basedOn w:val="DefaultParagraphFont"/>
    <w:uiPriority w:val="99"/>
    <w:unhideWhenUsed/>
    <w:rsid w:val="008E0FF1"/>
    <w:rPr>
      <w:color w:val="0563C1" w:themeColor="hyperlink"/>
      <w:u w:val="single"/>
    </w:rPr>
  </w:style>
  <w:style w:type="character" w:styleId="Strong">
    <w:name w:val="Strong"/>
    <w:basedOn w:val="DefaultParagraphFont"/>
    <w:uiPriority w:val="22"/>
    <w:qFormat/>
    <w:rsid w:val="008E0F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88664">
      <w:bodyDiv w:val="1"/>
      <w:marLeft w:val="0"/>
      <w:marRight w:val="0"/>
      <w:marTop w:val="0"/>
      <w:marBottom w:val="0"/>
      <w:divBdr>
        <w:top w:val="none" w:sz="0" w:space="0" w:color="auto"/>
        <w:left w:val="none" w:sz="0" w:space="0" w:color="auto"/>
        <w:bottom w:val="none" w:sz="0" w:space="0" w:color="auto"/>
        <w:right w:val="none" w:sz="0" w:space="0" w:color="auto"/>
      </w:divBdr>
    </w:div>
    <w:div w:id="303853665">
      <w:bodyDiv w:val="1"/>
      <w:marLeft w:val="0"/>
      <w:marRight w:val="0"/>
      <w:marTop w:val="0"/>
      <w:marBottom w:val="0"/>
      <w:divBdr>
        <w:top w:val="none" w:sz="0" w:space="0" w:color="auto"/>
        <w:left w:val="none" w:sz="0" w:space="0" w:color="auto"/>
        <w:bottom w:val="none" w:sz="0" w:space="0" w:color="auto"/>
        <w:right w:val="none" w:sz="0" w:space="0" w:color="auto"/>
      </w:divBdr>
    </w:div>
    <w:div w:id="447437183">
      <w:bodyDiv w:val="1"/>
      <w:marLeft w:val="0"/>
      <w:marRight w:val="0"/>
      <w:marTop w:val="0"/>
      <w:marBottom w:val="0"/>
      <w:divBdr>
        <w:top w:val="none" w:sz="0" w:space="0" w:color="auto"/>
        <w:left w:val="none" w:sz="0" w:space="0" w:color="auto"/>
        <w:bottom w:val="none" w:sz="0" w:space="0" w:color="auto"/>
        <w:right w:val="none" w:sz="0" w:space="0" w:color="auto"/>
      </w:divBdr>
    </w:div>
    <w:div w:id="654381984">
      <w:bodyDiv w:val="1"/>
      <w:marLeft w:val="0"/>
      <w:marRight w:val="0"/>
      <w:marTop w:val="0"/>
      <w:marBottom w:val="0"/>
      <w:divBdr>
        <w:top w:val="none" w:sz="0" w:space="0" w:color="auto"/>
        <w:left w:val="none" w:sz="0" w:space="0" w:color="auto"/>
        <w:bottom w:val="none" w:sz="0" w:space="0" w:color="auto"/>
        <w:right w:val="none" w:sz="0" w:space="0" w:color="auto"/>
      </w:divBdr>
    </w:div>
    <w:div w:id="993526399">
      <w:bodyDiv w:val="1"/>
      <w:marLeft w:val="0"/>
      <w:marRight w:val="0"/>
      <w:marTop w:val="0"/>
      <w:marBottom w:val="0"/>
      <w:divBdr>
        <w:top w:val="none" w:sz="0" w:space="0" w:color="auto"/>
        <w:left w:val="none" w:sz="0" w:space="0" w:color="auto"/>
        <w:bottom w:val="none" w:sz="0" w:space="0" w:color="auto"/>
        <w:right w:val="none" w:sz="0" w:space="0" w:color="auto"/>
      </w:divBdr>
    </w:div>
    <w:div w:id="1074399579">
      <w:bodyDiv w:val="1"/>
      <w:marLeft w:val="0"/>
      <w:marRight w:val="0"/>
      <w:marTop w:val="0"/>
      <w:marBottom w:val="0"/>
      <w:divBdr>
        <w:top w:val="none" w:sz="0" w:space="0" w:color="auto"/>
        <w:left w:val="none" w:sz="0" w:space="0" w:color="auto"/>
        <w:bottom w:val="none" w:sz="0" w:space="0" w:color="auto"/>
        <w:right w:val="none" w:sz="0" w:space="0" w:color="auto"/>
      </w:divBdr>
    </w:div>
    <w:div w:id="1216508990">
      <w:bodyDiv w:val="1"/>
      <w:marLeft w:val="0"/>
      <w:marRight w:val="0"/>
      <w:marTop w:val="0"/>
      <w:marBottom w:val="0"/>
      <w:divBdr>
        <w:top w:val="none" w:sz="0" w:space="0" w:color="auto"/>
        <w:left w:val="none" w:sz="0" w:space="0" w:color="auto"/>
        <w:bottom w:val="none" w:sz="0" w:space="0" w:color="auto"/>
        <w:right w:val="none" w:sz="0" w:space="0" w:color="auto"/>
      </w:divBdr>
    </w:div>
    <w:div w:id="1272662009">
      <w:bodyDiv w:val="1"/>
      <w:marLeft w:val="0"/>
      <w:marRight w:val="0"/>
      <w:marTop w:val="0"/>
      <w:marBottom w:val="0"/>
      <w:divBdr>
        <w:top w:val="none" w:sz="0" w:space="0" w:color="auto"/>
        <w:left w:val="none" w:sz="0" w:space="0" w:color="auto"/>
        <w:bottom w:val="none" w:sz="0" w:space="0" w:color="auto"/>
        <w:right w:val="none" w:sz="0" w:space="0" w:color="auto"/>
      </w:divBdr>
    </w:div>
    <w:div w:id="1351641984">
      <w:bodyDiv w:val="1"/>
      <w:marLeft w:val="0"/>
      <w:marRight w:val="0"/>
      <w:marTop w:val="0"/>
      <w:marBottom w:val="0"/>
      <w:divBdr>
        <w:top w:val="none" w:sz="0" w:space="0" w:color="auto"/>
        <w:left w:val="none" w:sz="0" w:space="0" w:color="auto"/>
        <w:bottom w:val="none" w:sz="0" w:space="0" w:color="auto"/>
        <w:right w:val="none" w:sz="0" w:space="0" w:color="auto"/>
      </w:divBdr>
    </w:div>
    <w:div w:id="1358389734">
      <w:bodyDiv w:val="1"/>
      <w:marLeft w:val="0"/>
      <w:marRight w:val="0"/>
      <w:marTop w:val="0"/>
      <w:marBottom w:val="0"/>
      <w:divBdr>
        <w:top w:val="none" w:sz="0" w:space="0" w:color="auto"/>
        <w:left w:val="none" w:sz="0" w:space="0" w:color="auto"/>
        <w:bottom w:val="none" w:sz="0" w:space="0" w:color="auto"/>
        <w:right w:val="none" w:sz="0" w:space="0" w:color="auto"/>
      </w:divBdr>
    </w:div>
    <w:div w:id="1839886433">
      <w:bodyDiv w:val="1"/>
      <w:marLeft w:val="0"/>
      <w:marRight w:val="0"/>
      <w:marTop w:val="0"/>
      <w:marBottom w:val="0"/>
      <w:divBdr>
        <w:top w:val="none" w:sz="0" w:space="0" w:color="auto"/>
        <w:left w:val="none" w:sz="0" w:space="0" w:color="auto"/>
        <w:bottom w:val="none" w:sz="0" w:space="0" w:color="auto"/>
        <w:right w:val="none" w:sz="0" w:space="0" w:color="auto"/>
      </w:divBdr>
    </w:div>
    <w:div w:id="1854689458">
      <w:bodyDiv w:val="1"/>
      <w:marLeft w:val="0"/>
      <w:marRight w:val="0"/>
      <w:marTop w:val="0"/>
      <w:marBottom w:val="0"/>
      <w:divBdr>
        <w:top w:val="none" w:sz="0" w:space="0" w:color="auto"/>
        <w:left w:val="none" w:sz="0" w:space="0" w:color="auto"/>
        <w:bottom w:val="none" w:sz="0" w:space="0" w:color="auto"/>
        <w:right w:val="none" w:sz="0" w:space="0" w:color="auto"/>
      </w:divBdr>
    </w:div>
    <w:div w:id="1981423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ivo.2504218@students.um.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58192/wawasan.v4i2.4337" TargetMode="External"/><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s://journal.unimar-amni.ac.id/index.php/Wawas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05E4583-C329-421B-9732-9ED9CA69C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2954</Words>
  <Characters>358839</Characters>
  <Application>Microsoft Office Word</Application>
  <DocSecurity>0</DocSecurity>
  <Lines>2990</Lines>
  <Paragraphs>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nizar5@gmail.com</dc:creator>
  <cp:keywords/>
  <dc:description/>
  <cp:lastModifiedBy>hp</cp:lastModifiedBy>
  <cp:revision>2</cp:revision>
  <cp:lastPrinted>2026-05-07T12:51:00Z</cp:lastPrinted>
  <dcterms:created xsi:type="dcterms:W3CDTF">2026-05-26T07:51:00Z</dcterms:created>
  <dcterms:modified xsi:type="dcterms:W3CDTF">2026-05-2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ca28a20-06e3-3ec1-9821-fa71979a45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2fa209a-f8ca-47f4-b7d0-431d93b4ed24</vt:lpwstr>
  </property>
</Properties>
</file>